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75085CBC" w:rsidR="00E4179C" w:rsidRPr="00E4179C" w:rsidRDefault="008E0A54" w:rsidP="003D36A5">
      <w:pPr>
        <w:pStyle w:val="a2"/>
      </w:pPr>
      <w:r w:rsidRPr="00B53A66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B53A66">
        <w:rPr>
          <w:rStyle w:val="af6"/>
          <w:rFonts w:hint="eastAsia"/>
          <w:kern w:val="0"/>
          <w:fitText w:val="630" w:id="-1563145472"/>
        </w:rPr>
        <w:t>要</w:t>
      </w:r>
      <w:r w:rsidR="009D6F80" w:rsidRPr="00B53A66">
        <w:rPr>
          <w:rStyle w:val="af6"/>
          <w:kern w:val="0"/>
        </w:rPr>
        <w:fldChar w:fldCharType="begin"/>
      </w:r>
      <w:r w:rsidR="009D6F80" w:rsidRPr="00B53A66">
        <w:instrText xml:space="preserve"> TC "</w:instrText>
      </w:r>
      <w:bookmarkStart w:id="0" w:name="_Toc110255688"/>
      <w:r w:rsidR="001347DF" w:rsidRPr="00B53A66">
        <w:rPr>
          <w:rFonts w:hint="eastAsia"/>
        </w:rPr>
        <w:instrText>摘</w:instrText>
      </w:r>
      <w:r w:rsidR="00C04559" w:rsidRPr="00B53A66">
        <w:rPr>
          <w:rFonts w:hint="eastAsia"/>
        </w:rPr>
        <w:instrText xml:space="preserve"> </w:instrText>
      </w:r>
      <w:r w:rsidR="001347DF" w:rsidRPr="00B53A66">
        <w:rPr>
          <w:rFonts w:hint="eastAsia"/>
        </w:rPr>
        <w:instrText>要</w:instrText>
      </w:r>
      <w:bookmarkEnd w:id="0"/>
      <w:r w:rsidR="009D6F80" w:rsidRPr="00B53A66">
        <w:instrText xml:space="preserve">" \f C \l "1" </w:instrText>
      </w:r>
      <w:r w:rsidR="009D6F80" w:rsidRPr="00B53A66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AF099D">
        <w:rPr>
          <w:rFonts w:hint="eastAsia"/>
        </w:rPr>
        <w:t>在气候学研究中，经常</w:t>
      </w:r>
      <w:r w:rsidR="00EF4A63">
        <w:rPr>
          <w:rFonts w:hint="eastAsia"/>
        </w:rPr>
        <w:t>需要</w:t>
      </w:r>
      <w:r w:rsidR="00AF099D">
        <w:rPr>
          <w:rFonts w:hint="eastAsia"/>
        </w:rPr>
        <w:t>将一个时间序列分解为长期趋势、季节信号、余项三部分，称这种分解为</w:t>
      </w:r>
      <w:r w:rsidR="005A4FC4">
        <w:rPr>
          <w:rFonts w:hint="eastAsia"/>
        </w:rPr>
        <w:t>（</w:t>
      </w:r>
      <w:r w:rsidR="00AF099D">
        <w:rPr>
          <w:rFonts w:hint="eastAsia"/>
        </w:rPr>
        <w:t>加性</w:t>
      </w:r>
      <w:r w:rsidR="005A4FC4">
        <w:rPr>
          <w:rFonts w:hint="eastAsia"/>
        </w:rPr>
        <w:t>）</w:t>
      </w:r>
      <w:r w:rsidR="00AF099D">
        <w:rPr>
          <w:rFonts w:hint="eastAsia"/>
        </w:rPr>
        <w:t>经典分解</w:t>
      </w:r>
      <w:r w:rsidR="00AF099D">
        <w:rPr>
          <w:rFonts w:hint="eastAsia"/>
        </w:rPr>
        <w:t>.</w:t>
      </w:r>
      <w:r w:rsidR="00AF099D">
        <w:t xml:space="preserve"> </w:t>
      </w:r>
      <w:r w:rsidR="00EF4A63">
        <w:rPr>
          <w:rFonts w:hint="eastAsia"/>
        </w:rPr>
        <w:t>经典分解方法有多种，各方法在不同的研究中</w:t>
      </w:r>
      <w:bookmarkStart w:id="1" w:name="_GoBack"/>
      <w:bookmarkEnd w:id="1"/>
      <w:r w:rsidR="00EF4A63">
        <w:rPr>
          <w:rFonts w:hint="eastAsia"/>
        </w:rPr>
        <w:t>有应用</w:t>
      </w:r>
      <w:r w:rsidR="00EF4A63">
        <w:rPr>
          <w:rFonts w:hint="eastAsia"/>
        </w:rPr>
        <w:t>.</w:t>
      </w:r>
      <w:r w:rsidR="00EF4A63">
        <w:t xml:space="preserve"> </w:t>
      </w:r>
      <w:r w:rsidR="00EF4A63">
        <w:rPr>
          <w:rFonts w:hint="eastAsia"/>
        </w:rPr>
        <w:t>它们的分解结果差异有多大？影响</w:t>
      </w:r>
      <w:proofErr w:type="gramStart"/>
      <w:r w:rsidR="00EF4A63">
        <w:rPr>
          <w:rFonts w:hint="eastAsia"/>
        </w:rPr>
        <w:t>各方法间分解</w:t>
      </w:r>
      <w:proofErr w:type="gramEnd"/>
      <w:r w:rsidR="00EF4A63">
        <w:rPr>
          <w:rFonts w:hint="eastAsia"/>
        </w:rPr>
        <w:t>差异的因素是什么？我们应如何对待这些差异？为了研究这些问题，</w:t>
      </w:r>
      <w:r w:rsidR="005A4FC4">
        <w:rPr>
          <w:rFonts w:hint="eastAsia"/>
        </w:rPr>
        <w:t>本文将常用的经典分解方法分为简单类、预估</w:t>
      </w:r>
      <w:r w:rsidR="005A4FC4">
        <w:rPr>
          <w:rFonts w:hint="eastAsia"/>
        </w:rPr>
        <w:t>-</w:t>
      </w:r>
      <w:r w:rsidR="005A4FC4">
        <w:rPr>
          <w:rFonts w:hint="eastAsia"/>
        </w:rPr>
        <w:t>校正类、全局模型类三个大类，每大类</w:t>
      </w:r>
      <w:r w:rsidR="00B53A66">
        <w:rPr>
          <w:rFonts w:hint="eastAsia"/>
        </w:rPr>
        <w:t>包含</w:t>
      </w:r>
      <w:r w:rsidR="005A4FC4">
        <w:rPr>
          <w:rFonts w:hint="eastAsia"/>
        </w:rPr>
        <w:t>几种方法</w:t>
      </w:r>
      <w:r w:rsidR="005A4FC4">
        <w:rPr>
          <w:rFonts w:hint="eastAsia"/>
        </w:rPr>
        <w:t>.</w:t>
      </w:r>
      <w:r w:rsidR="005A4FC4">
        <w:t xml:space="preserve"> </w:t>
      </w:r>
      <w:r w:rsidR="00601A78">
        <w:rPr>
          <w:rFonts w:hint="eastAsia"/>
        </w:rPr>
        <w:t>本文</w:t>
      </w:r>
      <w:r w:rsidR="00EF4A63">
        <w:rPr>
          <w:rFonts w:hint="eastAsia"/>
        </w:rPr>
        <w:t>通过设计理想试验，发现</w:t>
      </w:r>
      <w:r w:rsidR="00EF4A63" w:rsidRPr="00EF4A63">
        <w:t xml:space="preserve">a) </w:t>
      </w:r>
      <w:r w:rsidR="00EF4A63" w:rsidRPr="00EF4A63">
        <w:t>剧烈的</w:t>
      </w:r>
      <w:r w:rsidR="004F13DB">
        <w:rPr>
          <w:rFonts w:hint="eastAsia"/>
        </w:rPr>
        <w:t>长期</w:t>
      </w:r>
      <w:r w:rsidR="00EF4A63" w:rsidRPr="00EF4A63">
        <w:t>趋势，</w:t>
      </w:r>
      <w:r w:rsidR="00EF4A63" w:rsidRPr="00EF4A63">
        <w:t xml:space="preserve">b) </w:t>
      </w:r>
      <w:r w:rsidR="00EF4A63" w:rsidRPr="00EF4A63">
        <w:t>强非线性的</w:t>
      </w:r>
      <w:r w:rsidR="004F13DB">
        <w:rPr>
          <w:rFonts w:hint="eastAsia"/>
        </w:rPr>
        <w:t>长期</w:t>
      </w:r>
      <w:r w:rsidR="00EF4A63" w:rsidRPr="00EF4A63">
        <w:t>趋势，</w:t>
      </w:r>
      <w:r w:rsidR="00EF4A63" w:rsidRPr="00EF4A63">
        <w:t xml:space="preserve">c) </w:t>
      </w:r>
      <w:r w:rsidR="00EF4A63" w:rsidRPr="00EF4A63">
        <w:t>大的余项方差</w:t>
      </w:r>
      <w:r w:rsidR="00EF4A63">
        <w:rPr>
          <w:rFonts w:hint="eastAsia"/>
        </w:rPr>
        <w:t>和</w:t>
      </w:r>
      <w:r w:rsidR="00EF4A63" w:rsidRPr="00EF4A63">
        <w:t xml:space="preserve">d) </w:t>
      </w:r>
      <w:r w:rsidR="00EF4A63" w:rsidRPr="00EF4A63">
        <w:t>大幅度的季节信号</w:t>
      </w:r>
      <w:r w:rsidR="00A44CC8">
        <w:rPr>
          <w:rFonts w:hint="eastAsia"/>
        </w:rPr>
        <w:t>，</w:t>
      </w:r>
      <w:r w:rsidR="00EF4A63">
        <w:rPr>
          <w:rFonts w:hint="eastAsia"/>
        </w:rPr>
        <w:t>是导致</w:t>
      </w:r>
      <w:proofErr w:type="gramStart"/>
      <w:r w:rsidR="00EF4A63">
        <w:rPr>
          <w:rFonts w:hint="eastAsia"/>
        </w:rPr>
        <w:t>各方法间差异</w:t>
      </w:r>
      <w:proofErr w:type="gramEnd"/>
      <w:r w:rsidR="00EF4A63">
        <w:rPr>
          <w:rFonts w:hint="eastAsia"/>
        </w:rPr>
        <w:t>的主要原因</w:t>
      </w:r>
      <w:r w:rsidR="00EF4A63">
        <w:rPr>
          <w:rFonts w:hint="eastAsia"/>
        </w:rPr>
        <w:t>.</w:t>
      </w:r>
      <w:r w:rsidR="00EF4A63">
        <w:t xml:space="preserve"> </w:t>
      </w:r>
      <w:r w:rsidR="00601A78">
        <w:rPr>
          <w:rFonts w:hint="eastAsia"/>
        </w:rPr>
        <w:t>本文将三大类经典分解方法应用于</w:t>
      </w:r>
      <w:r w:rsidR="00601A78">
        <w:rPr>
          <w:rFonts w:hint="eastAsia"/>
        </w:rPr>
        <w:t>ERSST</w:t>
      </w:r>
      <w:r w:rsidR="00601A78">
        <w:t xml:space="preserve"> v5</w:t>
      </w:r>
      <w:r w:rsidR="00601A78">
        <w:rPr>
          <w:rFonts w:hint="eastAsia"/>
        </w:rPr>
        <w:t>数据，发现</w:t>
      </w:r>
      <w:proofErr w:type="gramStart"/>
      <w:r w:rsidR="00601A78">
        <w:rPr>
          <w:rFonts w:hint="eastAsia"/>
        </w:rPr>
        <w:t>各方法间差异</w:t>
      </w:r>
      <w:proofErr w:type="gramEnd"/>
      <w:r w:rsidR="00601A78">
        <w:rPr>
          <w:rFonts w:hint="eastAsia"/>
        </w:rPr>
        <w:t>在某些区域较大，可接近</w:t>
      </w:r>
      <w:r w:rsidR="00601A78">
        <w:rPr>
          <w:rFonts w:hint="eastAsia"/>
        </w:rPr>
        <w:t>0</w:t>
      </w:r>
      <w:r w:rsidR="00601A78">
        <w:t>.3</w:t>
      </w:r>
      <w:r w:rsidR="00601A78" w:rsidRPr="00601A78">
        <w:t>°C</w:t>
      </w:r>
      <w:r w:rsidR="00601A78">
        <w:rPr>
          <w:rFonts w:hint="eastAsia"/>
        </w:rPr>
        <w:t>.</w:t>
      </w:r>
      <w:r w:rsidR="003E25D8">
        <w:t xml:space="preserve"> </w:t>
      </w:r>
      <w:r w:rsidR="003C5B01">
        <w:rPr>
          <w:rFonts w:hint="eastAsia"/>
        </w:rPr>
        <w:t>在气候变化的背景下，</w:t>
      </w:r>
      <w:r w:rsidR="00D371C0">
        <w:rPr>
          <w:rFonts w:hint="eastAsia"/>
        </w:rPr>
        <w:t>这些差异在未来可能更大</w:t>
      </w:r>
      <w:r w:rsidR="00D371C0">
        <w:rPr>
          <w:rFonts w:hint="eastAsia"/>
        </w:rPr>
        <w:t>.</w:t>
      </w:r>
      <w:r w:rsidR="00D371C0">
        <w:t xml:space="preserve"> </w:t>
      </w:r>
      <w:r w:rsidR="007000E8">
        <w:rPr>
          <w:rFonts w:hint="eastAsia"/>
        </w:rPr>
        <w:t>通过</w:t>
      </w:r>
      <w:r w:rsidR="00D371C0">
        <w:rPr>
          <w:rFonts w:hint="eastAsia"/>
        </w:rPr>
        <w:t>本文的讨论，我们</w:t>
      </w:r>
      <w:r w:rsidR="007000E8">
        <w:rPr>
          <w:rFonts w:hint="eastAsia"/>
        </w:rPr>
        <w:t>指出</w:t>
      </w:r>
      <w:r w:rsidR="00D371C0">
        <w:rPr>
          <w:rFonts w:hint="eastAsia"/>
        </w:rPr>
        <w:t>，气候态</w:t>
      </w:r>
      <w:r w:rsidR="00D371C0">
        <w:rPr>
          <w:rFonts w:hint="eastAsia"/>
        </w:rPr>
        <w:t>(</w:t>
      </w:r>
      <w:r w:rsidR="00D371C0">
        <w:rPr>
          <w:rFonts w:hint="eastAsia"/>
        </w:rPr>
        <w:t>包括长期趋势</w:t>
      </w:r>
      <w:r w:rsidR="007000E8">
        <w:rPr>
          <w:rFonts w:hint="eastAsia"/>
        </w:rPr>
        <w:t>,</w:t>
      </w:r>
      <w:r w:rsidR="007000E8">
        <w:t xml:space="preserve"> </w:t>
      </w:r>
      <w:r w:rsidR="00D371C0">
        <w:rPr>
          <w:rFonts w:hint="eastAsia"/>
        </w:rPr>
        <w:t>季节分量等</w:t>
      </w:r>
      <w:r w:rsidR="00D371C0">
        <w:rPr>
          <w:rFonts w:hint="eastAsia"/>
        </w:rPr>
        <w:t>)</w:t>
      </w:r>
      <w:r w:rsidR="00D371C0">
        <w:rPr>
          <w:rFonts w:hint="eastAsia"/>
        </w:rPr>
        <w:t>应是客观的，但趋势和季节周期的定义，以及相应的分解方案及其参数选取却带有主观性，</w:t>
      </w:r>
      <w:r w:rsidR="00D371C0" w:rsidRPr="006D3AB1">
        <w:rPr>
          <w:rFonts w:hint="eastAsia"/>
        </w:rPr>
        <w:t>这是分解方案选</w:t>
      </w:r>
      <w:proofErr w:type="gramStart"/>
      <w:r w:rsidR="00D371C0" w:rsidRPr="006D3AB1">
        <w:rPr>
          <w:rFonts w:hint="eastAsia"/>
        </w:rPr>
        <w:t>取问题</w:t>
      </w:r>
      <w:proofErr w:type="gramEnd"/>
      <w:r w:rsidR="00D371C0" w:rsidRPr="006D3AB1">
        <w:rPr>
          <w:rFonts w:hint="eastAsia"/>
        </w:rPr>
        <w:t>的根源</w:t>
      </w:r>
      <w:r w:rsidR="00D371C0">
        <w:rPr>
          <w:rFonts w:hint="eastAsia"/>
        </w:rPr>
        <w:t>.</w:t>
      </w:r>
      <w:r w:rsidR="007000E8">
        <w:t xml:space="preserve"> </w:t>
      </w:r>
      <w:r w:rsidR="006C55F4">
        <w:rPr>
          <w:rFonts w:hint="eastAsia"/>
        </w:rPr>
        <w:t>为此，我们建议后续研究对</w:t>
      </w:r>
      <w:proofErr w:type="gramStart"/>
      <w:r w:rsidR="006C55F4">
        <w:rPr>
          <w:rFonts w:hint="eastAsia"/>
        </w:rPr>
        <w:t>气候态各分量</w:t>
      </w:r>
      <w:proofErr w:type="gramEnd"/>
      <w:r w:rsidR="006C55F4">
        <w:rPr>
          <w:rFonts w:hint="eastAsia"/>
        </w:rPr>
        <w:t>建立客观定义，并建立相应的自适应分解方案；在此实现之前，</w:t>
      </w:r>
      <w:r w:rsidR="0063234A">
        <w:rPr>
          <w:rFonts w:hint="eastAsia"/>
        </w:rPr>
        <w:t>气候学研究应关注时间序列经典分解方法</w:t>
      </w:r>
      <w:r w:rsidR="00887C03">
        <w:rPr>
          <w:rFonts w:hint="eastAsia"/>
        </w:rPr>
        <w:t>误导</w:t>
      </w:r>
      <w:r w:rsidR="0063234A">
        <w:rPr>
          <w:rFonts w:hint="eastAsia"/>
        </w:rPr>
        <w:t>科学结论</w:t>
      </w:r>
      <w:r w:rsidR="00887C03">
        <w:rPr>
          <w:rFonts w:hint="eastAsia"/>
        </w:rPr>
        <w:t>的可能</w:t>
      </w:r>
      <w:r w:rsidR="0063234A">
        <w:rPr>
          <w:rFonts w:hint="eastAsia"/>
        </w:rPr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2" w:name="_Toc110255689"/>
      <w:r w:rsidR="009D6F80" w:rsidRPr="00423874">
        <w:rPr>
          <w:rStyle w:val="af6"/>
          <w:b w:val="0"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bookmarkStart w:id="3" w:name="_Hlk109484769" w:displacedByCustomXml="next"/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0D3BC0C" w:rsidR="00BA3ED1" w:rsidRPr="006A6019" w:rsidRDefault="00212EE6" w:rsidP="006A6019">
          <w:pPr>
            <w:pStyle w:val="TOC"/>
            <w:jc w:val="center"/>
            <w:outlineLvl w:val="0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  <w:szCs w:val="36"/>
            </w:rPr>
          </w:pPr>
          <w:r w:rsidRPr="004D53C5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 xml:space="preserve">Table of </w:t>
          </w:r>
          <w:bookmarkEnd w:id="3"/>
          <w:r w:rsidR="006A6019" w:rsidRPr="006A6019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>Contents</w:t>
          </w:r>
          <w:r>
            <w:rPr>
              <w:rStyle w:val="af6"/>
              <w:b w:val="0"/>
            </w:rPr>
            <w:fldChar w:fldCharType="begin"/>
          </w:r>
          <w:r>
            <w:instrText xml:space="preserve"> TC "</w:instrText>
          </w:r>
          <w:bookmarkStart w:id="4" w:name="_Toc110255690"/>
          <w:r w:rsidR="004D53C5" w:rsidRPr="004D53C5">
            <w:rPr>
              <w:rFonts w:ascii="Times New Roman" w:hAnsi="Times New Roman" w:cs="Times New Roman"/>
            </w:rPr>
            <w:instrText xml:space="preserve">Table of </w:instrText>
          </w:r>
          <w:r w:rsidRPr="004D53C5">
            <w:rPr>
              <w:rStyle w:val="af6"/>
              <w:b w:val="0"/>
            </w:rPr>
            <w:instrText>Contents</w:instrText>
          </w:r>
          <w:bookmarkEnd w:id="4"/>
          <w:r>
            <w:instrText xml:space="preserve">" \f C \l "1" </w:instrText>
          </w:r>
          <w:r>
            <w:rPr>
              <w:rStyle w:val="af6"/>
              <w:b w:val="0"/>
            </w:rPr>
            <w:fldChar w:fldCharType="end"/>
          </w:r>
        </w:p>
        <w:p w14:paraId="4E43CB68" w14:textId="660593E3" w:rsidR="0009704F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10255688" w:history="1">
            <w:r w:rsidR="0009704F" w:rsidRPr="00420880">
              <w:rPr>
                <w:rStyle w:val="aa"/>
                <w:noProof/>
                <w:spacing w:val="-20"/>
              </w:rPr>
              <w:t>摘</w:t>
            </w:r>
            <w:r w:rsidR="0009704F" w:rsidRPr="00420880">
              <w:rPr>
                <w:rStyle w:val="aa"/>
                <w:noProof/>
                <w:spacing w:val="-20"/>
              </w:rPr>
              <w:t xml:space="preserve"> </w:t>
            </w:r>
            <w:r w:rsidR="0009704F" w:rsidRPr="00420880">
              <w:rPr>
                <w:rStyle w:val="aa"/>
                <w:noProof/>
                <w:spacing w:val="-20"/>
              </w:rPr>
              <w:t>要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88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i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19DF23C2" w14:textId="5150A449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689" w:history="1">
            <w:r w:rsidR="0009704F" w:rsidRPr="00420880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89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i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206B8E30" w14:textId="6C08F796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690" w:history="1">
            <w:r w:rsidR="0009704F" w:rsidRPr="00420880">
              <w:rPr>
                <w:rStyle w:val="aa"/>
                <w:rFonts w:cs="Times New Roman"/>
                <w:noProof/>
              </w:rPr>
              <w:t xml:space="preserve">Table of </w:t>
            </w:r>
            <w:r w:rsidR="0009704F" w:rsidRPr="00420880">
              <w:rPr>
                <w:rStyle w:val="aa"/>
                <w:rFonts w:eastAsia="黑体" w:cs="Times New Roman"/>
                <w:noProof/>
              </w:rPr>
              <w:t>Content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0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ii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593A9091" w14:textId="278DD976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691" w:history="1">
            <w:r w:rsidR="0009704F" w:rsidRPr="00420880">
              <w:rPr>
                <w:rStyle w:val="aa"/>
                <w:noProof/>
              </w:rPr>
              <w:t>1 Introduction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1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1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36C8EF4E" w14:textId="2FED5CED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692" w:history="1">
            <w:r w:rsidR="0009704F" w:rsidRPr="00420880">
              <w:rPr>
                <w:rStyle w:val="aa"/>
                <w:noProof/>
              </w:rPr>
              <w:t>2 Data and Method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2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2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55915B00" w14:textId="70924DF4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3" w:history="1">
            <w:r w:rsidR="0009704F" w:rsidRPr="00420880">
              <w:rPr>
                <w:rStyle w:val="aa"/>
                <w:noProof/>
              </w:rPr>
              <w:t>2.1 Data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3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2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445CFCC5" w14:textId="7687EF6B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4" w:history="1">
            <w:r w:rsidR="0009704F" w:rsidRPr="00420880">
              <w:rPr>
                <w:rStyle w:val="aa"/>
                <w:noProof/>
              </w:rPr>
              <w:t>2.1.1 NOAA Extended Reconstructed SST V5 (ERSST v5)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4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2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3E59EF61" w14:textId="789FEC0C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5" w:history="1">
            <w:r w:rsidR="0009704F" w:rsidRPr="00420880">
              <w:rPr>
                <w:rStyle w:val="aa"/>
                <w:noProof/>
              </w:rPr>
              <w:t>2.2 Classical decomposition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5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2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1B411F9A" w14:textId="6969A605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6" w:history="1">
            <w:r w:rsidR="0009704F" w:rsidRPr="00420880">
              <w:rPr>
                <w:rStyle w:val="aa"/>
                <w:noProof/>
              </w:rPr>
              <w:t>2.2.1 Simple method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6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2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2C6615BD" w14:textId="69CA4925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7" w:history="1">
            <w:r w:rsidR="0009704F" w:rsidRPr="00420880">
              <w:rPr>
                <w:rStyle w:val="aa"/>
                <w:noProof/>
              </w:rPr>
              <w:t>2.2.2 Predictor-corrector method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7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635CAF60" w14:textId="760394B0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8" w:history="1">
            <w:r w:rsidR="0009704F" w:rsidRPr="00420880">
              <w:rPr>
                <w:rStyle w:val="aa"/>
                <w:noProof/>
              </w:rPr>
              <w:t>2.2.3 Global model-fitting method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8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6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5C0ED28" w14:textId="3D2A2602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699" w:history="1">
            <w:r w:rsidR="0009704F" w:rsidRPr="00420880">
              <w:rPr>
                <w:rStyle w:val="aa"/>
                <w:noProof/>
              </w:rPr>
              <w:t>2.3 Experiment setup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699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7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05571E55" w14:textId="10D23C22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0" w:history="1">
            <w:r w:rsidR="0009704F" w:rsidRPr="00420880">
              <w:rPr>
                <w:rStyle w:val="aa"/>
                <w:noProof/>
              </w:rPr>
              <w:t>2.3.1 Idealized time seri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0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7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A334DA9" w14:textId="0757B8A5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1" w:history="1">
            <w:r w:rsidR="0009704F" w:rsidRPr="00420880">
              <w:rPr>
                <w:rStyle w:val="aa"/>
                <w:noProof/>
              </w:rPr>
              <w:t>2.3.2 Real time-indic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1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8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1D3741BC" w14:textId="5CB82478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2" w:history="1">
            <w:r w:rsidR="0009704F" w:rsidRPr="00420880">
              <w:rPr>
                <w:rStyle w:val="aa"/>
                <w:noProof/>
              </w:rPr>
              <w:t>2.4 Assessment methodology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2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8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6BE18E27" w14:textId="4371199E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3" w:history="1">
            <w:r w:rsidR="0009704F" w:rsidRPr="00420880">
              <w:rPr>
                <w:rStyle w:val="aa"/>
                <w:noProof/>
              </w:rPr>
              <w:t>2.4.1 Idealized time seri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3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8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47176B99" w14:textId="054D5FCD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4" w:history="1">
            <w:r w:rsidR="0009704F" w:rsidRPr="00420880">
              <w:rPr>
                <w:rStyle w:val="aa"/>
                <w:noProof/>
              </w:rPr>
              <w:t>2.4.2 Real time-indic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4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8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6887A91E" w14:textId="77202C51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705" w:history="1">
            <w:r w:rsidR="0009704F" w:rsidRPr="00420880">
              <w:rPr>
                <w:rStyle w:val="aa"/>
                <w:noProof/>
              </w:rPr>
              <w:t>3 Result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5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9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376FCA40" w14:textId="25640EBB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6" w:history="1">
            <w:r w:rsidR="0009704F" w:rsidRPr="00420880">
              <w:rPr>
                <w:rStyle w:val="aa"/>
                <w:noProof/>
              </w:rPr>
              <w:t>3.1 Idealized experiment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6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9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56AED7BC" w14:textId="5AE0D237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7" w:history="1">
            <w:r w:rsidR="0009704F" w:rsidRPr="00420880">
              <w:rPr>
                <w:rStyle w:val="aa"/>
                <w:noProof/>
              </w:rPr>
              <w:t>3.1.1 Classical decomposition result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7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9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0C972303" w14:textId="546428E8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8" w:history="1">
            <w:r w:rsidR="0009704F" w:rsidRPr="00420880">
              <w:rPr>
                <w:rStyle w:val="aa"/>
                <w:noProof/>
              </w:rPr>
              <w:t>3.1.2 Comparison of different method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8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15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1D26EA28" w14:textId="173D81CD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09" w:history="1">
            <w:r w:rsidR="0009704F" w:rsidRPr="00420880">
              <w:rPr>
                <w:rStyle w:val="aa"/>
                <w:noProof/>
              </w:rPr>
              <w:t>3.2 Classical decomposition of several real time-indic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09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30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8F1BF9E" w14:textId="092AD3EE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0" w:history="1">
            <w:r w:rsidR="0009704F" w:rsidRPr="00420880">
              <w:rPr>
                <w:rStyle w:val="aa"/>
                <w:noProof/>
              </w:rPr>
              <w:t>3.2.1 ERSST v5 global monthly SST (1902-2021)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0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30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6D510E5A" w14:textId="19C0AE8B" w:rsidR="0009704F" w:rsidRDefault="00D77708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1" w:history="1">
            <w:r w:rsidR="0009704F" w:rsidRPr="00420880">
              <w:rPr>
                <w:rStyle w:val="aa"/>
                <w:noProof/>
              </w:rPr>
              <w:t>3.2.2 Comparison of different method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1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1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59A07992" w14:textId="39F7625F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712" w:history="1">
            <w:r w:rsidR="0009704F" w:rsidRPr="00420880">
              <w:rPr>
                <w:rStyle w:val="aa"/>
                <w:noProof/>
              </w:rPr>
              <w:t>4 Discussion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2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C64BF03" w14:textId="4B078AB6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3" w:history="1">
            <w:r w:rsidR="0009704F" w:rsidRPr="00420880">
              <w:rPr>
                <w:rStyle w:val="aa"/>
                <w:noProof/>
              </w:rPr>
              <w:t xml:space="preserve">4.1 </w:t>
            </w:r>
            <w:r w:rsidR="0009704F" w:rsidRPr="00420880">
              <w:rPr>
                <w:rStyle w:val="aa"/>
                <w:noProof/>
              </w:rPr>
              <w:t>经典分解的基本假定及合理性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3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4000C249" w14:textId="6C63AA38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4" w:history="1">
            <w:r w:rsidR="0009704F" w:rsidRPr="00420880">
              <w:rPr>
                <w:rStyle w:val="aa"/>
                <w:noProof/>
              </w:rPr>
              <w:t xml:space="preserve">4.2 </w:t>
            </w:r>
            <w:r w:rsidR="0009704F" w:rsidRPr="00420880">
              <w:rPr>
                <w:rStyle w:val="aa"/>
                <w:noProof/>
              </w:rPr>
              <w:t>对时间序列经典分解方案的物理</w:t>
            </w:r>
            <w:r w:rsidR="0009704F" w:rsidRPr="00420880">
              <w:rPr>
                <w:rStyle w:val="aa"/>
                <w:noProof/>
              </w:rPr>
              <w:t>-</w:t>
            </w:r>
            <w:r w:rsidR="0009704F" w:rsidRPr="00420880">
              <w:rPr>
                <w:rStyle w:val="aa"/>
                <w:noProof/>
              </w:rPr>
              <w:t>数学理解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4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82A4F72" w14:textId="206D9754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5" w:history="1">
            <w:r w:rsidR="0009704F" w:rsidRPr="00420880">
              <w:rPr>
                <w:rStyle w:val="aa"/>
                <w:noProof/>
              </w:rPr>
              <w:t xml:space="preserve">4.3 </w:t>
            </w:r>
            <w:r w:rsidR="0009704F" w:rsidRPr="00420880">
              <w:rPr>
                <w:rStyle w:val="aa"/>
                <w:noProof/>
              </w:rPr>
              <w:t>造成各分解方式间差异的因素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5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0A36BBF5" w14:textId="26888F6D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6" w:history="1">
            <w:r w:rsidR="0009704F" w:rsidRPr="00420880">
              <w:rPr>
                <w:rStyle w:val="aa"/>
                <w:noProof/>
              </w:rPr>
              <w:t xml:space="preserve">4.4 </w:t>
            </w:r>
            <w:r w:rsidR="0009704F" w:rsidRPr="00420880">
              <w:rPr>
                <w:rStyle w:val="aa"/>
                <w:noProof/>
              </w:rPr>
              <w:t>预估</w:t>
            </w:r>
            <w:r w:rsidR="0009704F" w:rsidRPr="00420880">
              <w:rPr>
                <w:rStyle w:val="aa"/>
                <w:noProof/>
              </w:rPr>
              <w:t>-</w:t>
            </w:r>
            <w:r w:rsidR="0009704F" w:rsidRPr="00420880">
              <w:rPr>
                <w:rStyle w:val="aa"/>
                <w:noProof/>
              </w:rPr>
              <w:t>校正的收益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6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70D55D13" w14:textId="1DA3D425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7" w:history="1">
            <w:r w:rsidR="0009704F" w:rsidRPr="00420880">
              <w:rPr>
                <w:rStyle w:val="aa"/>
                <w:noProof/>
              </w:rPr>
              <w:t xml:space="preserve">4.5 </w:t>
            </w:r>
            <w:r w:rsidR="0009704F" w:rsidRPr="00420880">
              <w:rPr>
                <w:rStyle w:val="aa"/>
                <w:noProof/>
              </w:rPr>
              <w:t>时间序列分解质量评价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7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44608F26" w14:textId="694C1897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8" w:history="1">
            <w:r w:rsidR="0009704F" w:rsidRPr="00420880">
              <w:rPr>
                <w:rStyle w:val="aa"/>
                <w:noProof/>
              </w:rPr>
              <w:t xml:space="preserve">4.6 </w:t>
            </w:r>
            <w:r w:rsidR="0009704F" w:rsidRPr="00420880">
              <w:rPr>
                <w:rStyle w:val="aa"/>
                <w:noProof/>
              </w:rPr>
              <w:t>年际及以上变率的数学期望和样本均值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8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47607859" w14:textId="668960F3" w:rsidR="0009704F" w:rsidRDefault="00D77708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10255719" w:history="1">
            <w:r w:rsidR="0009704F" w:rsidRPr="00420880">
              <w:rPr>
                <w:rStyle w:val="aa"/>
                <w:noProof/>
              </w:rPr>
              <w:t xml:space="preserve">4.7 </w:t>
            </w:r>
            <w:r w:rsidR="0009704F" w:rsidRPr="00420880">
              <w:rPr>
                <w:rStyle w:val="aa"/>
                <w:noProof/>
              </w:rPr>
              <w:t>未来研究建议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19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4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5AF5DC7A" w14:textId="25C880F3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720" w:history="1">
            <w:r w:rsidR="0009704F" w:rsidRPr="00420880">
              <w:rPr>
                <w:rStyle w:val="aa"/>
                <w:noProof/>
              </w:rPr>
              <w:t>5 Conclusion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20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5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25180E9C" w14:textId="6BE90F0C" w:rsidR="0009704F" w:rsidRDefault="00D77708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10255721" w:history="1">
            <w:r w:rsidR="0009704F" w:rsidRPr="00420880">
              <w:rPr>
                <w:rStyle w:val="aa"/>
                <w:noProof/>
              </w:rPr>
              <w:t>References</w:t>
            </w:r>
            <w:r w:rsidR="0009704F">
              <w:rPr>
                <w:noProof/>
                <w:webHidden/>
              </w:rPr>
              <w:tab/>
            </w:r>
            <w:r w:rsidR="0009704F">
              <w:rPr>
                <w:noProof/>
                <w:webHidden/>
              </w:rPr>
              <w:fldChar w:fldCharType="begin"/>
            </w:r>
            <w:r w:rsidR="0009704F">
              <w:rPr>
                <w:noProof/>
                <w:webHidden/>
              </w:rPr>
              <w:instrText xml:space="preserve"> PAGEREF _Toc110255721 \h </w:instrText>
            </w:r>
            <w:r w:rsidR="0009704F">
              <w:rPr>
                <w:noProof/>
                <w:webHidden/>
              </w:rPr>
            </w:r>
            <w:r w:rsidR="0009704F">
              <w:rPr>
                <w:noProof/>
                <w:webHidden/>
              </w:rPr>
              <w:fldChar w:fldCharType="separate"/>
            </w:r>
            <w:r w:rsidR="0009704F">
              <w:rPr>
                <w:noProof/>
                <w:webHidden/>
              </w:rPr>
              <w:t>46</w:t>
            </w:r>
            <w:r w:rsidR="0009704F">
              <w:rPr>
                <w:noProof/>
                <w:webHidden/>
              </w:rPr>
              <w:fldChar w:fldCharType="end"/>
            </w:r>
          </w:hyperlink>
        </w:p>
        <w:p w14:paraId="1D949969" w14:textId="53AA7B2A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5" w:name="_Toc110255691"/>
      <w:r>
        <w:lastRenderedPageBreak/>
        <w:t>Introduction</w:t>
      </w:r>
      <w:bookmarkEnd w:id="5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6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7" w:name="_Hlk107653125"/>
      <w:r w:rsidR="00212AD9" w:rsidRPr="00B913ED">
        <w:rPr>
          <w:i/>
        </w:rPr>
        <w:t>classical decomposition</w:t>
      </w:r>
      <w:bookmarkEnd w:id="6"/>
      <w:bookmarkEnd w:id="7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>, that is, update the estimated trend using the d</w:t>
      </w:r>
      <w:r w:rsidRPr="00881910">
        <w:t>eseasonalize</w:t>
      </w:r>
      <w:r>
        <w:t xml:space="preserve">d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2575FF88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AF099D" w:rsidRPr="00AF099D">
          <w:rPr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AF099D" w:rsidRPr="00AF099D">
          <w:rPr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5" w:tooltip="Narapusetty, 2009 #3" w:history="1">
        <w:r w:rsidR="00AF099D" w:rsidRPr="00AF099D">
          <w:rPr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6" w:tooltip="Pezzulli, 2005 #6" w:history="1">
        <w:r w:rsidR="00AF099D" w:rsidRPr="00AF099D">
          <w:rPr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8" w:tooltip="Wu, 2007 #4" w:history="1">
        <w:r w:rsidR="00AF099D" w:rsidRPr="00AF099D">
          <w:rPr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AF099D">
        <w:t xml:space="preserve">, </w:t>
      </w:r>
      <w:r w:rsidR="00AF099D">
        <w:fldChar w:fldCharType="begin">
          <w:fldData xml:space="preserve">PEVuZE5vdGU+PENpdGU+PEF1dGhvcj5IdWE8L0F1dGhvcj48WWVhcj4yMDE4PC9ZZWFyPjxSZWNO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</w:fldData>
        </w:fldChar>
      </w:r>
      <w:r w:rsidR="00AF099D">
        <w:instrText xml:space="preserve"> ADDIN EN.CITE </w:instrText>
      </w:r>
      <w:r w:rsidR="00AF099D">
        <w:fldChar w:fldCharType="begin">
          <w:fldData xml:space="preserve">PEVuZE5vdGU+PENpdGU+PEF1dGhvcj5IdWE8L0F1dGhvcj48WWVhcj4yMDE4PC9ZZWFyPjxSZWNO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</w:fldData>
        </w:fldChar>
      </w:r>
      <w:r w:rsidR="00AF099D">
        <w:instrText xml:space="preserve"> ADDIN EN.CITE.DATA </w:instrText>
      </w:r>
      <w:r w:rsidR="00AF099D">
        <w:fldChar w:fldCharType="end"/>
      </w:r>
      <w:r w:rsidR="00AF099D">
        <w:fldChar w:fldCharType="separate"/>
      </w:r>
      <w:r w:rsidR="00AF099D">
        <w:rPr>
          <w:noProof/>
        </w:rPr>
        <w:t>(</w:t>
      </w:r>
      <w:hyperlink w:anchor="_ENREF_3" w:tooltip="Hua, 2018 #8" w:history="1">
        <w:r w:rsidR="00AF099D">
          <w:rPr>
            <w:noProof/>
          </w:rPr>
          <w:t>Hua et al., 2018</w:t>
        </w:r>
      </w:hyperlink>
      <w:r w:rsidR="00AF099D">
        <w:rPr>
          <w:noProof/>
        </w:rPr>
        <w:t xml:space="preserve">, </w:t>
      </w:r>
      <w:hyperlink w:anchor="_ENREF_4" w:tooltip="Hua, 2022 #9" w:history="1">
        <w:r w:rsidR="00AF099D">
          <w:rPr>
            <w:noProof/>
          </w:rPr>
          <w:t>2022</w:t>
        </w:r>
      </w:hyperlink>
      <w:r w:rsidR="00AF099D">
        <w:rPr>
          <w:noProof/>
        </w:rPr>
        <w:t xml:space="preserve">; </w:t>
      </w:r>
      <w:hyperlink w:anchor="_ENREF_7" w:tooltip="Qin, 2020 #7" w:history="1">
        <w:r w:rsidR="00AF099D">
          <w:rPr>
            <w:noProof/>
          </w:rPr>
          <w:t>Qin et al., 2020</w:t>
        </w:r>
      </w:hyperlink>
      <w:r w:rsidR="00AF099D">
        <w:rPr>
          <w:noProof/>
        </w:rPr>
        <w:t>)</w:t>
      </w:r>
      <w:r w:rsidR="00AF099D">
        <w:fldChar w:fldCharType="end"/>
      </w:r>
      <w:r w:rsidR="00AF099D">
        <w:t xml:space="preserve">….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43E21C3D" w:rsidR="00C25468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1F3FB16A" w14:textId="77777777" w:rsidR="00E41AFB" w:rsidRDefault="00E41AFB" w:rsidP="00BE6B7B">
      <w:pPr>
        <w:pStyle w:val="a2"/>
      </w:pPr>
    </w:p>
    <w:p w14:paraId="19D0A7E4" w14:textId="69DEB12B" w:rsidR="00F91458" w:rsidRDefault="00F91458" w:rsidP="00BE6B7B">
      <w:pPr>
        <w:pStyle w:val="a2"/>
        <w:sectPr w:rsidR="00F91458" w:rsidSect="002077EF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77377E12" w14:textId="0A313CE8" w:rsidR="00144958" w:rsidRDefault="00E508E9" w:rsidP="00144958">
      <w:pPr>
        <w:pStyle w:val="1"/>
        <w:spacing w:before="156" w:after="156"/>
      </w:pPr>
      <w:bookmarkStart w:id="8" w:name="_Toc110255692"/>
      <w:r>
        <w:rPr>
          <w:rFonts w:hint="eastAsia"/>
        </w:rPr>
        <w:lastRenderedPageBreak/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8"/>
    </w:p>
    <w:p w14:paraId="1DFA5152" w14:textId="4BBC050A" w:rsidR="00755DE9" w:rsidRDefault="00755DE9" w:rsidP="00755DE9">
      <w:pPr>
        <w:pStyle w:val="21"/>
      </w:pPr>
      <w:bookmarkStart w:id="9" w:name="_Toc110255693"/>
      <w:r>
        <w:rPr>
          <w:rFonts w:hint="eastAsia"/>
        </w:rPr>
        <w:t>D</w:t>
      </w:r>
      <w:r>
        <w:t>ata</w:t>
      </w:r>
      <w:bookmarkEnd w:id="9"/>
    </w:p>
    <w:p w14:paraId="071A2801" w14:textId="2AEF70D0" w:rsidR="002A0984" w:rsidRDefault="002A0984" w:rsidP="002A0984">
      <w:pPr>
        <w:pStyle w:val="31"/>
      </w:pPr>
      <w:bookmarkStart w:id="10" w:name="_Toc110255694"/>
      <w:r w:rsidRPr="002A0984">
        <w:t>NOAA Extended Reconstructed SST V5</w:t>
      </w:r>
      <w:r>
        <w:t xml:space="preserve"> </w:t>
      </w:r>
      <w:r>
        <w:rPr>
          <w:rFonts w:hint="eastAsia"/>
        </w:rPr>
        <w:t>(</w:t>
      </w:r>
      <w:r>
        <w:t>ERSST v5)</w:t>
      </w:r>
      <w:bookmarkEnd w:id="10"/>
    </w:p>
    <w:p w14:paraId="3EC792DC" w14:textId="3F99F7E8" w:rsidR="000D625C" w:rsidRDefault="00F113DE" w:rsidP="000D625C">
      <w:pPr>
        <w:pStyle w:val="a2"/>
      </w:pPr>
      <w:r>
        <w:t>“</w:t>
      </w:r>
      <w:r w:rsidR="000D625C" w:rsidRPr="000D625C">
        <w:t>A global monthly SST analysis from 1854 to the present derived from ICOADS data with missing data filled in by statistical methods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64C21133" w14:textId="49550D54" w:rsidR="000D625C" w:rsidRDefault="00F113DE" w:rsidP="000D625C">
      <w:pPr>
        <w:pStyle w:val="a2"/>
      </w:pPr>
      <w:r>
        <w:t>“</w:t>
      </w:r>
      <w:r w:rsidR="000D625C" w:rsidRPr="000D625C">
        <w:t>ERSST is suitable for long-term global and basin-wide studies, and smoothed local and short-term variations are used in the dataset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706085CD" w14:textId="3AD8D15C" w:rsidR="00C5747B" w:rsidRDefault="00C5747B" w:rsidP="00C5747B">
      <w:pPr>
        <w:pStyle w:val="a2"/>
      </w:pPr>
      <w:r w:rsidRPr="00C5747B">
        <w:t xml:space="preserve">NOAA Extended Reconstructed SST V5 data provided by the NOAA PSL, Boulder, Colorado, USA, from their website at </w:t>
      </w:r>
      <w:hyperlink r:id="rId12" w:history="1">
        <w:r w:rsidRPr="006C5C33">
          <w:rPr>
            <w:rStyle w:val="aa"/>
          </w:rPr>
          <w:t>https://psl.noaa.gov</w:t>
        </w:r>
      </w:hyperlink>
      <w:r>
        <w:t>.</w:t>
      </w:r>
    </w:p>
    <w:p w14:paraId="3D6085A6" w14:textId="294BE450" w:rsidR="00D86629" w:rsidRPr="00D86629" w:rsidRDefault="00D86629" w:rsidP="00D86629">
      <w:pPr>
        <w:pStyle w:val="a2"/>
      </w:pPr>
      <w:r>
        <w:t xml:space="preserve">Citation: </w:t>
      </w:r>
      <w:r w:rsidRPr="00D86629">
        <w:t>Boyin Huang, Peter W. Thorne, Viva F. Banzon, Tim Boyer, Gennady Chepurin, Jay H. Lawrimore, Matthew J. Menne, Thomas M. Smith, Russell S. Vose, and Huai-Min Zhang (2017): NOAA Extended Reconstructed Sea Surface Temperature (ERSST), Version 5. [indicate subset used]. NOAA National Centers for Environmental Information. doi:10.7289/V5T72FNM. Obtain at NOAA/ESRL/PSD at their website https://www.esrl.noaa.gov/psd/ [</w:t>
      </w:r>
      <w:r>
        <w:t>2022-07-23</w:t>
      </w:r>
      <w:r w:rsidRPr="00D86629">
        <w:t>].</w:t>
      </w:r>
    </w:p>
    <w:p w14:paraId="577851BA" w14:textId="3A82BF0A" w:rsidR="00144958" w:rsidRDefault="00963E57" w:rsidP="003E5B91">
      <w:pPr>
        <w:pStyle w:val="21"/>
      </w:pPr>
      <w:bookmarkStart w:id="11" w:name="_Toc110255695"/>
      <w:bookmarkStart w:id="12" w:name="_Hlk108555813"/>
      <w:r>
        <w:rPr>
          <w:rFonts w:hint="eastAsia"/>
        </w:rPr>
        <w:t>C</w:t>
      </w:r>
      <w:r w:rsidRPr="00803A13">
        <w:t>lassical decomposition</w:t>
      </w:r>
      <w:bookmarkEnd w:id="11"/>
    </w:p>
    <w:bookmarkEnd w:id="12"/>
    <w:p w14:paraId="181F3A43" w14:textId="6C31E3C2" w:rsidR="001C5CA6" w:rsidRDefault="00621F08" w:rsidP="000A4BB4">
      <w:pPr>
        <w:pStyle w:val="a2"/>
      </w:pPr>
      <w:r w:rsidRPr="00621F08">
        <w:rPr>
          <w:i/>
        </w:rPr>
        <w:t>Classical decomposition</w:t>
      </w:r>
      <w:r w:rsidR="000D42D2">
        <w:t xml:space="preserve"> is to decompose a time series into </w:t>
      </w:r>
      <w:r w:rsidR="002C527B">
        <w:t xml:space="preserve">the following three components: 1) a long-term trend, 2) an annual cycle, or seasonal component, and 3) a residual component. </w:t>
      </w:r>
      <w:r w:rsidR="00BD619A" w:rsidRPr="00BD619A">
        <w:t>In climatological studies, these three terms are usually assumed to be combined in an additive manner.</w:t>
      </w:r>
      <w:r w:rsidR="001C5CA6">
        <w:rPr>
          <w:rFonts w:hint="eastAsia"/>
        </w:rPr>
        <w:t xml:space="preserve"> </w:t>
      </w:r>
      <w:r w:rsidR="001C5CA6" w:rsidRPr="001C5CA6">
        <w:t xml:space="preserve">The trend plus the annual cycle is sometimes referred to as the </w:t>
      </w:r>
      <w:r w:rsidR="001C5CA6" w:rsidRPr="001C5CA6">
        <w:rPr>
          <w:i/>
        </w:rPr>
        <w:t xml:space="preserve">climatological </w:t>
      </w:r>
      <w:r w:rsidR="00C67E13">
        <w:rPr>
          <w:i/>
        </w:rPr>
        <w:t>mean</w:t>
      </w:r>
      <w:r w:rsidR="001C5CA6" w:rsidRPr="001C5CA6">
        <w:t>.</w:t>
      </w:r>
    </w:p>
    <w:p w14:paraId="383DDB21" w14:textId="3872687C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2F011BEB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i</m:t>
            </m:r>
          </m:e>
          <m:sup>
            <m:r>
              <m:rPr>
                <m:sty m:val="p"/>
              </m:rPr>
              <w:rPr>
                <w:rFonts w:ascii="Latin Modern Math" w:hAnsi="Latin Modern Math"/>
                <w:vertAlign w:val="superscript"/>
              </w:rPr>
              <m:t>th</m:t>
            </m:r>
          </m:sup>
        </m:sSup>
      </m:oMath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13" w:name="_Toc110255696"/>
      <w:r>
        <w:t>S</w:t>
      </w:r>
      <w:r w:rsidR="00E7091C">
        <w:t>imple method</w:t>
      </w:r>
      <w:bookmarkEnd w:id="13"/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3E3FF42D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A82506">
        <w:t xml:space="preserve"> </w:t>
      </w:r>
      <w:r w:rsidR="00F652B8">
        <w:t>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510D8A3C" w:rsidR="00F51B99" w:rsidRPr="00722C0B" w:rsidRDefault="00D77708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44BE9965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 w:hint="eastAsia"/>
          </w:rPr>
          <m:t>M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>,</w:t>
      </w:r>
      <w:r w:rsidR="00AB1D3E">
        <w:t xml:space="preserve"> </w:t>
      </w:r>
      <w:r w:rsidR="00AB1D3E" w:rsidRPr="007C5047">
        <w:t>which are defined as</w:t>
      </w:r>
    </w:p>
    <w:p w14:paraId="44BDA140" w14:textId="36597439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 w:hint="eastAsia"/>
            </w:rPr>
            <m:t>M</m:t>
          </m:r>
          <m:r>
            <m:rPr>
              <m:sty m:val="b"/>
            </m:rPr>
            <w:rPr>
              <w:rFonts w:ascii="Latin Modern Math" w:hAnsi="Latin Modern Math"/>
            </w:rPr>
            <m:t>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lastRenderedPageBreak/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04C02DBD" w:rsidR="00766C7A" w:rsidRPr="00F65972" w:rsidRDefault="00D77708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 w:hint="eastAsia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r>
                        <m:rPr>
                          <m:sty m:val="b"/>
                        </m:rPr>
                        <w:rPr>
                          <w:rFonts w:ascii="Latin Modern Math" w:hAnsi="Latin Modern Math" w:hint="eastAsia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4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4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73BF86D2" w:rsidR="007D500F" w:rsidRPr="00B723C4" w:rsidRDefault="00D77708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5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5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96389DA" w14:textId="77777777" w:rsidR="00B723C4" w:rsidRDefault="00B723C4" w:rsidP="003F6348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s on</w:t>
      </w:r>
      <w:r w:rsidRPr="00F65972">
        <w:t xml:space="preserve"> query </w:t>
      </w:r>
      <w:r>
        <w:t xml:space="preserve">time </w:t>
      </w:r>
      <m:oMath>
        <m:r>
          <w:rPr>
            <w:rFonts w:ascii="Latin Modern Math" w:hAnsi="Latin Modern Math"/>
          </w:rPr>
          <m:t>t</m:t>
        </m:r>
      </m:oMath>
      <w:r>
        <w:t>, so the above LWLR procedure should be executed</w:t>
      </w:r>
      <w:r w:rsidRPr="00F65972">
        <w:t xml:space="preserve"> individually for each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>.</w:t>
      </w:r>
    </w:p>
    <w:p w14:paraId="68F528D5" w14:textId="2025E8E0" w:rsidR="0019577D" w:rsidRDefault="0019577D" w:rsidP="003F634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trend series can be written as</w:t>
      </w:r>
    </w:p>
    <w:p w14:paraId="699D7590" w14:textId="3019CC6B" w:rsidR="0019577D" w:rsidRPr="0019577D" w:rsidRDefault="00D77708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</m:e>
          </m:eqArr>
        </m:oMath>
      </m:oMathPara>
    </w:p>
    <w:p w14:paraId="334DBFC2" w14:textId="47F7D3AE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3AF7A936" w:rsidR="00C130C8" w:rsidRPr="00166DC6" w:rsidRDefault="00D77708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6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6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0EB52900" w:rsidR="00E47B55" w:rsidRDefault="00E47B55" w:rsidP="00357352">
      <w:pPr>
        <w:pStyle w:val="a2"/>
      </w:pPr>
      <w:r w:rsidRPr="009B2F8B">
        <w:rPr>
          <w:rStyle w:val="af6"/>
        </w:rPr>
        <w:t>Step-</w:t>
      </w:r>
      <w:proofErr w:type="gramStart"/>
      <w:r w:rsidRPr="009B2F8B">
        <w:rPr>
          <w:rStyle w:val="af6"/>
        </w:rPr>
        <w:t>1</w:t>
      </w:r>
      <w:r>
        <w:t xml:space="preserve">  </w:t>
      </w:r>
      <w:r w:rsidR="004978E0">
        <w:t>Determine</w:t>
      </w:r>
      <w:proofErr w:type="gramEnd"/>
      <w:r w:rsidR="004978E0">
        <w:t xml:space="preserve">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2FC9F0F9" w:rsidR="0076491B" w:rsidRPr="009B2F8B" w:rsidRDefault="00D77708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7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7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78772D70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 w:rsidRPr="0014601E">
        <w:rPr>
          <w:rStyle w:val="af6"/>
        </w:rPr>
        <w:t>2</w:t>
      </w:r>
      <w:r>
        <w:t xml:space="preserve"> </w:t>
      </w:r>
      <w:r w:rsidR="007F5736">
        <w:t xml:space="preserve"> </w:t>
      </w:r>
      <w:r w:rsidR="004978E0">
        <w:t>Determine</w:t>
      </w:r>
      <w:proofErr w:type="gramEnd"/>
      <w:r w:rsidR="004978E0">
        <w:t xml:space="preserve">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1DFCA5F4" w:rsidR="00514D18" w:rsidRPr="00514D18" w:rsidRDefault="00D77708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69DE55E4" w14:textId="74554D6A" w:rsidR="00137C52" w:rsidRPr="00137C52" w:rsidRDefault="000A7270" w:rsidP="00137C52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="00B55B90" w:rsidRPr="00137C52">
        <w:rPr>
          <w:rStyle w:val="af0"/>
          <w:b w:val="0"/>
        </w:rPr>
        <w:t xml:space="preserve">  </w:t>
      </w:r>
      <w:r w:rsidR="004978E0" w:rsidRPr="00137C52">
        <w:rPr>
          <w:rStyle w:val="af0"/>
          <w:b w:val="0"/>
        </w:rPr>
        <w:t>Determine</w:t>
      </w:r>
      <w:proofErr w:type="gramEnd"/>
      <w:r w:rsidR="004978E0" w:rsidRPr="00137C52">
        <w:rPr>
          <w:rStyle w:val="af0"/>
          <w:b w:val="0"/>
        </w:rPr>
        <w:t xml:space="preserve"> the residual component. </w:t>
      </w:r>
      <w:r w:rsidR="007F5736" w:rsidRPr="00137C52">
        <w:rPr>
          <w:rStyle w:val="af0"/>
          <w:b w:val="0"/>
        </w:rPr>
        <w:t>Simply let</w:t>
      </w:r>
      <w:r w:rsidR="00137C52" w:rsidRPr="00137C52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137C52" w:rsidRPr="00137C52">
        <w:rPr>
          <w:rStyle w:val="af0"/>
          <w:rFonts w:hint="eastAsia"/>
          <w:b w:val="0"/>
        </w:rPr>
        <w:t>.</w:t>
      </w:r>
    </w:p>
    <w:p w14:paraId="4F99D29F" w14:textId="09FC0523" w:rsidR="000A7270" w:rsidRPr="00137C52" w:rsidRDefault="000A7270" w:rsidP="00B55B90">
      <w:pPr>
        <w:pStyle w:val="af5"/>
        <w:rPr>
          <w:rStyle w:val="af0"/>
          <w:b w:val="0"/>
        </w:rPr>
      </w:pP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1C897FFE" w:rsidR="004441A5" w:rsidRPr="00B8330B" w:rsidRDefault="00D77708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72C83A5C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proofErr w:type="gramStart"/>
      <w:r>
        <w:rPr>
          <w:rStyle w:val="af6"/>
        </w:rPr>
        <w:t>1</w:t>
      </w:r>
      <w:r>
        <w:t xml:space="preserve">  Determine</w:t>
      </w:r>
      <w:proofErr w:type="gramEnd"/>
      <w:r>
        <w:t xml:space="preserve">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 w:hint="eastAsia"/>
                      </w:rPr>
                      <m:t>x</m:t>
                    </m:r>
                    <m:ctrlPr>
                      <w:rPr>
                        <w:rFonts w:ascii="Latin Modern Math" w:hAnsi="Latin Modern Math" w:hint="eastAsia"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442819FC" w:rsidR="00823005" w:rsidRPr="00614E67" w:rsidRDefault="00D77708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172C7B5B" w:rsidR="00913AF1" w:rsidRPr="00397641" w:rsidRDefault="003F519B" w:rsidP="00913AF1">
      <w:pPr>
        <w:pStyle w:val="a2"/>
      </w:pPr>
      <w:r w:rsidRPr="009B2F8B">
        <w:rPr>
          <w:rStyle w:val="af6"/>
        </w:rPr>
        <w:t>Step-</w:t>
      </w:r>
      <w:proofErr w:type="gramStart"/>
      <w:r>
        <w:rPr>
          <w:rStyle w:val="af6"/>
        </w:rPr>
        <w:t>2</w:t>
      </w:r>
      <w:r>
        <w:t xml:space="preserve">  Determine</w:t>
      </w:r>
      <w:proofErr w:type="gramEnd"/>
      <w:r>
        <w:t xml:space="preserve">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r w:rsidRPr="003F519B">
        <w:rPr>
          <w:i/>
        </w:rPr>
        <w:t>deseasonalized</w:t>
      </w:r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</w:t>
      </w:r>
      <w:r w:rsidR="00CD011A">
        <w:t xml:space="preserve"> trend</w:t>
      </w:r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470311E4" w:rsidR="004259C4" w:rsidRPr="00FC141F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</w:t>
      </w:r>
      <w:proofErr w:type="gramStart"/>
      <w:r>
        <w:t>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</w:t>
      </w:r>
      <w:proofErr w:type="gramEnd"/>
      <w:r w:rsidRPr="007F5736">
        <w:rPr>
          <w:rStyle w:val="af0"/>
          <w:b w:val="0"/>
        </w:rPr>
        <w:t xml:space="preserve"> the residual component. Simply let</w:t>
      </w:r>
      <w:r w:rsidRPr="00FC141F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FC141F">
        <w:rPr>
          <w:rStyle w:val="af0"/>
          <w:rFonts w:hint="eastAsia"/>
          <w:b w:val="0"/>
        </w:rPr>
        <w:t>.</w:t>
      </w:r>
    </w:p>
    <w:p w14:paraId="19D2233B" w14:textId="191669D7" w:rsidR="004259C4" w:rsidRDefault="004259C4" w:rsidP="004259C4">
      <w:pPr>
        <w:pStyle w:val="a2"/>
      </w:pPr>
      <w:r>
        <w:rPr>
          <w:rFonts w:hint="eastAsia"/>
        </w:rPr>
        <w:t>T</w:t>
      </w:r>
      <w:r>
        <w:t xml:space="preserve">he </w:t>
      </w:r>
      <w:r w:rsidR="00993E79" w:rsidRPr="00993E79">
        <w:t>M-1B method</w:t>
      </w:r>
      <w:r>
        <w:t xml:space="preserve"> decomposes the original time series as</w:t>
      </w:r>
    </w:p>
    <w:p w14:paraId="2D9E613B" w14:textId="48574CB7" w:rsidR="004259C4" w:rsidRPr="00E603FF" w:rsidRDefault="00D77708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8" w:name="_Toc110255697"/>
      <w:r>
        <w:t>P</w:t>
      </w:r>
      <w:r w:rsidR="00546F58" w:rsidRPr="00546F58">
        <w:t>redictor-corrector method</w:t>
      </w:r>
      <w:bookmarkEnd w:id="18"/>
    </w:p>
    <w:p w14:paraId="4AA51E09" w14:textId="083492F9" w:rsidR="008A4273" w:rsidRDefault="008E7139" w:rsidP="009625D5">
      <w:pPr>
        <w:pStyle w:val="a2"/>
      </w:pPr>
      <w:r w:rsidRPr="008E7139"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3B3922">
        <w:t>This is</w:t>
      </w:r>
      <w:r w:rsidR="007504A1">
        <w:t xml:space="preserve">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0586AB99" w14:textId="461F4EA7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62759F">
        <w:rPr>
          <w:rFonts w:hint="eastAsia"/>
        </w:rPr>
        <w:t xml:space="preserve"> </w:t>
      </w:r>
      <w:r w:rsidR="0062759F">
        <w:t xml:space="preserve">a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7155055" w14:textId="4DC12D58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deseaonalized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 w:rsidR="00AA7663">
        <w:t>residual</w:t>
      </w:r>
      <w:r w:rsidRPr="0048632C">
        <w:t xml:space="preserve"> estimates</w:t>
      </w:r>
    </w:p>
    <w:p w14:paraId="6B927790" w14:textId="2678EF4F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deseaonaliz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25A000EC" w:rsidR="000E2D58" w:rsidRDefault="00D77708" w:rsidP="009625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22309A7A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then apply the LWLR procedure </w:t>
      </w:r>
      <w:r>
        <w:lastRenderedPageBreak/>
        <w:t>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r w:rsidR="008030CD">
        <w:t xml:space="preserve">deseasonalized </w:t>
      </w:r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2D80F2B6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w:r w:rsidR="002B049A">
        <w:t>the</w:t>
      </w:r>
      <w:r>
        <w:t xml:space="preserve">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A method decompose the original time series into</w:t>
      </w:r>
    </w:p>
    <w:p w14:paraId="5772435B" w14:textId="258A8B99" w:rsidR="000E2D58" w:rsidRPr="000E2D58" w:rsidRDefault="00D77708" w:rsidP="000E2D5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28FBC4F2" w14:textId="69CB7749" w:rsidR="00A80A92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hyperlink w:anchor="_ENREF_3" w:tooltip="Narapusetty, 2009 #3" w:history="1">
        <w:r w:rsidRPr="00F12F2A">
          <w:rPr>
            <w:rStyle w:val="aa"/>
            <w:rFonts w:eastAsiaTheme="minorEastAsia"/>
          </w:rPr>
          <w:t>Narapusetty et al., 2009</w:t>
        </w:r>
      </w:hyperlink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</w:t>
      </w:r>
    </w:p>
    <w:p w14:paraId="0C5C0B47" w14:textId="7D1EDB7B" w:rsidR="00370C4E" w:rsidRPr="00370C4E" w:rsidRDefault="00D77708" w:rsidP="00370C4E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</m:e>
              </m:nary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7B3B614" w14:textId="45AB7A98" w:rsidR="00C853CC" w:rsidRPr="00C27307" w:rsidRDefault="00D022A2" w:rsidP="00370C4E">
      <w:pPr>
        <w:pStyle w:val="a2"/>
        <w:ind w:firstLine="0"/>
      </w:pPr>
      <w:r>
        <w:t xml:space="preserve">to the raw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0A7945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B20E4B">
        <w:rPr>
          <w:rFonts w:hint="eastAsia"/>
        </w:rPr>
        <w:t>,</w:t>
      </w:r>
      <w:r w:rsidR="00B20E4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B20E4B">
        <w:rPr>
          <w:rFonts w:hint="eastAsia"/>
        </w:rPr>
        <w:t xml:space="preserve"> </w:t>
      </w:r>
      <w:r w:rsidR="00B20E4B">
        <w:t xml:space="preserve">is </w:t>
      </w:r>
      <w:r w:rsidR="004B065E">
        <w:t xml:space="preserve">the annual period. </w:t>
      </w:r>
      <w:r w:rsidR="00377BC1"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= 0, ..., 12 </w:t>
      </w:r>
      <w:r w:rsidR="00DF4E7E" w:rsidRPr="00DF4E7E">
        <w:t>corresponds to</w:t>
      </w:r>
      <w:r w:rsidR="00377BC1" w:rsidRPr="00377BC1">
        <w:t xml:space="preserve"> </w:t>
      </w:r>
      <w:r w:rsidR="006425B2">
        <w:t xml:space="preserve">month </w:t>
      </w:r>
      <w:r w:rsidR="00377BC1"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="00377BC1" w:rsidRPr="00377BC1">
        <w:t xml:space="preserve"> should be taken as 12.</w:t>
      </w:r>
    </w:p>
    <w:p w14:paraId="539FC7F1" w14:textId="0B43366D" w:rsidR="00456C5B" w:rsidRDefault="007C5047" w:rsidP="009625D5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 w:rsidR="00EF1619"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 w:rsidR="00EF1619"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="00EF1619">
        <w:t xml:space="preserve"> </w:t>
      </w:r>
      <w:r w:rsidR="00EF1619">
        <w:rPr>
          <w:rFonts w:hint="eastAsia"/>
        </w:rPr>
        <w:t>be</w:t>
      </w:r>
      <w:r w:rsidR="00EF1619">
        <w:t xml:space="preserve"> the parameters vector, </w:t>
      </w:r>
      <w:r w:rsidRPr="007C5047">
        <w:t>which are defined as</w:t>
      </w:r>
    </w:p>
    <w:p w14:paraId="42F44368" w14:textId="296C166C" w:rsidR="007C5047" w:rsidRPr="008435CA" w:rsidRDefault="00D77708" w:rsidP="008D66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7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86CF85A" w14:textId="1DBFA7BB" w:rsidR="008435CA" w:rsidRDefault="008435CA" w:rsidP="008435CA">
      <w:pPr>
        <w:pStyle w:val="a2"/>
        <w:ind w:firstLine="0"/>
      </w:pPr>
      <w:r>
        <w:rPr>
          <w:rFonts w:hint="eastAsia"/>
        </w:rPr>
        <w:t>T</w:t>
      </w:r>
      <w:r>
        <w:t>he least</w:t>
      </w:r>
      <w:r w:rsidR="005D502B">
        <w:t>-</w:t>
      </w:r>
      <w:r>
        <w:t xml:space="preserve">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2E2DB12F" w14:textId="2B655B57" w:rsidR="008435CA" w:rsidRPr="001552D2" w:rsidRDefault="00D77708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,#</m:t>
              </m:r>
              <m:r>
                <m:rPr>
                  <m:nor/>
                </m:rPr>
                <m:t>(</m:t>
              </m:r>
              <w:bookmarkStart w:id="19" w:name="eqn_o1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2</m:t>
              </m:r>
              <m:r>
                <m:rPr>
                  <m:nor/>
                </m:rPr>
                <w:fldChar w:fldCharType="end"/>
              </m:r>
              <w:bookmarkEnd w:id="19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71B5EA81" w14:textId="37A89567" w:rsidR="001552D2" w:rsidRDefault="002434CA" w:rsidP="008435CA">
      <w:pPr>
        <w:pStyle w:val="a2"/>
        <w:ind w:firstLine="0"/>
      </w:pPr>
      <w:r>
        <w:t>a</w:t>
      </w:r>
      <w:r w:rsidR="001552D2">
        <w:t>nd the seasonal series</w:t>
      </w:r>
      <w:r>
        <w:t xml:space="preserve"> is defined as</w:t>
      </w:r>
    </w:p>
    <w:p w14:paraId="5D54977B" w14:textId="2551AAA6" w:rsidR="001552D2" w:rsidRPr="00D860BE" w:rsidRDefault="00D77708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0" w:name="eqn_o1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w:bookmarkEnd w:id="20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0C249CE" w14:textId="755B5B62" w:rsidR="00D860BE" w:rsidRDefault="00D860BE" w:rsidP="008435CA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</w:t>
      </w:r>
      <w:r w:rsidR="00787ECD">
        <w:t xml:space="preserve">the seasonal series </w:t>
      </w:r>
      <w:r>
        <w:t>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 can be written as</w:t>
      </w:r>
    </w:p>
    <w:p w14:paraId="15452C38" w14:textId="396FF179" w:rsidR="00D860BE" w:rsidRPr="009546DB" w:rsidRDefault="00D77708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u,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3 \h 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5E19438" w14:textId="66DEF7FC" w:rsidR="001109FE" w:rsidRDefault="00A90BC9" w:rsidP="00557E52">
      <w:pPr>
        <w:pStyle w:val="a2"/>
        <w:ind w:firstLine="0"/>
      </w:pP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u</m:t>
        </m:r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1,⋯,1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N</m:t>
            </m:r>
          </m:sup>
        </m:sSup>
      </m:oMath>
      <w:r>
        <w:rPr>
          <w:rFonts w:hint="eastAsia"/>
        </w:rPr>
        <w:t>.</w:t>
      </w:r>
      <w:r>
        <w:t xml:space="preserve"> </w:t>
      </w:r>
      <w:r w:rsidR="00F958CB">
        <w:rPr>
          <w:rFonts w:hint="eastAsia"/>
        </w:rPr>
        <w:t>S</w:t>
      </w:r>
      <w:r w:rsidR="00F958CB">
        <w:t>ince (</w:t>
      </w:r>
      <w:r w:rsidR="00F958CB">
        <w:fldChar w:fldCharType="begin"/>
      </w:r>
      <w:r w:rsidR="00F958CB">
        <w:instrText xml:space="preserve"> REF eqn_o1</w:instrText>
      </w:r>
      <w:r w:rsidR="00124AEA">
        <w:instrText>3</w:instrText>
      </w:r>
      <w:r w:rsidR="00F958CB">
        <w:instrText xml:space="preserve"> \h </w:instrText>
      </w:r>
      <w:r w:rsidR="00F958CB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F958CB">
        <w:fldChar w:fldCharType="end"/>
      </w:r>
      <w:r w:rsidR="00F958CB">
        <w:t xml:space="preserve">) </w:t>
      </w:r>
      <w:r w:rsidR="00492944">
        <w:t>contains no trend, the original series should be detrended first.</w:t>
      </w:r>
    </w:p>
    <w:p w14:paraId="1416B379" w14:textId="0D1198CD" w:rsidR="00BE02D6" w:rsidRDefault="00BE02D6" w:rsidP="00BE02D6">
      <w:pPr>
        <w:pStyle w:val="a2"/>
      </w:pPr>
      <w:r>
        <w:rPr>
          <w:rFonts w:hint="eastAsia"/>
        </w:rPr>
        <w:t>T</w:t>
      </w:r>
      <w:r>
        <w:t xml:space="preserve">he procedure of </w:t>
      </w:r>
      <w:r w:rsidR="00FC22CC">
        <w:t xml:space="preserve">the </w:t>
      </w:r>
      <w:r>
        <w:t>M-2P method is as follows.</w:t>
      </w:r>
    </w:p>
    <w:p w14:paraId="589CE32B" w14:textId="77777777" w:rsidR="00795F55" w:rsidRDefault="00795F55" w:rsidP="00795F55">
      <w:pPr>
        <w:pStyle w:val="a2"/>
      </w:pPr>
      <w:r w:rsidRPr="00EF3CBD">
        <w:rPr>
          <w:rStyle w:val="af6"/>
        </w:rPr>
        <w:t>Step-</w:t>
      </w:r>
      <w:proofErr w:type="gramStart"/>
      <w:r w:rsidRPr="00EF3CBD">
        <w:rPr>
          <w:rStyle w:val="af6"/>
        </w:rPr>
        <w:t>1</w:t>
      </w:r>
      <w:r>
        <w:t xml:space="preserve">  </w:t>
      </w:r>
      <w:r w:rsidRPr="00E53E00">
        <w:t>Initial</w:t>
      </w:r>
      <w:proofErr w:type="gramEnd"/>
      <w:r w:rsidRPr="00E53E00">
        <w:t xml:space="preserve"> trend and seasonal estimates</w:t>
      </w:r>
    </w:p>
    <w:p w14:paraId="15C3CDC7" w14:textId="0B710DFB" w:rsidR="00795F55" w:rsidRDefault="006C7126" w:rsidP="00795F55">
      <w:pPr>
        <w:pStyle w:val="a2"/>
      </w:pPr>
      <w:r>
        <w:t xml:space="preserve">Apply </w:t>
      </w:r>
      <w:r w:rsidR="001876A4">
        <w:t>the LWLR procedure (</w:t>
      </w:r>
      <w:r w:rsidR="001876A4">
        <w:fldChar w:fldCharType="begin"/>
      </w:r>
      <w:r w:rsidR="001876A4">
        <w:instrText xml:space="preserve"> REF eqn_o1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1876A4">
        <w:fldChar w:fldCharType="end"/>
      </w:r>
      <w:r w:rsidR="001876A4">
        <w:t>)(</w:t>
      </w:r>
      <w:r w:rsidR="001876A4">
        <w:fldChar w:fldCharType="begin"/>
      </w:r>
      <w:r w:rsidR="001876A4">
        <w:instrText xml:space="preserve"> REF eqn_o2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1876A4">
        <w:fldChar w:fldCharType="end"/>
      </w:r>
      <w:r w:rsidR="001876A4">
        <w:t>) on the original series</w:t>
      </w:r>
      <w:r w:rsidR="00795F55">
        <w:t xml:space="preserve"> </w:t>
      </w:r>
      <w:r w:rsidR="001876A4">
        <w:t xml:space="preserve">to obtain the initial </w:t>
      </w:r>
      <w:r>
        <w:t xml:space="preserve">trend </w:t>
      </w:r>
      <w:r w:rsidR="001876A4">
        <w:t xml:space="preserve">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,</w:t>
      </w:r>
      <w:r>
        <w:t xml:space="preserve"> and then apply the spectral method </w:t>
      </w:r>
      <w:r>
        <w:rPr>
          <w:rFonts w:hint="eastAsia"/>
        </w:rPr>
        <w:t>(</w:t>
      </w:r>
      <w:r>
        <w:fldChar w:fldCharType="begin"/>
      </w:r>
      <w:r>
        <w:instrText xml:space="preserve"> REF eqn_o12 \h </w:instrText>
      </w:r>
      <w:r>
        <w:fldChar w:fldCharType="separate"/>
      </w:r>
      <m:oMath>
        <m:r>
          <m:rPr>
            <m:nor/>
          </m:rPr>
          <w:rPr>
            <w:noProof/>
          </w:rPr>
          <m:t>12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</w:t>
      </w:r>
      <w:r w:rsidR="00563B87">
        <w:t xml:space="preserve"> </w:t>
      </w:r>
      <w:r w:rsidR="00F4609E">
        <w:rPr>
          <w:rFonts w:hint="eastAsia"/>
        </w:rPr>
        <w:t>o</w:t>
      </w:r>
      <w:r w:rsidR="00F4609E">
        <w:t xml:space="preserve">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9C6EA4">
        <w:rPr>
          <w:rFonts w:hint="eastAsia"/>
        </w:rPr>
        <w:t xml:space="preserve"> </w:t>
      </w:r>
      <w:r w:rsidR="009C6EA4">
        <w:t xml:space="preserve">to obtain </w:t>
      </w:r>
      <w:r w:rsidR="00D860BE">
        <w:t xml:space="preserve">the initial </w:t>
      </w:r>
      <w:r w:rsidR="009C6EA4">
        <w:t xml:space="preserve">seasonal </w:t>
      </w:r>
      <w:r w:rsidR="00D860BE"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74040">
        <w:rPr>
          <w:rFonts w:hint="eastAsia"/>
        </w:rPr>
        <w:t>.</w:t>
      </w:r>
    </w:p>
    <w:p w14:paraId="13BA0704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2</w:t>
      </w:r>
      <w:r>
        <w:t xml:space="preserve">  </w:t>
      </w:r>
      <w:r w:rsidRPr="0048632C">
        <w:t>Revised</w:t>
      </w:r>
      <w:proofErr w:type="gramEnd"/>
      <w:r w:rsidRPr="0048632C">
        <w:t xml:space="preserve"> trend and seasonal estimates</w:t>
      </w:r>
    </w:p>
    <w:p w14:paraId="62ABCF03" w14:textId="5DC2D326" w:rsidR="00795F55" w:rsidRPr="00A3206C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deseaonaliz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revised estimator of </w:t>
      </w:r>
      <w:r>
        <w:rPr>
          <w:rFonts w:hint="eastAsia"/>
        </w:rPr>
        <w:t>tr</w:t>
      </w:r>
      <w:r>
        <w:t>end</w:t>
      </w:r>
      <w:r w:rsidR="00B20D07">
        <w:t>,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. Then apply </w:t>
      </w:r>
      <w:r w:rsidR="00A3206C">
        <w:t xml:space="preserve">the spectral method </w:t>
      </w:r>
      <w:r w:rsidR="00A3206C">
        <w:rPr>
          <w:rFonts w:hint="eastAsia"/>
        </w:rPr>
        <w:t>(</w:t>
      </w:r>
      <w:r w:rsidR="00A3206C">
        <w:fldChar w:fldCharType="begin"/>
      </w:r>
      <w:r w:rsidR="00A3206C">
        <w:instrText xml:space="preserve"> REF eqn_o12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2</m:t>
        </m:r>
      </m:oMath>
      <w:r w:rsidR="00A3206C">
        <w:fldChar w:fldCharType="end"/>
      </w:r>
      <w:r w:rsidR="00A3206C">
        <w:t>)(</w:t>
      </w:r>
      <w:r w:rsidR="00A3206C">
        <w:fldChar w:fldCharType="begin"/>
      </w:r>
      <w:r w:rsidR="00A3206C">
        <w:instrText xml:space="preserve"> REF eqn_o13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A3206C">
        <w:fldChar w:fldCharType="end"/>
      </w:r>
      <w:r w:rsidR="00A3206C">
        <w:t xml:space="preserve">) </w:t>
      </w:r>
      <w:r w:rsidR="00A3206C">
        <w:rPr>
          <w:rFonts w:hint="eastAsia"/>
        </w:rPr>
        <w:t>o</w:t>
      </w:r>
      <w:r w:rsidR="00A3206C">
        <w:t>n</w:t>
      </w:r>
      <w:r>
        <w:t xml:space="preserve"> the revised </w:t>
      </w:r>
      <w:r>
        <w:lastRenderedPageBreak/>
        <w:t xml:space="preserve">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A3206C">
        <w:t>.</w:t>
      </w:r>
    </w:p>
    <w:p w14:paraId="74318685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</w:t>
      </w:r>
      <w:proofErr w:type="gramStart"/>
      <w:r w:rsidRPr="00EF3CBD">
        <w:rPr>
          <w:rStyle w:val="af6"/>
        </w:rPr>
        <w:t>3</w:t>
      </w:r>
      <w:r>
        <w:t xml:space="preserve">  </w:t>
      </w:r>
      <w:r w:rsidRPr="0048632C">
        <w:t>Final</w:t>
      </w:r>
      <w:proofErr w:type="gramEnd"/>
      <w:r w:rsidRPr="0048632C">
        <w:t xml:space="preserve"> trend and </w:t>
      </w:r>
      <w:r>
        <w:t>residual</w:t>
      </w:r>
      <w:r w:rsidRPr="0048632C">
        <w:t xml:space="preserve"> estimates</w:t>
      </w:r>
    </w:p>
    <w:p w14:paraId="2B0293C1" w14:textId="68BBC551" w:rsidR="00795F55" w:rsidRPr="00782D1F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deseaonaliz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4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1CEB1B46" w14:textId="49913496" w:rsidR="00795F55" w:rsidRDefault="00795F55" w:rsidP="00795F55">
      <w:pPr>
        <w:pStyle w:val="a2"/>
      </w:pPr>
      <w:r>
        <w:rPr>
          <w:rFonts w:hint="eastAsia"/>
        </w:rPr>
        <w:t>T</w:t>
      </w:r>
      <w:r>
        <w:t>he M-2</w:t>
      </w:r>
      <w:r w:rsidR="00782D1F">
        <w:t>S</w:t>
      </w:r>
      <w:r>
        <w:t xml:space="preserve"> method decompose the original time series into</w:t>
      </w:r>
    </w:p>
    <w:p w14:paraId="0281FCD6" w14:textId="7E16428A" w:rsidR="00795F55" w:rsidRPr="00782D1F" w:rsidRDefault="00D77708" w:rsidP="00795F5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4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2F0FD92" w14:textId="6FCF89CE" w:rsidR="00045EF0" w:rsidRDefault="00DB0392" w:rsidP="00445441">
      <w:pPr>
        <w:pStyle w:val="31"/>
      </w:pPr>
      <w:bookmarkStart w:id="21" w:name="_Hlk108294587"/>
      <w:bookmarkStart w:id="22" w:name="_Toc110255698"/>
      <w:r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21"/>
      <w:bookmarkEnd w:id="22"/>
    </w:p>
    <w:p w14:paraId="4AF6E003" w14:textId="101C3993" w:rsidR="00821FFF" w:rsidRDefault="007F3296" w:rsidP="009625D5">
      <w:pPr>
        <w:pStyle w:val="a2"/>
      </w:pPr>
      <w:r>
        <w:t xml:space="preserve">Another classical decomposition method, </w:t>
      </w:r>
      <w:r w:rsidRPr="007F3296">
        <w:t xml:space="preserve">which we call the </w:t>
      </w:r>
      <w:r w:rsidRPr="007F3296">
        <w:rPr>
          <w:i/>
        </w:rPr>
        <w:t>global model</w:t>
      </w:r>
      <w:r>
        <w:rPr>
          <w:i/>
        </w:rPr>
        <w:t>-</w:t>
      </w:r>
      <w:r w:rsidRPr="007F3296">
        <w:rPr>
          <w:i/>
        </w:rPr>
        <w:t>fitting method</w:t>
      </w:r>
      <w:r>
        <w:t xml:space="preserve">, </w:t>
      </w:r>
      <w:r w:rsidRPr="007F3296">
        <w:t xml:space="preserve">assumes that the original series is composed of trend and seasonal components </w:t>
      </w:r>
      <w:r w:rsidR="0099383E" w:rsidRPr="0099383E">
        <w:t xml:space="preserve">with </w:t>
      </w:r>
      <w:r w:rsidR="0099383E">
        <w:t>a</w:t>
      </w:r>
      <w:r w:rsidR="0099383E" w:rsidRPr="0099383E">
        <w:t xml:space="preserve"> pre-assumed form</w:t>
      </w:r>
      <w:r w:rsidRPr="007F3296">
        <w:t>, and a residual term.</w:t>
      </w:r>
      <w:r w:rsidR="002C19CE">
        <w:t xml:space="preserve"> </w:t>
      </w:r>
      <w:r w:rsidR="00904F70" w:rsidRPr="00904F70">
        <w:t>Typically, the trend is assumed to be a linear or quadratic polynomial, and the seasonal component is assumed to be the sum of a few sine and cosine signals.</w:t>
      </w:r>
    </w:p>
    <w:p w14:paraId="734EBAE0" w14:textId="117D066F" w:rsidR="004536DF" w:rsidRPr="004536DF" w:rsidRDefault="004536DF" w:rsidP="009625D5">
      <w:pPr>
        <w:pStyle w:val="a2"/>
        <w:rPr>
          <w:i/>
        </w:rPr>
      </w:pPr>
      <w:r w:rsidRPr="004536DF">
        <w:rPr>
          <w:rFonts w:hint="eastAsia"/>
          <w:i/>
        </w:rPr>
        <w:t>(</w:t>
      </w:r>
      <w:r w:rsidRPr="004536DF">
        <w:rPr>
          <w:i/>
        </w:rPr>
        <w:t>a)</w:t>
      </w:r>
      <w:bookmarkStart w:id="23" w:name="_Hlk108693201"/>
      <w:r w:rsidRPr="004536DF">
        <w:rPr>
          <w:i/>
        </w:rPr>
        <w:t xml:space="preserve"> </w:t>
      </w:r>
      <w:bookmarkStart w:id="24" w:name="_Hlk108693447"/>
      <w:r w:rsidRPr="004536DF">
        <w:rPr>
          <w:i/>
        </w:rPr>
        <w:t>M-3L method</w:t>
      </w:r>
      <w:bookmarkEnd w:id="23"/>
      <w:bookmarkEnd w:id="24"/>
    </w:p>
    <w:p w14:paraId="53445510" w14:textId="4FF51D3E" w:rsidR="00585075" w:rsidRDefault="00585075" w:rsidP="009625D5">
      <w:pPr>
        <w:pStyle w:val="a2"/>
      </w:pPr>
      <w:r w:rsidRPr="00585075">
        <w:t xml:space="preserve">M-3L method </w:t>
      </w:r>
      <w:r w:rsidR="009E2C35">
        <w:t>fits</w:t>
      </w:r>
      <w:r w:rsidRPr="00585075">
        <w:t xml:space="preserve"> a model </w:t>
      </w:r>
      <w:r w:rsidR="0079567B">
        <w:t>of</w:t>
      </w:r>
      <w:r>
        <w:t xml:space="preserve"> the form</w:t>
      </w:r>
    </w:p>
    <w:p w14:paraId="0C40C6B0" w14:textId="5250BA0A" w:rsidR="00585075" w:rsidRPr="00585075" w:rsidRDefault="00D77708" w:rsidP="009625D5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3927DD5" w14:textId="52EFEDFE" w:rsidR="004536DF" w:rsidRDefault="009E2C35" w:rsidP="009E2C35">
      <w:pPr>
        <w:pStyle w:val="a2"/>
        <w:ind w:firstLine="0"/>
      </w:pPr>
      <w:r>
        <w:t>to the original time series</w:t>
      </w:r>
      <w:r w:rsidR="0079567B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79567B">
        <w:rPr>
          <w:rFonts w:hint="eastAsia"/>
        </w:rPr>
        <w:t>,</w:t>
      </w:r>
      <w:r w:rsidR="0079567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79567B">
        <w:rPr>
          <w:rFonts w:hint="eastAsia"/>
        </w:rPr>
        <w:t xml:space="preserve"> </w:t>
      </w:r>
      <w:r w:rsidR="0079567B">
        <w:t>is the annual period</w:t>
      </w:r>
      <w:r>
        <w:t xml:space="preserve">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 w:rsidR="00DF4E7E" w:rsidRPr="00DF4E7E">
        <w:t>corresponds to</w:t>
      </w:r>
      <w:r w:rsidRPr="00377BC1">
        <w:t xml:space="preserve">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22D828FE" w14:textId="77777777" w:rsidR="001319D6" w:rsidRDefault="001319D6" w:rsidP="001319D6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59A95C88" w14:textId="1D902423" w:rsidR="001319D6" w:rsidRPr="008435CA" w:rsidRDefault="00D77708" w:rsidP="001319D6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14FB974" w14:textId="77777777" w:rsidR="001319D6" w:rsidRDefault="001319D6" w:rsidP="001319D6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7A8A6E21" w14:textId="0BF87463" w:rsidR="001319D6" w:rsidRPr="001552D2" w:rsidRDefault="00D77708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BAFE3C5" w14:textId="4B338E43" w:rsidR="001319D6" w:rsidRDefault="00B85DFF" w:rsidP="001319D6">
      <w:pPr>
        <w:pStyle w:val="a2"/>
        <w:ind w:firstLine="0"/>
      </w:pPr>
      <w:r>
        <w:t>T</w:t>
      </w:r>
      <w:r w:rsidR="001319D6">
        <w:t xml:space="preserve">he </w:t>
      </w:r>
      <w:r>
        <w:t>trend</w:t>
      </w:r>
      <w:r w:rsidR="001319D6"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rPr>
          <w:rFonts w:hint="eastAsia"/>
        </w:rPr>
        <w:t xml:space="preserve"> </w:t>
      </w:r>
      <w:r w:rsidR="00C25B53"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t xml:space="preserve"> </w:t>
      </w:r>
      <w:r w:rsidR="001319D6">
        <w:t xml:space="preserve">is defined </w:t>
      </w:r>
      <w:r w:rsidR="006A1213">
        <w:t>to be</w:t>
      </w:r>
    </w:p>
    <w:p w14:paraId="15C1D91B" w14:textId="278B989D" w:rsidR="001319D6" w:rsidRPr="002F0D2B" w:rsidRDefault="00D77708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5" w:name="eqn_o17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w:bookmarkEnd w:id="25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8B2A0CC" w14:textId="4C841FDB" w:rsidR="001319D6" w:rsidRDefault="001319D6" w:rsidP="001319D6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 w:rsidR="00C20A26">
        <w:rPr>
          <w:rFonts w:hint="eastAsia"/>
        </w:rPr>
        <w:t>trend</w:t>
      </w:r>
      <w:r w:rsidR="00C20A26">
        <w:t xml:space="preserve"> and seasonal </w:t>
      </w:r>
      <w:r>
        <w:t>series (</w:t>
      </w:r>
      <w:r>
        <w:fldChar w:fldCharType="begin"/>
      </w:r>
      <w:r>
        <w:instrText xml:space="preserve"> REF eqn_o1</w:instrText>
      </w:r>
      <w:r w:rsidR="00C20A26">
        <w:instrText>7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17</m:t>
        </m:r>
      </m:oMath>
      <w:r>
        <w:fldChar w:fldCharType="end"/>
      </w:r>
      <w:r>
        <w:t>) can be written as</w:t>
      </w:r>
    </w:p>
    <w:p w14:paraId="07CF9099" w14:textId="564F6681" w:rsidR="001319D6" w:rsidRPr="009546DB" w:rsidRDefault="00D77708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46C7A70" w14:textId="6D5F0CC2" w:rsidR="004536DF" w:rsidRPr="007538F9" w:rsidRDefault="004536DF" w:rsidP="009625D5">
      <w:pPr>
        <w:pStyle w:val="a2"/>
        <w:rPr>
          <w:i/>
        </w:rPr>
      </w:pPr>
      <w:r w:rsidRPr="007538F9">
        <w:rPr>
          <w:rFonts w:hint="eastAsia"/>
          <w:i/>
        </w:rPr>
        <w:t>(</w:t>
      </w:r>
      <w:r w:rsidRPr="007538F9">
        <w:rPr>
          <w:i/>
        </w:rPr>
        <w:t xml:space="preserve">b) </w:t>
      </w:r>
      <w:bookmarkStart w:id="26" w:name="_Hlk108711453"/>
      <w:r w:rsidRPr="007538F9">
        <w:rPr>
          <w:i/>
        </w:rPr>
        <w:t>M-3Q method</w:t>
      </w:r>
      <w:bookmarkEnd w:id="26"/>
    </w:p>
    <w:p w14:paraId="682DB10E" w14:textId="0BA6D818" w:rsidR="004536DF" w:rsidRDefault="009A6033" w:rsidP="009625D5">
      <w:pPr>
        <w:pStyle w:val="a2"/>
      </w:pPr>
      <w:r>
        <w:rPr>
          <w:rFonts w:hint="eastAsia"/>
        </w:rPr>
        <w:lastRenderedPageBreak/>
        <w:t>T</w:t>
      </w:r>
      <w:r>
        <w:t xml:space="preserve">he </w:t>
      </w:r>
      <w:r w:rsidRPr="009A6033">
        <w:t>M-3Q method</w:t>
      </w:r>
      <w:r>
        <w:t xml:space="preserve"> is like M-3L method but assumes a quadratic trend.</w:t>
      </w:r>
    </w:p>
    <w:p w14:paraId="0F8F8EB1" w14:textId="7D070224" w:rsidR="000C3A40" w:rsidRDefault="000C3A40" w:rsidP="000C3A40">
      <w:pPr>
        <w:pStyle w:val="a2"/>
      </w:pPr>
      <w:r w:rsidRPr="00585075">
        <w:t>M-3</w:t>
      </w:r>
      <w:r>
        <w:rPr>
          <w:rFonts w:hint="eastAsia"/>
        </w:rPr>
        <w:t>Q</w:t>
      </w:r>
      <w:r w:rsidRPr="00585075">
        <w:t xml:space="preserve"> method </w:t>
      </w:r>
      <w:r>
        <w:t>fits</w:t>
      </w:r>
      <w:r w:rsidRPr="00585075">
        <w:t xml:space="preserve"> a model </w:t>
      </w:r>
      <w:r>
        <w:t>of the form</w:t>
      </w:r>
    </w:p>
    <w:p w14:paraId="1161E835" w14:textId="45FFD912" w:rsidR="000C3A40" w:rsidRPr="00585075" w:rsidRDefault="00D77708" w:rsidP="000C3A40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t</m:t>
              </m:r>
            </m:e>
            <m:sup>
              <m:r>
                <w:rPr>
                  <w:rFonts w:ascii="Latin Modern Math" w:hAnsi="Latin Modern Math"/>
                </w:rPr>
                <m:t>2</m:t>
              </m:r>
            </m:sup>
          </m:sSup>
          <m:r>
            <w:rPr>
              <w:rFonts w:ascii="Latin Modern Math" w:hAnsi="Latin Modern Math"/>
            </w:rPr>
            <m:t>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ABCBF07" w14:textId="7415ECCD" w:rsidR="000C3A40" w:rsidRDefault="000C3A40" w:rsidP="000C3A40">
      <w:pPr>
        <w:pStyle w:val="a2"/>
        <w:ind w:firstLine="0"/>
      </w:pPr>
      <w:r>
        <w:t xml:space="preserve">to the original time series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 xml:space="preserve"> </w:t>
      </w:r>
      <w:r>
        <w:t xml:space="preserve">is the annual period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>
        <w:t xml:space="preserve">denotes </w:t>
      </w:r>
      <w:r w:rsidRPr="00377BC1">
        <w:t xml:space="preserve">the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3521DB67" w14:textId="77777777" w:rsidR="00B85838" w:rsidRDefault="00B85838" w:rsidP="00B85838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6EEABE67" w14:textId="09A5B203" w:rsidR="00B85838" w:rsidRPr="008435CA" w:rsidRDefault="00D77708" w:rsidP="00B8583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E977A44" w14:textId="77777777" w:rsidR="00B85838" w:rsidRDefault="00B85838" w:rsidP="00B85838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543A5E7D" w14:textId="6411AB8E" w:rsidR="00B85838" w:rsidRPr="001552D2" w:rsidRDefault="00D7770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E47CECE" w14:textId="77777777" w:rsidR="00B85838" w:rsidRDefault="00B85838" w:rsidP="00B85838">
      <w:pPr>
        <w:pStyle w:val="a2"/>
        <w:ind w:firstLine="0"/>
      </w:pPr>
      <w:r>
        <w:t xml:space="preserve">The tren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rPr>
          <w:rFonts w:hint="eastAsia"/>
        </w:rPr>
        <w:t xml:space="preserve"> </w:t>
      </w:r>
      <w:r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t xml:space="preserve"> is defined to be</w:t>
      </w:r>
    </w:p>
    <w:p w14:paraId="03D5962C" w14:textId="1F490D76" w:rsidR="00B85838" w:rsidRPr="00D02F89" w:rsidRDefault="00D7770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bSup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7" w:name="eqn_o20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w:bookmarkEnd w:id="27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3EEC797" w14:textId="53B53676" w:rsidR="00B85838" w:rsidRDefault="00B85838" w:rsidP="00B8583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>
        <w:rPr>
          <w:rFonts w:hint="eastAsia"/>
        </w:rPr>
        <w:t>trend</w:t>
      </w:r>
      <w:r>
        <w:t xml:space="preserve"> and seasonal series (</w:t>
      </w:r>
      <w:r>
        <w:fldChar w:fldCharType="begin"/>
      </w:r>
      <w:r>
        <w:instrText xml:space="preserve"> REF eqn_o</w:instrText>
      </w:r>
      <w:r w:rsidR="00D02F89">
        <w:instrText>20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20</m:t>
        </m:r>
      </m:oMath>
      <w:r>
        <w:fldChar w:fldCharType="end"/>
      </w:r>
      <w:r>
        <w:t>) can be written as</w:t>
      </w:r>
    </w:p>
    <w:p w14:paraId="6A6BA8C5" w14:textId="3EB99EDA" w:rsidR="00B85838" w:rsidRPr="003C678F" w:rsidRDefault="00D77708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A27CDDC" w14:textId="6F92FEBB" w:rsidR="009C1BE7" w:rsidRDefault="00F541CA" w:rsidP="009C1BE7">
      <w:pPr>
        <w:pStyle w:val="21"/>
      </w:pPr>
      <w:bookmarkStart w:id="28" w:name="_Toc110255699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28"/>
    </w:p>
    <w:p w14:paraId="2F9ABDA6" w14:textId="1231CB2E" w:rsidR="00F3084D" w:rsidRDefault="00DB0392" w:rsidP="00516210">
      <w:pPr>
        <w:pStyle w:val="31"/>
      </w:pPr>
      <w:bookmarkStart w:id="29" w:name="_Toc110255700"/>
      <w:r>
        <w:t>I</w:t>
      </w:r>
      <w:r w:rsidR="00516210" w:rsidRPr="00516210">
        <w:t>dealized time series</w:t>
      </w:r>
      <w:bookmarkEnd w:id="29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17B20691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832F834" w14:textId="318CE2ED" w:rsidR="00347723" w:rsidRDefault="00347723" w:rsidP="00347723">
      <w:pPr>
        <w:pStyle w:val="afffffb"/>
        <w:spacing w:before="156"/>
      </w:pPr>
      <w:bookmarkStart w:id="30" w:name="_Ref110178057"/>
      <w:r>
        <w:rPr>
          <w:rFonts w:hint="eastAsia"/>
        </w:rPr>
        <w:lastRenderedPageBreak/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</w:t>
      </w:r>
      <w:r>
        <w:fldChar w:fldCharType="end"/>
      </w:r>
      <w:bookmarkEnd w:id="30"/>
      <w:r>
        <w:t xml:space="preserve">  </w:t>
      </w:r>
      <w:r>
        <w:rPr>
          <w:rFonts w:hint="eastAsia"/>
        </w:rPr>
        <w:t>理想试验各算例中，</w:t>
      </w:r>
      <w:proofErr w:type="gramStart"/>
      <w:r>
        <w:rPr>
          <w:rFonts w:hint="eastAsia"/>
        </w:rPr>
        <w:t>理想余项</w:t>
      </w:r>
      <w:proofErr w:type="gramEnd"/>
      <w:r>
        <w:rPr>
          <w:rFonts w:hint="eastAsia"/>
        </w:rPr>
        <w:t>的样本方差</w:t>
      </w:r>
      <w:r>
        <w:rPr>
          <w:rFonts w:hint="eastAsia"/>
        </w:rPr>
        <w:t>.</w:t>
      </w:r>
    </w:p>
    <w:tbl>
      <w:tblPr>
        <w:tblStyle w:val="aff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</w:tblGrid>
      <w:tr w:rsidR="00347723" w:rsidRPr="004A6396" w14:paraId="26814288" w14:textId="77777777" w:rsidTr="00347723">
        <w:trPr>
          <w:jc w:val="center"/>
        </w:trPr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2668A6B4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7D009A1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230E2ED8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227E7A3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FEE49E1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3952BB4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CBA990B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D8E1030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2E0FEF6F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46141AD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2216736" w14:textId="77777777" w:rsidR="00347723" w:rsidRPr="00347D14" w:rsidRDefault="00347723" w:rsidP="00E945A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10</w:t>
            </w:r>
          </w:p>
        </w:tc>
      </w:tr>
      <w:tr w:rsidR="00347723" w:rsidRPr="004A6396" w14:paraId="7B53A88F" w14:textId="77777777" w:rsidTr="00347723">
        <w:trPr>
          <w:jc w:val="center"/>
        </w:trPr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7E232EC" w14:textId="11BB252B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S</w:t>
            </w:r>
            <w:r>
              <w:rPr>
                <w:sz w:val="18"/>
                <w:szCs w:val="18"/>
              </w:rPr>
              <w:t>tdVar.Residu</w:t>
            </w:r>
            <w:r w:rsidR="005F20A2">
              <w:rPr>
                <w:sz w:val="18"/>
                <w:szCs w:val="18"/>
              </w:rPr>
              <w:t>al</w:t>
            </w:r>
            <w:r>
              <w:rPr>
                <w:sz w:val="18"/>
                <w:szCs w:val="18"/>
              </w:rPr>
              <w:t xml:space="preserve"> (1e-1 </w:t>
            </w:r>
            <w:r w:rsidRPr="00347723">
              <w:rPr>
                <w:sz w:val="18"/>
                <w:szCs w:val="18"/>
              </w:rPr>
              <w:t>°C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BC86791" w14:textId="1378CAC1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7</w:t>
            </w:r>
            <w:r>
              <w:rPr>
                <w:rFonts w:hint="eastAsia"/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9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23A0BBA" w14:textId="207F6EB4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7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9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7E0C78B" w14:textId="7A49DECA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4</w:t>
            </w:r>
            <w:r>
              <w:rPr>
                <w:sz w:val="18"/>
                <w:szCs w:val="18"/>
              </w:rPr>
              <w:t>.2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5540BB2" w14:textId="573330B8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4</w:t>
            </w:r>
            <w:r>
              <w:rPr>
                <w:sz w:val="18"/>
                <w:szCs w:val="18"/>
              </w:rPr>
              <w:t>.2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4516A3A" w14:textId="3624EA32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265269B" w14:textId="4C2A4552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D870C1C" w14:textId="72BA9EFF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0E85521" w14:textId="3D536E81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C16AD5A" w14:textId="5B034E2C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D0531C8" w14:textId="6091A2CC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7723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</w:t>
            </w:r>
            <w:r w:rsidRPr="00347723">
              <w:rPr>
                <w:sz w:val="18"/>
                <w:szCs w:val="18"/>
              </w:rPr>
              <w:t>0</w:t>
            </w:r>
          </w:p>
        </w:tc>
      </w:tr>
      <w:tr w:rsidR="00347723" w:rsidRPr="004A6396" w14:paraId="298AE813" w14:textId="77777777" w:rsidTr="00347723">
        <w:trPr>
          <w:jc w:val="center"/>
        </w:trPr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3766D29" w14:textId="1EB4BCD4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1469770" w14:textId="31798A20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C2C597D" w14:textId="5CF4AC0E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C71D3ED" w14:textId="2000E241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5DBDCF6" w14:textId="410961FC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EB8B1DA" w14:textId="68CAA42E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E8BF0AE" w14:textId="6B384562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99D200D" w14:textId="7C8DE933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BE34839" w14:textId="63DEFC9C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95680B6" w14:textId="18FAAD81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6947CF7" w14:textId="7C31AE5A" w:rsidR="00347723" w:rsidRPr="004A6396" w:rsidRDefault="00347723" w:rsidP="00E945A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</w:p>
        </w:tc>
      </w:tr>
    </w:tbl>
    <w:p w14:paraId="732ED918" w14:textId="48D4717D" w:rsidR="00CC0B20" w:rsidRDefault="00DB0392" w:rsidP="00CC0B20">
      <w:pPr>
        <w:pStyle w:val="31"/>
      </w:pPr>
      <w:bookmarkStart w:id="31" w:name="_Toc110255701"/>
      <w:r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31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32" w:name="_Toc110255702"/>
      <w:r w:rsidRPr="00F456F5">
        <w:t xml:space="preserve">Assessment </w:t>
      </w:r>
      <w:r w:rsidR="002E2597">
        <w:t>m</w:t>
      </w:r>
      <w:r w:rsidRPr="00F456F5">
        <w:t>ethodology</w:t>
      </w:r>
      <w:bookmarkEnd w:id="32"/>
    </w:p>
    <w:p w14:paraId="4C351F5E" w14:textId="689DE370" w:rsidR="00A5021A" w:rsidRDefault="00DB0392" w:rsidP="003124C1">
      <w:pPr>
        <w:pStyle w:val="31"/>
      </w:pPr>
      <w:bookmarkStart w:id="33" w:name="_Toc110255703"/>
      <w:r>
        <w:t>I</w:t>
      </w:r>
      <w:r w:rsidR="003124C1" w:rsidRPr="00516210">
        <w:t>dealized time series</w:t>
      </w:r>
      <w:bookmarkEnd w:id="33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</w:t>
      </w:r>
      <w:proofErr w:type="gramStart"/>
      <w:r>
        <w:rPr>
          <w:rFonts w:hint="eastAsia"/>
        </w:rPr>
        <w:t>平均态对“真实”</w:t>
      </w:r>
      <w:proofErr w:type="gramEnd"/>
      <w:r>
        <w:rPr>
          <w:rFonts w:hint="eastAsia"/>
        </w:rPr>
        <w:t>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r w:rsidR="00656146" w:rsidRPr="00656146">
        <w:rPr>
          <w:rFonts w:hint="eastAsia"/>
          <w:i/>
        </w:rPr>
        <w:t>i</w:t>
      </w:r>
      <w:proofErr w:type="gramStart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proofErr w:type="gramEnd"/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</w:t>
      </w:r>
      <w:proofErr w:type="gramEnd"/>
      <w:r w:rsidR="00F4784E">
        <w:rPr>
          <w:rFonts w:hint="eastAsia"/>
        </w:rPr>
        <w:t>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r w:rsidR="009A6F42" w:rsidRPr="009A6F42">
        <w:rPr>
          <w:rFonts w:hint="eastAsia"/>
          <w:i/>
        </w:rPr>
        <w:t>i</w:t>
      </w:r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r w:rsidR="009A6F42" w:rsidRPr="009A6F42">
        <w:rPr>
          <w:rFonts w:hint="eastAsia"/>
          <w:i/>
        </w:rPr>
        <w:t>i</w:t>
      </w:r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34" w:name="_Toc110255704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34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</w:t>
      </w:r>
      <w:proofErr w:type="gramStart"/>
      <w:r w:rsidR="00401BC0">
        <w:rPr>
          <w:rFonts w:hint="eastAsia"/>
        </w:rPr>
        <w:t>平均态对原</w:t>
      </w:r>
      <w:proofErr w:type="gramEnd"/>
      <w:r w:rsidR="00401BC0">
        <w:rPr>
          <w:rFonts w:hint="eastAsia"/>
        </w:rPr>
        <w:t>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1D4C889B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</w:t>
      </w:r>
      <w:proofErr w:type="gramStart"/>
      <w:r w:rsidR="008811A2">
        <w:rPr>
          <w:rFonts w:hint="eastAsia"/>
        </w:rPr>
        <w:t>平均态对原</w:t>
      </w:r>
      <w:proofErr w:type="gramEnd"/>
      <w:r w:rsidR="008811A2">
        <w:rPr>
          <w:rFonts w:hint="eastAsia"/>
        </w:rPr>
        <w:t>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1C2157A9" w14:textId="77777777" w:rsidR="00F4662A" w:rsidRDefault="00F4662A" w:rsidP="00961E55">
      <w:pPr>
        <w:pStyle w:val="a2"/>
      </w:pPr>
    </w:p>
    <w:p w14:paraId="1811DB1D" w14:textId="77777777" w:rsidR="00F4662A" w:rsidRDefault="00F4662A" w:rsidP="00961E55">
      <w:pPr>
        <w:pStyle w:val="a2"/>
        <w:sectPr w:rsidR="00F4662A" w:rsidSect="00DB61C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F54C896" w14:textId="5B2ED285" w:rsidR="00482DF8" w:rsidRDefault="00482DF8" w:rsidP="00482DF8">
      <w:pPr>
        <w:pStyle w:val="1"/>
        <w:spacing w:before="156" w:after="156"/>
      </w:pPr>
      <w:bookmarkStart w:id="35" w:name="_Toc110255705"/>
      <w:r>
        <w:rPr>
          <w:rFonts w:hint="eastAsia"/>
        </w:rPr>
        <w:lastRenderedPageBreak/>
        <w:t>R</w:t>
      </w:r>
      <w:r>
        <w:t>esults</w:t>
      </w:r>
      <w:bookmarkEnd w:id="35"/>
    </w:p>
    <w:p w14:paraId="71CA28C8" w14:textId="172C0284" w:rsidR="00CB0F0A" w:rsidRDefault="00CB0F0A" w:rsidP="00CB0F0A">
      <w:pPr>
        <w:pStyle w:val="21"/>
      </w:pPr>
      <w:bookmarkStart w:id="36" w:name="_Toc110255706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36"/>
    </w:p>
    <w:p w14:paraId="0E694C5C" w14:textId="1E35B34A" w:rsidR="00677607" w:rsidRPr="00677607" w:rsidRDefault="00DB0392" w:rsidP="00677607">
      <w:pPr>
        <w:pStyle w:val="31"/>
      </w:pPr>
      <w:bookmarkStart w:id="37" w:name="_Toc110255707"/>
      <w:r>
        <w:t>C</w:t>
      </w:r>
      <w:r w:rsidR="003B4874">
        <w:t>lassical de</w:t>
      </w:r>
      <w:r w:rsidR="00677607">
        <w:t>composition results</w:t>
      </w:r>
      <w:bookmarkEnd w:id="37"/>
    </w:p>
    <w:p w14:paraId="1611B0AE" w14:textId="500A5AC0" w:rsidR="00006A98" w:rsidRDefault="00D91864" w:rsidP="0044528D">
      <w:pPr>
        <w:pStyle w:val="afffff9"/>
      </w:pPr>
      <w:r>
        <w:drawing>
          <wp:inline distT="0" distB="0" distL="0" distR="0" wp14:anchorId="65884DB5" wp14:editId="10B37435">
            <wp:extent cx="5056096" cy="3842049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096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28FE9B53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09704F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</w:t>
      </w:r>
      <w:proofErr w:type="gramStart"/>
      <w:r w:rsidR="00BC33E0">
        <w:rPr>
          <w:rFonts w:hint="eastAsia"/>
        </w:rPr>
        <w:t>线</w:t>
      </w:r>
      <w:r w:rsidR="00456A5C">
        <w:rPr>
          <w:rFonts w:hint="eastAsia"/>
        </w:rPr>
        <w:t>展示</w:t>
      </w:r>
      <w:proofErr w:type="gramEnd"/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44528D">
      <w:pPr>
        <w:pStyle w:val="afffff9"/>
      </w:pPr>
      <w:r>
        <w:lastRenderedPageBreak/>
        <w:drawing>
          <wp:inline distT="0" distB="0" distL="0" distR="0" wp14:anchorId="47DC3885" wp14:editId="3DB74C11">
            <wp:extent cx="5056096" cy="3842049"/>
            <wp:effectExtent l="0" t="0" r="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096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1748A552" w:rsidR="0023630B" w:rsidRDefault="00820D8D" w:rsidP="0023630B">
      <w:pPr>
        <w:pStyle w:val="afd"/>
        <w:spacing w:after="156"/>
      </w:pPr>
      <w:bookmarkStart w:id="38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38"/>
    </w:p>
    <w:p w14:paraId="64515F91" w14:textId="21F405B5" w:rsidR="0023630B" w:rsidRDefault="001E2A73" w:rsidP="0044528D">
      <w:pPr>
        <w:pStyle w:val="afffff9"/>
      </w:pPr>
      <w:r>
        <w:rPr>
          <w:rFonts w:hint="eastAsia"/>
        </w:rPr>
        <w:drawing>
          <wp:inline distT="0" distB="0" distL="0" distR="0" wp14:anchorId="5B1112FF" wp14:editId="62E95F01">
            <wp:extent cx="5056615" cy="3842443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33B7BE2C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44528D">
      <w:pPr>
        <w:pStyle w:val="afffff9"/>
      </w:pPr>
      <w:r>
        <w:rPr>
          <w:rFonts w:hint="eastAsia"/>
        </w:rPr>
        <w:drawing>
          <wp:inline distT="0" distB="0" distL="0" distR="0" wp14:anchorId="17EF5624" wp14:editId="4B2D00F6">
            <wp:extent cx="5056615" cy="3842443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5A3BE69C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D06896C" wp14:editId="0F910597">
            <wp:extent cx="5056615" cy="3842443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0C96D5AF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44528D">
      <w:pPr>
        <w:pStyle w:val="afffff9"/>
      </w:pPr>
      <w:r>
        <w:rPr>
          <w:rFonts w:hint="eastAsia"/>
        </w:rPr>
        <w:drawing>
          <wp:inline distT="0" distB="0" distL="0" distR="0" wp14:anchorId="471620E6" wp14:editId="4BDC0BF7">
            <wp:extent cx="5056615" cy="3842443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414D683B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44528D">
      <w:pPr>
        <w:pStyle w:val="afffff9"/>
      </w:pPr>
      <w:r>
        <w:rPr>
          <w:rFonts w:hint="eastAsia"/>
        </w:rPr>
        <w:drawing>
          <wp:inline distT="0" distB="0" distL="0" distR="0" wp14:anchorId="2E5048F7" wp14:editId="16298626">
            <wp:extent cx="5056615" cy="3842443"/>
            <wp:effectExtent l="0" t="0" r="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15DF3017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83CDD15" wp14:editId="4ED75A3C">
            <wp:extent cx="5056615" cy="3842443"/>
            <wp:effectExtent l="0" t="0" r="0" b="571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465DB7B1" w:rsidR="00B94E53" w:rsidRPr="0023630B" w:rsidRDefault="008735C3" w:rsidP="00B94E53">
      <w:pPr>
        <w:pStyle w:val="afd"/>
        <w:spacing w:after="156"/>
      </w:pPr>
      <w:bookmarkStart w:id="39" w:name="_Ref1095581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8</w:t>
      </w:r>
      <w:r>
        <w:fldChar w:fldCharType="end"/>
      </w:r>
      <w:bookmarkEnd w:id="39"/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</w:t>
      </w:r>
      <w:proofErr w:type="gramStart"/>
      <w:r w:rsidR="00B94E53">
        <w:rPr>
          <w:rFonts w:hint="eastAsia"/>
        </w:rPr>
        <w:t>线展示</w:t>
      </w:r>
      <w:proofErr w:type="gramEnd"/>
      <w:r w:rsidR="00B94E53">
        <w:rPr>
          <w:rFonts w:hint="eastAsia"/>
        </w:rPr>
        <w:t>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44528D">
      <w:pPr>
        <w:pStyle w:val="afffff9"/>
      </w:pPr>
      <w:r>
        <w:rPr>
          <w:rFonts w:hint="eastAsia"/>
        </w:rPr>
        <w:drawing>
          <wp:inline distT="0" distB="0" distL="0" distR="0" wp14:anchorId="3EEAB96F" wp14:editId="577E61D6">
            <wp:extent cx="5056615" cy="3842443"/>
            <wp:effectExtent l="0" t="0" r="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230EE41E" w:rsidR="008735C3" w:rsidRPr="0023630B" w:rsidRDefault="008735C3" w:rsidP="008735C3">
      <w:pPr>
        <w:pStyle w:val="afd"/>
        <w:spacing w:after="156"/>
      </w:pPr>
      <w:bookmarkStart w:id="40" w:name="_Ref10948414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9</w:t>
      </w:r>
      <w:r>
        <w:fldChar w:fldCharType="end"/>
      </w:r>
      <w:bookmarkEnd w:id="40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44528D">
      <w:pPr>
        <w:pStyle w:val="afffff9"/>
      </w:pPr>
      <w:r>
        <w:rPr>
          <w:rFonts w:hint="eastAsia"/>
        </w:rPr>
        <w:drawing>
          <wp:inline distT="0" distB="0" distL="0" distR="0" wp14:anchorId="75277561" wp14:editId="2387D695">
            <wp:extent cx="5056615" cy="3842443"/>
            <wp:effectExtent l="0" t="0" r="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56615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2F6CF70D" w:rsidR="008D2752" w:rsidRDefault="008D2752" w:rsidP="008D2752">
      <w:pPr>
        <w:pStyle w:val="afd"/>
        <w:spacing w:after="156"/>
      </w:pPr>
      <w:bookmarkStart w:id="41" w:name="_Ref10948415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0</w:t>
      </w:r>
      <w:r>
        <w:fldChar w:fldCharType="end"/>
      </w:r>
      <w:bookmarkEnd w:id="41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</w:t>
      </w:r>
      <w:proofErr w:type="gramStart"/>
      <w:r>
        <w:rPr>
          <w:rFonts w:hint="eastAsia"/>
        </w:rPr>
        <w:t>线展示</w:t>
      </w:r>
      <w:proofErr w:type="gramEnd"/>
      <w:r>
        <w:rPr>
          <w:rFonts w:hint="eastAsia"/>
        </w:rPr>
        <w:t>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456744AF" w:rsidR="008D2752" w:rsidRDefault="00721A83" w:rsidP="00AF2D73">
      <w:pPr>
        <w:pStyle w:val="31"/>
      </w:pPr>
      <w:bookmarkStart w:id="42" w:name="_Toc110255708"/>
      <w:r>
        <w:t>Comparison of different methods</w:t>
      </w:r>
      <w:bookmarkEnd w:id="42"/>
    </w:p>
    <w:p w14:paraId="68B218E3" w14:textId="68EFDF2C" w:rsidR="00BB60E1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2S</w:t>
      </w:r>
      <w:r>
        <w:rPr>
          <w:rFonts w:hint="eastAsia"/>
          <w:kern w:val="0"/>
        </w:rPr>
        <w:t>方法在</w:t>
      </w:r>
      <w:r w:rsidR="00DE32DB">
        <w:rPr>
          <w:rFonts w:hint="eastAsia"/>
          <w:kern w:val="0"/>
        </w:rPr>
        <w:t>有噪声</w:t>
      </w:r>
      <w:r>
        <w:rPr>
          <w:rFonts w:hint="eastAsia"/>
          <w:kern w:val="0"/>
        </w:rPr>
        <w:t>（对应</w:t>
      </w:r>
      <w:r w:rsidR="00DE32DB">
        <w:rPr>
          <w:rFonts w:hint="eastAsia"/>
          <w:kern w:val="0"/>
        </w:rPr>
        <w:t>算例</w:t>
      </w:r>
      <w:r w:rsidR="00DE32DB">
        <w:rPr>
          <w:rFonts w:hint="eastAsia"/>
          <w:kern w:val="0"/>
        </w:rPr>
        <w:t>C</w:t>
      </w:r>
      <w:r w:rsidR="00DE32DB">
        <w:rPr>
          <w:kern w:val="0"/>
        </w:rPr>
        <w:t>1, 2, 5, 6, 7, 8, 9, 10</w:t>
      </w:r>
      <w:r>
        <w:rPr>
          <w:rFonts w:hint="eastAsia"/>
          <w:kern w:val="0"/>
        </w:rPr>
        <w:t>）时，在</w:t>
      </w:r>
      <w:r w:rsidR="00B3671D">
        <w:rPr>
          <w:rFonts w:hint="eastAsia"/>
          <w:kern w:val="0"/>
        </w:rPr>
        <w:t>特定指标（</w:t>
      </w:r>
      <w:r w:rsidR="00847BD6">
        <w:rPr>
          <w:rFonts w:hint="eastAsia"/>
          <w:kern w:val="0"/>
        </w:rPr>
        <w:t>RMSE</w:t>
      </w:r>
      <w:r w:rsidR="00847BD6">
        <w:rPr>
          <w:kern w:val="0"/>
        </w:rPr>
        <w:t>, CVE</w:t>
      </w:r>
      <w:r w:rsidR="00B3671D">
        <w:rPr>
          <w:rFonts w:hint="eastAsia"/>
          <w:kern w:val="0"/>
        </w:rPr>
        <w:t>）</w:t>
      </w:r>
      <w:r>
        <w:rPr>
          <w:rFonts w:hint="eastAsia"/>
          <w:kern w:val="0"/>
        </w:rPr>
        <w:t>上略优于其他</w:t>
      </w:r>
      <w:r>
        <w:rPr>
          <w:rFonts w:hint="eastAsia"/>
          <w:kern w:val="0"/>
        </w:rPr>
        <w:t>M-1, M-2</w:t>
      </w:r>
      <w:r>
        <w:rPr>
          <w:rFonts w:hint="eastAsia"/>
          <w:kern w:val="0"/>
        </w:rPr>
        <w:t>方法，但不及当全局模型选择正确时的</w:t>
      </w:r>
      <w:r>
        <w:rPr>
          <w:rFonts w:hint="eastAsia"/>
          <w:kern w:val="0"/>
        </w:rPr>
        <w:t>M-3</w:t>
      </w:r>
      <w:r>
        <w:rPr>
          <w:rFonts w:hint="eastAsia"/>
          <w:kern w:val="0"/>
        </w:rPr>
        <w:t>系列方法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0F86332F" w14:textId="486644B6" w:rsidR="00B25F9E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1A</w:t>
      </w:r>
      <w:r>
        <w:rPr>
          <w:rFonts w:hint="eastAsia"/>
          <w:kern w:val="0"/>
        </w:rPr>
        <w:t>方法在长期趋势剧烈（对应算例</w:t>
      </w:r>
      <w:r>
        <w:rPr>
          <w:rFonts w:hint="eastAsia"/>
          <w:kern w:val="0"/>
        </w:rPr>
        <w:t>C7, C8</w:t>
      </w:r>
      <w:r>
        <w:rPr>
          <w:rFonts w:hint="eastAsia"/>
          <w:kern w:val="0"/>
        </w:rPr>
        <w:t>）或年际变率理想（对应算例</w:t>
      </w:r>
      <w:r>
        <w:rPr>
          <w:rFonts w:hint="eastAsia"/>
          <w:kern w:val="0"/>
        </w:rPr>
        <w:t>C3, C4</w:t>
      </w:r>
      <w:r>
        <w:rPr>
          <w:rFonts w:hint="eastAsia"/>
          <w:kern w:val="0"/>
        </w:rPr>
        <w:t>，其中的年际变率信号为理想的</w:t>
      </w:r>
      <w:r>
        <w:rPr>
          <w:rFonts w:hint="eastAsia"/>
          <w:kern w:val="0"/>
        </w:rPr>
        <w:t>4.3</w:t>
      </w:r>
      <w:r>
        <w:rPr>
          <w:rFonts w:hint="eastAsia"/>
          <w:kern w:val="0"/>
        </w:rPr>
        <w:t>年周期单音信号）时，在特定指标上略优于</w:t>
      </w:r>
      <w:r>
        <w:rPr>
          <w:rFonts w:hint="eastAsia"/>
          <w:kern w:val="0"/>
        </w:rPr>
        <w:t>M-1B</w:t>
      </w:r>
      <w:r>
        <w:rPr>
          <w:rFonts w:hint="eastAsia"/>
          <w:kern w:val="0"/>
        </w:rPr>
        <w:t>，但不及</w:t>
      </w:r>
      <w:r>
        <w:rPr>
          <w:rFonts w:hint="eastAsia"/>
          <w:kern w:val="0"/>
        </w:rPr>
        <w:t>M-2S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15CDB78D" w14:textId="3A4D6AB9" w:rsidR="0078478C" w:rsidRDefault="0078478C" w:rsidP="00436F32">
      <w:pPr>
        <w:pStyle w:val="a2"/>
        <w:rPr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B</w:t>
      </w:r>
      <w:r>
        <w:rPr>
          <w:rFonts w:hint="eastAsia"/>
          <w:kern w:val="0"/>
        </w:rPr>
        <w:t>的差异</w:t>
      </w:r>
      <w:r>
        <w:rPr>
          <w:rFonts w:hint="eastAsia"/>
          <w:kern w:val="0"/>
        </w:rPr>
        <w:t>.</w:t>
      </w:r>
      <w:r w:rsidR="00404E25">
        <w:rPr>
          <w:kern w:val="0"/>
        </w:rPr>
        <w:t xml:space="preserve"> </w:t>
      </w:r>
      <w:r w:rsidR="00404E25" w:rsidRPr="00404E25">
        <w:rPr>
          <w:rFonts w:hint="eastAsia"/>
          <w:kern w:val="0"/>
          <w:highlight w:val="yellow"/>
        </w:rPr>
        <w:t>待补充</w:t>
      </w:r>
      <w:r w:rsidR="00404E25">
        <w:rPr>
          <w:rFonts w:hint="eastAsia"/>
          <w:kern w:val="0"/>
        </w:rPr>
        <w:t>.</w:t>
      </w:r>
    </w:p>
    <w:p w14:paraId="4D7467F2" w14:textId="0FF1E248" w:rsidR="00A10275" w:rsidRDefault="006F5263" w:rsidP="00A10275">
      <w:pPr>
        <w:pStyle w:val="a2"/>
        <w:rPr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A</w:t>
      </w:r>
      <w:r>
        <w:rPr>
          <w:rFonts w:hint="eastAsia"/>
          <w:kern w:val="0"/>
        </w:rPr>
        <w:t>的差异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76144F">
        <w:rPr>
          <w:rFonts w:hint="eastAsia"/>
          <w:kern w:val="0"/>
        </w:rPr>
        <w:t>在理想试验中，</w:t>
      </w:r>
      <w:r w:rsidR="0076144F">
        <w:rPr>
          <w:rFonts w:hint="eastAsia"/>
          <w:kern w:val="0"/>
        </w:rPr>
        <w:t>M</w:t>
      </w:r>
      <w:r w:rsidR="0076144F">
        <w:rPr>
          <w:kern w:val="0"/>
        </w:rPr>
        <w:t>-2</w:t>
      </w:r>
      <w:r w:rsidR="0076144F">
        <w:rPr>
          <w:rFonts w:hint="eastAsia"/>
          <w:kern w:val="0"/>
        </w:rPr>
        <w:t>和</w:t>
      </w:r>
      <w:r w:rsidR="0076144F">
        <w:rPr>
          <w:rFonts w:hint="eastAsia"/>
          <w:kern w:val="0"/>
        </w:rPr>
        <w:t>M</w:t>
      </w:r>
      <w:r w:rsidR="0076144F">
        <w:rPr>
          <w:kern w:val="0"/>
        </w:rPr>
        <w:t>-2</w:t>
      </w:r>
      <w:r w:rsidR="0076144F">
        <w:rPr>
          <w:rFonts w:hint="eastAsia"/>
          <w:kern w:val="0"/>
        </w:rPr>
        <w:t>A</w:t>
      </w:r>
      <w:r w:rsidR="0076144F">
        <w:rPr>
          <w:rFonts w:hint="eastAsia"/>
          <w:kern w:val="0"/>
        </w:rPr>
        <w:t>输出的季节分量差异</w:t>
      </w:r>
      <w:r w:rsidR="00D956D4">
        <w:rPr>
          <w:rFonts w:hint="eastAsia"/>
          <w:kern w:val="0"/>
        </w:rPr>
        <w:t>小于</w:t>
      </w:r>
      <w:r w:rsidR="00D956D4">
        <w:rPr>
          <w:rFonts w:hint="eastAsia"/>
          <w:kern w:val="0"/>
        </w:rPr>
        <w:t>1</w:t>
      </w:r>
      <w:r w:rsidR="00D956D4">
        <w:rPr>
          <w:kern w:val="0"/>
        </w:rPr>
        <w:t>0</w:t>
      </w:r>
      <w:r w:rsidR="00D956D4" w:rsidRPr="00D956D4">
        <w:rPr>
          <w:kern w:val="0"/>
          <w:vertAlign w:val="superscript"/>
        </w:rPr>
        <w:t>-6</w:t>
      </w:r>
      <w:r w:rsidR="00D956D4" w:rsidRPr="00D956D4">
        <w:rPr>
          <w:kern w:val="0"/>
        </w:rPr>
        <w:t>℃</w:t>
      </w:r>
      <w:r w:rsidR="0076144F">
        <w:rPr>
          <w:rFonts w:hint="eastAsia"/>
          <w:kern w:val="0"/>
        </w:rPr>
        <w:t>（</w:t>
      </w:r>
      <w:r w:rsidR="008C6502">
        <w:rPr>
          <w:kern w:val="0"/>
        </w:rPr>
        <w:fldChar w:fldCharType="begin"/>
      </w:r>
      <w:r w:rsidR="008C6502">
        <w:rPr>
          <w:kern w:val="0"/>
        </w:rPr>
        <w:instrText xml:space="preserve"> REF _Ref110079705 \h </w:instrText>
      </w:r>
      <w:r w:rsidR="008C6502">
        <w:rPr>
          <w:kern w:val="0"/>
        </w:rPr>
      </w:r>
      <w:r w:rsidR="008C6502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2</w:t>
      </w:r>
      <w:r w:rsidR="008C6502">
        <w:rPr>
          <w:kern w:val="0"/>
        </w:rPr>
        <w:fldChar w:fldCharType="end"/>
      </w:r>
      <w:r w:rsidR="0076144F">
        <w:rPr>
          <w:rFonts w:hint="eastAsia"/>
          <w:kern w:val="0"/>
        </w:rPr>
        <w:t>）</w:t>
      </w:r>
      <w:r w:rsidR="008F0F8B">
        <w:rPr>
          <w:rFonts w:hint="eastAsia"/>
          <w:kern w:val="0"/>
        </w:rPr>
        <w:t>.</w:t>
      </w:r>
      <w:r w:rsidR="008F0F8B">
        <w:rPr>
          <w:kern w:val="0"/>
        </w:rPr>
        <w:t xml:space="preserve"> </w:t>
      </w:r>
      <w:r w:rsidR="008F0F8B">
        <w:rPr>
          <w:rFonts w:hint="eastAsia"/>
          <w:kern w:val="0"/>
        </w:rPr>
        <w:t>输出</w:t>
      </w:r>
      <w:r w:rsidR="00D956D4">
        <w:rPr>
          <w:rFonts w:hint="eastAsia"/>
          <w:kern w:val="0"/>
        </w:rPr>
        <w:t>余项</w:t>
      </w:r>
      <w:r w:rsidR="008F0F8B">
        <w:rPr>
          <w:rFonts w:hint="eastAsia"/>
          <w:kern w:val="0"/>
        </w:rPr>
        <w:t>的</w:t>
      </w:r>
      <w:r w:rsidR="00D956D4">
        <w:rPr>
          <w:rFonts w:hint="eastAsia"/>
          <w:kern w:val="0"/>
        </w:rPr>
        <w:t>差异在</w:t>
      </w:r>
      <w:proofErr w:type="gramStart"/>
      <w:r w:rsidR="00D956D4">
        <w:rPr>
          <w:rFonts w:hint="eastAsia"/>
          <w:kern w:val="0"/>
        </w:rPr>
        <w:t>各理想算</w:t>
      </w:r>
      <w:proofErr w:type="gramEnd"/>
      <w:r w:rsidR="00D956D4">
        <w:rPr>
          <w:rFonts w:hint="eastAsia"/>
          <w:kern w:val="0"/>
        </w:rPr>
        <w:t>例中分别为常数（</w:t>
      </w:r>
      <w:r w:rsidR="008C6502">
        <w:rPr>
          <w:kern w:val="0"/>
        </w:rPr>
        <w:fldChar w:fldCharType="begin"/>
      </w:r>
      <w:r w:rsidR="008C6502">
        <w:rPr>
          <w:kern w:val="0"/>
        </w:rPr>
        <w:instrText xml:space="preserve"> REF _Ref110079706 \h </w:instrText>
      </w:r>
      <w:r w:rsidR="008C6502">
        <w:rPr>
          <w:kern w:val="0"/>
        </w:rPr>
      </w:r>
      <w:r w:rsidR="008C6502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3</w:t>
      </w:r>
      <w:r w:rsidR="008C6502">
        <w:rPr>
          <w:kern w:val="0"/>
        </w:rPr>
        <w:fldChar w:fldCharType="end"/>
      </w:r>
      <w:r w:rsidR="00D956D4">
        <w:rPr>
          <w:rFonts w:hint="eastAsia"/>
          <w:kern w:val="0"/>
        </w:rPr>
        <w:t>）</w:t>
      </w:r>
      <w:r w:rsidR="008F0F8B">
        <w:rPr>
          <w:rFonts w:hint="eastAsia"/>
          <w:kern w:val="0"/>
        </w:rPr>
        <w:t>，</w:t>
      </w:r>
      <w:r w:rsidR="001D7FE0">
        <w:rPr>
          <w:rFonts w:hint="eastAsia"/>
          <w:kern w:val="0"/>
        </w:rPr>
        <w:t>且当长期趋势</w:t>
      </w:r>
      <w:r w:rsidR="00D8423F">
        <w:rPr>
          <w:rFonts w:hint="eastAsia"/>
          <w:kern w:val="0"/>
        </w:rPr>
        <w:t>的</w:t>
      </w:r>
      <w:r w:rsidR="001D7FE0">
        <w:rPr>
          <w:rFonts w:hint="eastAsia"/>
          <w:kern w:val="0"/>
        </w:rPr>
        <w:t>非线性</w:t>
      </w:r>
      <w:r w:rsidR="00D8423F">
        <w:rPr>
          <w:rFonts w:hint="eastAsia"/>
          <w:kern w:val="0"/>
        </w:rPr>
        <w:t>强烈</w:t>
      </w:r>
      <w:r w:rsidR="001D7FE0">
        <w:rPr>
          <w:rFonts w:hint="eastAsia"/>
          <w:kern w:val="0"/>
        </w:rPr>
        <w:t>时，余项差异较大</w:t>
      </w:r>
      <w:r w:rsidR="00D8423F">
        <w:rPr>
          <w:rFonts w:hint="eastAsia"/>
          <w:kern w:val="0"/>
        </w:rPr>
        <w:t>.</w:t>
      </w:r>
      <w:r w:rsidR="00D8423F">
        <w:rPr>
          <w:kern w:val="0"/>
        </w:rPr>
        <w:t xml:space="preserve"> </w:t>
      </w:r>
      <w:r w:rsidR="0056352F">
        <w:rPr>
          <w:rFonts w:hint="eastAsia"/>
          <w:kern w:val="0"/>
        </w:rPr>
        <w:t>在</w:t>
      </w:r>
      <w:r w:rsidR="00D8423F">
        <w:rPr>
          <w:rFonts w:hint="eastAsia"/>
          <w:kern w:val="0"/>
        </w:rPr>
        <w:t>强非线性算例</w:t>
      </w:r>
      <w:r w:rsidR="00D8423F">
        <w:rPr>
          <w:rFonts w:hint="eastAsia"/>
          <w:kern w:val="0"/>
        </w:rPr>
        <w:t>C</w:t>
      </w:r>
      <w:r w:rsidR="00D8423F">
        <w:rPr>
          <w:kern w:val="0"/>
        </w:rPr>
        <w:t>8</w:t>
      </w:r>
      <w:r w:rsidR="00D8423F">
        <w:rPr>
          <w:rFonts w:hint="eastAsia"/>
          <w:kern w:val="0"/>
        </w:rPr>
        <w:t>中，这个差异</w:t>
      </w:r>
      <w:r w:rsidR="00457AEC">
        <w:rPr>
          <w:rFonts w:hint="eastAsia"/>
          <w:kern w:val="0"/>
        </w:rPr>
        <w:t>超过</w:t>
      </w:r>
      <w:r w:rsidR="00D8423F">
        <w:rPr>
          <w:rFonts w:hint="eastAsia"/>
          <w:kern w:val="0"/>
        </w:rPr>
        <w:t>0</w:t>
      </w:r>
      <w:r w:rsidR="00D8423F">
        <w:rPr>
          <w:kern w:val="0"/>
        </w:rPr>
        <w:t>.1</w:t>
      </w:r>
      <w:r w:rsidR="00D8423F" w:rsidRPr="00D8423F">
        <w:rPr>
          <w:kern w:val="0"/>
        </w:rPr>
        <w:t>°C</w:t>
      </w:r>
      <w:r w:rsidR="00BA5F33">
        <w:rPr>
          <w:rFonts w:hint="eastAsia"/>
          <w:kern w:val="0"/>
        </w:rPr>
        <w:t>；在其余算例中，这个差异为</w:t>
      </w:r>
      <w:r w:rsidR="00BA5F33">
        <w:rPr>
          <w:rFonts w:hint="eastAsia"/>
          <w:kern w:val="0"/>
        </w:rPr>
        <w:t>1</w:t>
      </w:r>
      <w:r w:rsidR="00BA5F33">
        <w:rPr>
          <w:kern w:val="0"/>
        </w:rPr>
        <w:t>0</w:t>
      </w:r>
      <w:r w:rsidR="00BA5F33" w:rsidRPr="00BA5F33">
        <w:rPr>
          <w:kern w:val="0"/>
          <w:vertAlign w:val="superscript"/>
        </w:rPr>
        <w:t>-2</w:t>
      </w:r>
      <w:r w:rsidR="00BA5F33" w:rsidRPr="00D8423F">
        <w:rPr>
          <w:kern w:val="0"/>
        </w:rPr>
        <w:t>°C</w:t>
      </w:r>
      <w:r w:rsidR="00BA5F33">
        <w:rPr>
          <w:rFonts w:hint="eastAsia"/>
          <w:kern w:val="0"/>
        </w:rPr>
        <w:t>量级</w:t>
      </w:r>
      <w:r w:rsidR="001D7FE0">
        <w:rPr>
          <w:rFonts w:hint="eastAsia"/>
          <w:kern w:val="0"/>
        </w:rPr>
        <w:t>.</w:t>
      </w:r>
      <w:r w:rsidR="000269A0">
        <w:rPr>
          <w:kern w:val="0"/>
        </w:rPr>
        <w:t xml:space="preserve"> </w:t>
      </w:r>
      <w:r w:rsidR="0082649B">
        <w:rPr>
          <w:rFonts w:hint="eastAsia"/>
          <w:kern w:val="0"/>
        </w:rPr>
        <w:t>根据定义</w:t>
      </w:r>
      <w:r w:rsidR="00890DFE">
        <w:rPr>
          <w:rFonts w:hint="eastAsia"/>
          <w:kern w:val="0"/>
        </w:rPr>
        <w:t>，</w:t>
      </w:r>
      <w:r w:rsidR="00413AA3">
        <w:rPr>
          <w:rFonts w:hint="eastAsia"/>
          <w:kern w:val="0"/>
        </w:rPr>
        <w:t>M</w:t>
      </w:r>
      <w:r w:rsidR="00413AA3">
        <w:rPr>
          <w:kern w:val="0"/>
        </w:rPr>
        <w:t>-2</w:t>
      </w:r>
      <w:r w:rsidR="00413AA3">
        <w:rPr>
          <w:rFonts w:hint="eastAsia"/>
          <w:kern w:val="0"/>
        </w:rPr>
        <w:t>A</w:t>
      </w:r>
      <w:r w:rsidR="00413AA3">
        <w:rPr>
          <w:rFonts w:hint="eastAsia"/>
          <w:kern w:val="0"/>
        </w:rPr>
        <w:t>的输出余项均值被保证为零，而</w:t>
      </w:r>
      <w:r w:rsidR="00413AA3">
        <w:rPr>
          <w:rFonts w:hint="eastAsia"/>
          <w:kern w:val="0"/>
        </w:rPr>
        <w:t>M</w:t>
      </w:r>
      <w:r w:rsidR="00413AA3">
        <w:rPr>
          <w:kern w:val="0"/>
        </w:rPr>
        <w:t>-2</w:t>
      </w:r>
      <w:r w:rsidR="00413AA3">
        <w:rPr>
          <w:rFonts w:hint="eastAsia"/>
          <w:kern w:val="0"/>
        </w:rPr>
        <w:t>不是这样</w:t>
      </w:r>
      <w:r w:rsidR="00413AA3">
        <w:rPr>
          <w:rFonts w:hint="eastAsia"/>
          <w:kern w:val="0"/>
        </w:rPr>
        <w:t>.</w:t>
      </w:r>
      <w:r w:rsidR="00413AA3">
        <w:rPr>
          <w:kern w:val="0"/>
        </w:rPr>
        <w:t xml:space="preserve"> </w:t>
      </w:r>
      <w:r w:rsidR="000349E4">
        <w:rPr>
          <w:rFonts w:hint="eastAsia"/>
          <w:kern w:val="0"/>
        </w:rPr>
        <w:t>另从</w:t>
      </w:r>
      <w:r w:rsidR="00B127E8">
        <w:rPr>
          <w:rFonts w:hint="eastAsia"/>
          <w:kern w:val="0"/>
        </w:rPr>
        <w:t>理想试验</w:t>
      </w:r>
      <w:r w:rsidR="00B127E8">
        <w:rPr>
          <w:rFonts w:hint="eastAsia"/>
          <w:kern w:val="0"/>
        </w:rPr>
        <w:t>Cas</w:t>
      </w:r>
      <w:r w:rsidR="00B127E8">
        <w:rPr>
          <w:kern w:val="0"/>
        </w:rPr>
        <w:t>e 5</w:t>
      </w:r>
      <w:r w:rsidR="00B127E8">
        <w:rPr>
          <w:rFonts w:hint="eastAsia"/>
          <w:kern w:val="0"/>
        </w:rPr>
        <w:t>（</w:t>
      </w:r>
      <w:r w:rsidR="000349E4">
        <w:rPr>
          <w:kern w:val="0"/>
        </w:rPr>
        <w:fldChar w:fldCharType="begin"/>
      </w:r>
      <w:r w:rsidR="000349E4">
        <w:rPr>
          <w:kern w:val="0"/>
        </w:rPr>
        <w:instrText xml:space="preserve"> </w:instrText>
      </w:r>
      <w:r w:rsidR="000349E4">
        <w:rPr>
          <w:rFonts w:hint="eastAsia"/>
          <w:kern w:val="0"/>
        </w:rPr>
        <w:instrText>REF _Ref110081964 \h</w:instrText>
      </w:r>
      <w:r w:rsidR="000349E4">
        <w:rPr>
          <w:kern w:val="0"/>
        </w:rPr>
        <w:instrText xml:space="preserve"> </w:instrText>
      </w:r>
      <w:r w:rsidR="000349E4">
        <w:rPr>
          <w:kern w:val="0"/>
        </w:rPr>
      </w:r>
      <w:r w:rsidR="000349E4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6</w:t>
      </w:r>
      <w:r w:rsidR="000349E4">
        <w:rPr>
          <w:kern w:val="0"/>
        </w:rPr>
        <w:fldChar w:fldCharType="end"/>
      </w:r>
      <w:r w:rsidR="00B127E8">
        <w:rPr>
          <w:rFonts w:hint="eastAsia"/>
          <w:kern w:val="0"/>
        </w:rPr>
        <w:t>）和</w:t>
      </w:r>
      <w:r w:rsidR="00B127E8">
        <w:rPr>
          <w:rFonts w:hint="eastAsia"/>
          <w:kern w:val="0"/>
        </w:rPr>
        <w:t>Ca</w:t>
      </w:r>
      <w:r w:rsidR="00B127E8">
        <w:rPr>
          <w:kern w:val="0"/>
        </w:rPr>
        <w:t>se 6</w:t>
      </w:r>
      <w:r w:rsidR="00B127E8">
        <w:rPr>
          <w:rFonts w:hint="eastAsia"/>
          <w:kern w:val="0"/>
        </w:rPr>
        <w:t>（</w:t>
      </w:r>
      <w:r w:rsidR="000349E4">
        <w:rPr>
          <w:kern w:val="0"/>
        </w:rPr>
        <w:fldChar w:fldCharType="begin"/>
      </w:r>
      <w:r w:rsidR="000349E4">
        <w:rPr>
          <w:kern w:val="0"/>
        </w:rPr>
        <w:instrText xml:space="preserve"> REF _Ref110081966 \h </w:instrText>
      </w:r>
      <w:r w:rsidR="000349E4">
        <w:rPr>
          <w:kern w:val="0"/>
        </w:rPr>
      </w:r>
      <w:r w:rsidR="000349E4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7</w:t>
      </w:r>
      <w:r w:rsidR="000349E4">
        <w:rPr>
          <w:kern w:val="0"/>
        </w:rPr>
        <w:fldChar w:fldCharType="end"/>
      </w:r>
      <w:r w:rsidR="00B127E8">
        <w:rPr>
          <w:rFonts w:hint="eastAsia"/>
          <w:kern w:val="0"/>
        </w:rPr>
        <w:t>）的结果</w:t>
      </w:r>
      <w:r w:rsidR="000349E4">
        <w:rPr>
          <w:rFonts w:hint="eastAsia"/>
          <w:kern w:val="0"/>
        </w:rPr>
        <w:t>可见，</w:t>
      </w:r>
      <w:r w:rsidR="00857EED">
        <w:rPr>
          <w:rFonts w:hint="eastAsia"/>
          <w:kern w:val="0"/>
        </w:rPr>
        <w:t>M</w:t>
      </w:r>
      <w:r w:rsidR="00857EED">
        <w:rPr>
          <w:kern w:val="0"/>
        </w:rPr>
        <w:t>-2</w:t>
      </w:r>
      <w:r w:rsidR="00857EED">
        <w:rPr>
          <w:rFonts w:hint="eastAsia"/>
          <w:kern w:val="0"/>
        </w:rPr>
        <w:t>和</w:t>
      </w:r>
      <w:r w:rsidR="00857EED">
        <w:rPr>
          <w:rFonts w:hint="eastAsia"/>
          <w:kern w:val="0"/>
        </w:rPr>
        <w:t>M</w:t>
      </w:r>
      <w:r w:rsidR="00857EED">
        <w:rPr>
          <w:kern w:val="0"/>
        </w:rPr>
        <w:t>-2</w:t>
      </w:r>
      <w:r w:rsidR="00857EED">
        <w:rPr>
          <w:rFonts w:hint="eastAsia"/>
          <w:kern w:val="0"/>
        </w:rPr>
        <w:t>A</w:t>
      </w:r>
      <w:r w:rsidR="00857EED">
        <w:rPr>
          <w:rFonts w:hint="eastAsia"/>
          <w:kern w:val="0"/>
        </w:rPr>
        <w:t>的输出</w:t>
      </w:r>
      <w:r w:rsidR="00857EED">
        <w:rPr>
          <w:rFonts w:hint="eastAsia"/>
          <w:kern w:val="0"/>
        </w:rPr>
        <w:t>t</w:t>
      </w:r>
      <w:r w:rsidR="00857EED">
        <w:rPr>
          <w:kern w:val="0"/>
        </w:rPr>
        <w:t>rend</w:t>
      </w:r>
      <w:r w:rsidR="00857EED">
        <w:rPr>
          <w:rFonts w:hint="eastAsia"/>
          <w:kern w:val="0"/>
        </w:rPr>
        <w:t>的差异很小</w:t>
      </w:r>
      <w:r w:rsidR="0032440B">
        <w:rPr>
          <w:rFonts w:hint="eastAsia"/>
          <w:kern w:val="0"/>
        </w:rPr>
        <w:t>（</w:t>
      </w:r>
      <w:r w:rsidR="0032440B">
        <w:rPr>
          <w:rFonts w:hint="eastAsia"/>
          <w:kern w:val="0"/>
        </w:rPr>
        <w:t>~</w:t>
      </w:r>
      <w:r w:rsidR="0032440B">
        <w:rPr>
          <w:kern w:val="0"/>
        </w:rPr>
        <w:t>10</w:t>
      </w:r>
      <w:r w:rsidR="0032440B" w:rsidRPr="0032440B">
        <w:rPr>
          <w:kern w:val="0"/>
          <w:vertAlign w:val="superscript"/>
        </w:rPr>
        <w:t>-7</w:t>
      </w:r>
      <w:r w:rsidR="00D8423F" w:rsidRPr="00D8423F">
        <w:rPr>
          <w:kern w:val="0"/>
        </w:rPr>
        <w:t>°C</w:t>
      </w:r>
      <w:r w:rsidR="0032440B">
        <w:rPr>
          <w:rFonts w:hint="eastAsia"/>
          <w:kern w:val="0"/>
        </w:rPr>
        <w:t>）；</w:t>
      </w:r>
      <w:r w:rsidR="00F7367C">
        <w:rPr>
          <w:rFonts w:hint="eastAsia"/>
          <w:kern w:val="0"/>
        </w:rPr>
        <w:t>在时间序列的首、尾</w:t>
      </w:r>
      <w:r w:rsidR="00F7367C">
        <w:rPr>
          <w:rFonts w:hint="eastAsia"/>
          <w:kern w:val="0"/>
        </w:rPr>
        <w:t>1</w:t>
      </w:r>
      <w:r w:rsidR="00F7367C">
        <w:rPr>
          <w:kern w:val="0"/>
        </w:rPr>
        <w:t>5</w:t>
      </w:r>
      <w:r w:rsidR="00F7367C">
        <w:rPr>
          <w:rFonts w:hint="eastAsia"/>
          <w:kern w:val="0"/>
        </w:rPr>
        <w:t>年</w:t>
      </w:r>
      <w:r w:rsidR="00B662FC">
        <w:rPr>
          <w:rFonts w:hint="eastAsia"/>
          <w:kern w:val="0"/>
        </w:rPr>
        <w:t>，越靠近序列的两端点，</w:t>
      </w:r>
      <w:r w:rsidR="00F7367C">
        <w:rPr>
          <w:rFonts w:hint="eastAsia"/>
          <w:kern w:val="0"/>
        </w:rPr>
        <w:t>M</w:t>
      </w:r>
      <w:r w:rsidR="00F7367C">
        <w:rPr>
          <w:kern w:val="0"/>
        </w:rPr>
        <w:t>-2</w:t>
      </w:r>
      <w:r w:rsidR="00B662FC">
        <w:rPr>
          <w:rFonts w:hint="eastAsia"/>
          <w:kern w:val="0"/>
        </w:rPr>
        <w:t>和</w:t>
      </w:r>
      <w:r w:rsidR="00F7367C">
        <w:rPr>
          <w:rFonts w:hint="eastAsia"/>
          <w:kern w:val="0"/>
        </w:rPr>
        <w:t>M</w:t>
      </w:r>
      <w:r w:rsidR="00F7367C">
        <w:rPr>
          <w:kern w:val="0"/>
        </w:rPr>
        <w:t>-2</w:t>
      </w:r>
      <w:r w:rsidR="00F7367C">
        <w:rPr>
          <w:rFonts w:hint="eastAsia"/>
          <w:kern w:val="0"/>
        </w:rPr>
        <w:t>A</w:t>
      </w:r>
      <w:r w:rsidR="00F7367C">
        <w:rPr>
          <w:rFonts w:hint="eastAsia"/>
          <w:kern w:val="0"/>
        </w:rPr>
        <w:t>方法</w:t>
      </w:r>
      <w:r w:rsidR="00B662FC">
        <w:rPr>
          <w:rFonts w:hint="eastAsia"/>
          <w:kern w:val="0"/>
        </w:rPr>
        <w:t>输出的</w:t>
      </w:r>
      <w:r w:rsidR="00B662FC">
        <w:rPr>
          <w:rFonts w:hint="eastAsia"/>
          <w:kern w:val="0"/>
        </w:rPr>
        <w:t>t</w:t>
      </w:r>
      <w:r w:rsidR="00B662FC">
        <w:rPr>
          <w:kern w:val="0"/>
        </w:rPr>
        <w:t>ren</w:t>
      </w:r>
      <w:r w:rsidR="00B662FC">
        <w:rPr>
          <w:rFonts w:hint="eastAsia"/>
          <w:kern w:val="0"/>
        </w:rPr>
        <w:t>d</w:t>
      </w:r>
      <w:r w:rsidR="00B662FC">
        <w:rPr>
          <w:rFonts w:hint="eastAsia"/>
          <w:kern w:val="0"/>
        </w:rPr>
        <w:t>与理想</w:t>
      </w:r>
      <w:r w:rsidR="00B662FC">
        <w:rPr>
          <w:rFonts w:hint="eastAsia"/>
          <w:kern w:val="0"/>
        </w:rPr>
        <w:t>t</w:t>
      </w:r>
      <w:r w:rsidR="00B662FC">
        <w:rPr>
          <w:kern w:val="0"/>
        </w:rPr>
        <w:t>rend</w:t>
      </w:r>
      <w:r w:rsidR="00B662FC">
        <w:rPr>
          <w:rFonts w:hint="eastAsia"/>
          <w:kern w:val="0"/>
        </w:rPr>
        <w:t>的差异就</w:t>
      </w:r>
      <w:r w:rsidR="001A0E95">
        <w:rPr>
          <w:rFonts w:hint="eastAsia"/>
          <w:kern w:val="0"/>
        </w:rPr>
        <w:t>相对</w:t>
      </w:r>
      <w:r w:rsidR="00B662FC">
        <w:rPr>
          <w:rFonts w:hint="eastAsia"/>
          <w:kern w:val="0"/>
        </w:rPr>
        <w:t>越大</w:t>
      </w:r>
      <w:r w:rsidR="003871B0">
        <w:rPr>
          <w:rFonts w:hint="eastAsia"/>
          <w:kern w:val="0"/>
        </w:rPr>
        <w:t>（</w:t>
      </w:r>
      <w:r w:rsidR="001A0E95">
        <w:rPr>
          <w:rFonts w:hint="eastAsia"/>
          <w:kern w:val="0"/>
        </w:rPr>
        <w:t>仍</w:t>
      </w:r>
      <w:r w:rsidR="003871B0">
        <w:rPr>
          <w:rFonts w:hint="eastAsia"/>
          <w:kern w:val="0"/>
        </w:rPr>
        <w:t>很小）</w:t>
      </w:r>
      <w:r w:rsidR="0032440B">
        <w:rPr>
          <w:rFonts w:hint="eastAsia"/>
          <w:kern w:val="0"/>
        </w:rPr>
        <w:t>，</w:t>
      </w:r>
      <w:r w:rsidR="00CB780F">
        <w:rPr>
          <w:rFonts w:hint="eastAsia"/>
          <w:kern w:val="0"/>
        </w:rPr>
        <w:t>这是由</w:t>
      </w:r>
      <w:r w:rsidR="00CB780F">
        <w:rPr>
          <w:rFonts w:hint="eastAsia"/>
          <w:kern w:val="0"/>
        </w:rPr>
        <w:t>LWLR</w:t>
      </w:r>
      <w:r w:rsidR="00CB780F">
        <w:rPr>
          <w:rFonts w:hint="eastAsia"/>
          <w:kern w:val="0"/>
        </w:rPr>
        <w:t>的边缘效应造成的</w:t>
      </w:r>
      <w:r w:rsidR="00CB780F">
        <w:rPr>
          <w:rFonts w:hint="eastAsia"/>
          <w:kern w:val="0"/>
        </w:rPr>
        <w:t>.</w:t>
      </w:r>
      <w:r w:rsidR="0082649B">
        <w:rPr>
          <w:kern w:val="0"/>
        </w:rPr>
        <w:t xml:space="preserve"> </w:t>
      </w:r>
      <w:r w:rsidR="0082649B">
        <w:rPr>
          <w:rFonts w:hint="eastAsia"/>
          <w:kern w:val="0"/>
        </w:rPr>
        <w:t>这些结果</w:t>
      </w:r>
      <w:r w:rsidR="00EC5E79">
        <w:rPr>
          <w:rFonts w:hint="eastAsia"/>
          <w:kern w:val="0"/>
        </w:rPr>
        <w:t>提示</w:t>
      </w:r>
      <w:r w:rsidR="0082649B">
        <w:rPr>
          <w:rFonts w:hint="eastAsia"/>
          <w:kern w:val="0"/>
        </w:rPr>
        <w:t>，</w:t>
      </w:r>
      <w:r w:rsidR="0082649B" w:rsidRPr="003F1C93">
        <w:rPr>
          <w:rStyle w:val="af6"/>
          <w:rFonts w:hint="eastAsia"/>
        </w:rPr>
        <w:t>M</w:t>
      </w:r>
      <w:r w:rsidR="0082649B" w:rsidRPr="003F1C93">
        <w:rPr>
          <w:rStyle w:val="af6"/>
        </w:rPr>
        <w:t>-2</w:t>
      </w:r>
      <w:r w:rsidR="0082649B" w:rsidRPr="003F1C93">
        <w:rPr>
          <w:rStyle w:val="af6"/>
        </w:rPr>
        <w:t>与</w:t>
      </w:r>
      <w:r w:rsidR="0082649B" w:rsidRPr="003F1C93">
        <w:rPr>
          <w:rStyle w:val="af6"/>
          <w:rFonts w:hint="eastAsia"/>
        </w:rPr>
        <w:t>M</w:t>
      </w:r>
      <w:r w:rsidR="0082649B" w:rsidRPr="003F1C93">
        <w:rPr>
          <w:rStyle w:val="af6"/>
        </w:rPr>
        <w:t>-2A</w:t>
      </w:r>
      <w:r w:rsidR="0082649B" w:rsidRPr="003F1C93">
        <w:rPr>
          <w:rStyle w:val="af6"/>
          <w:rFonts w:hint="eastAsia"/>
        </w:rPr>
        <w:t>的输出差异主要由余项</w:t>
      </w:r>
      <w:proofErr w:type="gramStart"/>
      <w:r w:rsidR="0082649B" w:rsidRPr="003F1C93">
        <w:rPr>
          <w:rStyle w:val="af6"/>
          <w:rFonts w:hint="eastAsia"/>
        </w:rPr>
        <w:t>的非零均值</w:t>
      </w:r>
      <w:proofErr w:type="gramEnd"/>
      <w:r w:rsidR="0082649B" w:rsidRPr="003F1C93">
        <w:rPr>
          <w:rStyle w:val="af6"/>
          <w:rFonts w:hint="eastAsia"/>
        </w:rPr>
        <w:t>造成；当</w:t>
      </w:r>
      <w:r w:rsidR="00E33FE8">
        <w:rPr>
          <w:rStyle w:val="af6"/>
          <w:rFonts w:hint="eastAsia"/>
        </w:rPr>
        <w:t>理想</w:t>
      </w:r>
      <w:r w:rsidR="0082649B" w:rsidRPr="003F1C93">
        <w:rPr>
          <w:rStyle w:val="af6"/>
          <w:rFonts w:hint="eastAsia"/>
        </w:rPr>
        <w:t>趋势非线性</w:t>
      </w:r>
      <w:r w:rsidR="00E33FE8">
        <w:rPr>
          <w:rStyle w:val="af6"/>
          <w:rFonts w:hint="eastAsia"/>
        </w:rPr>
        <w:t>较</w:t>
      </w:r>
      <w:r w:rsidR="0082649B" w:rsidRPr="003F1C93">
        <w:rPr>
          <w:rStyle w:val="af6"/>
          <w:rFonts w:hint="eastAsia"/>
        </w:rPr>
        <w:t>强</w:t>
      </w:r>
      <w:r w:rsidR="004C0D7E">
        <w:rPr>
          <w:rStyle w:val="af6"/>
          <w:rFonts w:hint="eastAsia"/>
        </w:rPr>
        <w:t>、</w:t>
      </w:r>
      <w:proofErr w:type="gramStart"/>
      <w:r w:rsidR="004C0D7E">
        <w:rPr>
          <w:rStyle w:val="af6"/>
          <w:rFonts w:hint="eastAsia"/>
        </w:rPr>
        <w:t>理想余项</w:t>
      </w:r>
      <w:proofErr w:type="gramEnd"/>
      <w:r w:rsidR="004C0D7E">
        <w:rPr>
          <w:rStyle w:val="af6"/>
          <w:rFonts w:hint="eastAsia"/>
        </w:rPr>
        <w:t>样本方差较</w:t>
      </w:r>
      <w:r w:rsidR="00D72649">
        <w:rPr>
          <w:rStyle w:val="af6"/>
          <w:rFonts w:hint="eastAsia"/>
        </w:rPr>
        <w:t>大</w:t>
      </w:r>
      <w:r w:rsidR="0082649B" w:rsidRPr="003F1C93">
        <w:rPr>
          <w:rStyle w:val="af6"/>
          <w:rFonts w:hint="eastAsia"/>
        </w:rPr>
        <w:t>时，</w:t>
      </w:r>
      <w:r w:rsidR="0082649B" w:rsidRPr="003F1C93">
        <w:rPr>
          <w:rStyle w:val="af6"/>
          <w:rFonts w:hint="eastAsia"/>
        </w:rPr>
        <w:t>M</w:t>
      </w:r>
      <w:r w:rsidR="0082649B" w:rsidRPr="003F1C93">
        <w:rPr>
          <w:rStyle w:val="af6"/>
        </w:rPr>
        <w:t>-2</w:t>
      </w:r>
      <w:r w:rsidR="0082649B" w:rsidRPr="003F1C93">
        <w:rPr>
          <w:rStyle w:val="af6"/>
          <w:rFonts w:hint="eastAsia"/>
        </w:rPr>
        <w:t>的输出余项的样本均值</w:t>
      </w:r>
      <w:proofErr w:type="gramStart"/>
      <w:r w:rsidR="0082649B" w:rsidRPr="003F1C93">
        <w:rPr>
          <w:rStyle w:val="af6"/>
          <w:rFonts w:hint="eastAsia"/>
        </w:rPr>
        <w:t>可能离零较</w:t>
      </w:r>
      <w:proofErr w:type="gramEnd"/>
      <w:r w:rsidR="0082649B" w:rsidRPr="003F1C93">
        <w:rPr>
          <w:rStyle w:val="af6"/>
          <w:rFonts w:hint="eastAsia"/>
        </w:rPr>
        <w:t>远，可造成</w:t>
      </w:r>
      <w:r w:rsidR="00862792">
        <w:rPr>
          <w:rStyle w:val="af6"/>
          <w:rFonts w:hint="eastAsia"/>
        </w:rPr>
        <w:t>对</w:t>
      </w:r>
      <w:r w:rsidR="0082649B" w:rsidRPr="003F1C93">
        <w:rPr>
          <w:rStyle w:val="af6"/>
          <w:rFonts w:hint="eastAsia"/>
        </w:rPr>
        <w:t>M</w:t>
      </w:r>
      <w:r w:rsidR="0082649B" w:rsidRPr="003F1C93">
        <w:rPr>
          <w:rStyle w:val="af6"/>
        </w:rPr>
        <w:t>-2A</w:t>
      </w:r>
      <w:r w:rsidR="0082649B" w:rsidRPr="003F1C93">
        <w:rPr>
          <w:rStyle w:val="af6"/>
        </w:rPr>
        <w:t>输出余项的</w:t>
      </w:r>
      <w:r w:rsidR="0082649B" w:rsidRPr="003F1C93">
        <w:rPr>
          <w:rStyle w:val="af6"/>
          <w:rFonts w:hint="eastAsia"/>
        </w:rPr>
        <w:t>较大</w:t>
      </w:r>
      <w:r w:rsidR="0082649B" w:rsidRPr="003F1C93">
        <w:rPr>
          <w:rStyle w:val="af6"/>
        </w:rPr>
        <w:t>差异</w:t>
      </w:r>
      <w:r w:rsidR="0082649B">
        <w:rPr>
          <w:rFonts w:hint="eastAsia"/>
          <w:kern w:val="0"/>
        </w:rPr>
        <w:t>.</w:t>
      </w:r>
    </w:p>
    <w:p w14:paraId="4FA359CC" w14:textId="5FA09753" w:rsidR="00E239C2" w:rsidRDefault="00E239C2" w:rsidP="00827381">
      <w:pPr>
        <w:pStyle w:val="a2"/>
      </w:pPr>
      <w:r w:rsidRPr="00A10275">
        <w:rPr>
          <w:rStyle w:val="af0"/>
          <w:rFonts w:hint="eastAsia"/>
        </w:rPr>
        <w:lastRenderedPageBreak/>
        <w:t>M</w:t>
      </w:r>
      <w:r w:rsidRPr="00A10275">
        <w:rPr>
          <w:rStyle w:val="af0"/>
        </w:rPr>
        <w:t>-2</w:t>
      </w:r>
      <w:r w:rsidR="001659F5">
        <w:rPr>
          <w:rStyle w:val="af0"/>
          <w:rFonts w:hint="eastAsia"/>
        </w:rPr>
        <w:t>对</w:t>
      </w:r>
      <w:r w:rsidRPr="00A10275">
        <w:rPr>
          <w:rStyle w:val="af0"/>
          <w:rFonts w:hint="eastAsia"/>
        </w:rPr>
        <w:t>M</w:t>
      </w:r>
      <w:r w:rsidRPr="00A10275">
        <w:rPr>
          <w:rStyle w:val="af0"/>
        </w:rPr>
        <w:t>-1</w:t>
      </w:r>
      <w:r w:rsidRPr="00A10275">
        <w:rPr>
          <w:rStyle w:val="af0"/>
          <w:rFonts w:hint="eastAsia"/>
        </w:rPr>
        <w:t>A</w:t>
      </w:r>
      <w:r w:rsidRPr="00A10275">
        <w:rPr>
          <w:rStyle w:val="af0"/>
        </w:rPr>
        <w:t>, M-1B</w:t>
      </w:r>
      <w:r w:rsidRPr="00A10275">
        <w:rPr>
          <w:rStyle w:val="af0"/>
          <w:rFonts w:hint="eastAsia"/>
        </w:rPr>
        <w:t>的差异</w:t>
      </w:r>
      <w:r w:rsidRPr="00A10275">
        <w:rPr>
          <w:rStyle w:val="af0"/>
          <w:rFonts w:hint="eastAsia"/>
        </w:rPr>
        <w:t>.</w:t>
      </w:r>
      <w:r w:rsidRPr="00A10275">
        <w:rPr>
          <w:rStyle w:val="af0"/>
        </w:rPr>
        <w:t xml:space="preserve"> </w:t>
      </w:r>
      <w:r w:rsidR="008E53AD" w:rsidRPr="00A10275">
        <w:rPr>
          <w:rStyle w:val="af0"/>
          <w:i/>
          <w:u w:val="single"/>
        </w:rPr>
        <w:t>1</w:t>
      </w:r>
      <w:r w:rsidR="00171A65" w:rsidRPr="00A10275">
        <w:rPr>
          <w:rStyle w:val="af0"/>
          <w:i/>
          <w:u w:val="single"/>
        </w:rPr>
        <w:t xml:space="preserve">) </w:t>
      </w:r>
      <w:r w:rsidR="00171A65" w:rsidRPr="00A10275">
        <w:rPr>
          <w:rStyle w:val="af0"/>
          <w:rFonts w:hint="eastAsia"/>
          <w:i/>
          <w:u w:val="single"/>
        </w:rPr>
        <w:t>季节信号的差异</w:t>
      </w:r>
      <w:r w:rsidR="00171A65" w:rsidRPr="00A10275">
        <w:rPr>
          <w:rStyle w:val="af0"/>
          <w:rFonts w:hint="eastAsia"/>
        </w:rPr>
        <w:t>.</w:t>
      </w:r>
      <w:r w:rsidR="00022070">
        <w:rPr>
          <w:rStyle w:val="af0"/>
        </w:rPr>
        <w:t xml:space="preserve"> </w:t>
      </w:r>
      <w:r w:rsidR="00FC531F" w:rsidRPr="00671531">
        <w:rPr>
          <w:rStyle w:val="af6"/>
          <w:rFonts w:hint="eastAsia"/>
        </w:rPr>
        <w:t>M</w:t>
      </w:r>
      <w:r w:rsidR="00FC531F" w:rsidRPr="00671531">
        <w:rPr>
          <w:rStyle w:val="af6"/>
        </w:rPr>
        <w:t>-2</w:t>
      </w:r>
      <w:r w:rsidR="00022070">
        <w:rPr>
          <w:rStyle w:val="af6"/>
          <w:rFonts w:hint="eastAsia"/>
        </w:rPr>
        <w:t>对</w:t>
      </w:r>
      <w:r w:rsidR="00022070" w:rsidRPr="00671531">
        <w:rPr>
          <w:rStyle w:val="af6"/>
        </w:rPr>
        <w:t>M-1</w:t>
      </w:r>
      <w:r w:rsidR="00022070" w:rsidRPr="00671531">
        <w:rPr>
          <w:rStyle w:val="af6"/>
          <w:rFonts w:hint="eastAsia"/>
        </w:rPr>
        <w:t>A</w:t>
      </w:r>
      <w:r w:rsidR="00FC531F" w:rsidRPr="00671531">
        <w:rPr>
          <w:rStyle w:val="af6"/>
          <w:rFonts w:hint="eastAsia"/>
        </w:rPr>
        <w:t>的输出季节信号差异</w:t>
      </w:r>
      <w:r w:rsidR="00FC531F" w:rsidRPr="00A10275">
        <w:rPr>
          <w:rStyle w:val="af0"/>
          <w:rFonts w:hint="eastAsia"/>
        </w:rPr>
        <w:t>（</w:t>
      </w:r>
      <w:r w:rsidR="00FC531F" w:rsidRPr="00A10275">
        <w:rPr>
          <w:rStyle w:val="af0"/>
        </w:rPr>
        <w:fldChar w:fldCharType="begin"/>
      </w:r>
      <w:r w:rsidR="00FC531F" w:rsidRPr="00A10275">
        <w:rPr>
          <w:rStyle w:val="af0"/>
        </w:rPr>
        <w:instrText xml:space="preserve"> REF _Ref110110687 \h </w:instrText>
      </w:r>
      <w:r w:rsidR="00A51731" w:rsidRPr="00A10275">
        <w:rPr>
          <w:rStyle w:val="af0"/>
        </w:rPr>
        <w:instrText xml:space="preserve"> \* MERGEFORMAT </w:instrText>
      </w:r>
      <w:r w:rsidR="00FC531F" w:rsidRPr="00A10275">
        <w:rPr>
          <w:rStyle w:val="af0"/>
        </w:rPr>
      </w:r>
      <w:r w:rsidR="00FC531F" w:rsidRPr="00A10275">
        <w:rPr>
          <w:rStyle w:val="af0"/>
        </w:rPr>
        <w:fldChar w:fldCharType="separate"/>
      </w:r>
      <w:r w:rsidR="0009704F" w:rsidRPr="0009704F">
        <w:rPr>
          <w:rStyle w:val="af0"/>
          <w:rFonts w:hint="eastAsia"/>
        </w:rPr>
        <w:t>表</w:t>
      </w:r>
      <w:r w:rsidR="0009704F" w:rsidRPr="0009704F">
        <w:rPr>
          <w:rStyle w:val="af0"/>
        </w:rPr>
        <w:t>4</w:t>
      </w:r>
      <w:r w:rsidR="00FC531F" w:rsidRPr="00A10275">
        <w:rPr>
          <w:rStyle w:val="af0"/>
        </w:rPr>
        <w:fldChar w:fldCharType="end"/>
      </w:r>
      <w:r w:rsidR="00FC531F" w:rsidRPr="00A10275">
        <w:rPr>
          <w:rStyle w:val="af0"/>
          <w:rFonts w:hint="eastAsia"/>
        </w:rPr>
        <w:t>）</w:t>
      </w:r>
      <w:r w:rsidR="00710EC8" w:rsidRPr="00671531">
        <w:rPr>
          <w:rStyle w:val="af6"/>
          <w:rFonts w:hint="eastAsia"/>
        </w:rPr>
        <w:t>很小</w:t>
      </w:r>
      <w:r w:rsidR="00710EC8" w:rsidRPr="00A10275">
        <w:rPr>
          <w:rStyle w:val="af0"/>
          <w:rFonts w:hint="eastAsia"/>
        </w:rPr>
        <w:t>，当理想季节信号为</w:t>
      </w:r>
      <w:r w:rsidR="00710EC8" w:rsidRPr="00A10275">
        <w:rPr>
          <w:rStyle w:val="af0"/>
          <w:rFonts w:hint="eastAsia"/>
        </w:rPr>
        <w:t>~1</w:t>
      </w:r>
      <w:r w:rsidR="00710EC8" w:rsidRPr="00A10275">
        <w:rPr>
          <w:rStyle w:val="af0"/>
        </w:rPr>
        <w:t>0</w:t>
      </w:r>
      <w:r w:rsidR="00710EC8" w:rsidRPr="00A10275">
        <w:rPr>
          <w:rStyle w:val="af0"/>
          <w:vertAlign w:val="superscript"/>
        </w:rPr>
        <w:t>1</w:t>
      </w:r>
      <w:r w:rsidR="00710EC8" w:rsidRPr="00A10275">
        <w:rPr>
          <w:rStyle w:val="af0"/>
          <w:rFonts w:hint="eastAsia"/>
        </w:rPr>
        <w:t>（</w:t>
      </w:r>
      <w:r w:rsidR="00710EC8" w:rsidRPr="00A10275">
        <w:rPr>
          <w:rStyle w:val="af0"/>
          <w:rFonts w:hint="eastAsia"/>
        </w:rPr>
        <w:t>1</w:t>
      </w:r>
      <w:r w:rsidR="00710EC8" w:rsidRPr="00A10275">
        <w:rPr>
          <w:rStyle w:val="af0"/>
        </w:rPr>
        <w:t>0</w:t>
      </w:r>
      <w:r w:rsidR="00710EC8" w:rsidRPr="00A10275">
        <w:rPr>
          <w:rStyle w:val="af0"/>
          <w:vertAlign w:val="superscript"/>
        </w:rPr>
        <w:t>0</w:t>
      </w:r>
      <w:r w:rsidR="00710EC8" w:rsidRPr="00A10275">
        <w:rPr>
          <w:rStyle w:val="af0"/>
          <w:rFonts w:hint="eastAsia"/>
        </w:rPr>
        <w:t>）</w:t>
      </w:r>
      <w:r w:rsidR="00710EC8" w:rsidRPr="00A10275">
        <w:rPr>
          <w:rStyle w:val="af0"/>
        </w:rPr>
        <w:t>°C</w:t>
      </w:r>
      <w:r w:rsidR="00710EC8" w:rsidRPr="00A10275">
        <w:rPr>
          <w:rStyle w:val="af0"/>
          <w:rFonts w:hint="eastAsia"/>
        </w:rPr>
        <w:t>量级时，</w:t>
      </w:r>
      <w:r w:rsidR="00171A65" w:rsidRPr="00A10275">
        <w:rPr>
          <w:rStyle w:val="af0"/>
          <w:rFonts w:hint="eastAsia"/>
        </w:rPr>
        <w:t>差异小于</w:t>
      </w:r>
      <w:r w:rsidR="00171A65" w:rsidRPr="00A10275">
        <w:rPr>
          <w:rStyle w:val="af0"/>
          <w:rFonts w:hint="eastAsia"/>
        </w:rPr>
        <w:t>1</w:t>
      </w:r>
      <w:r w:rsidR="00171A65" w:rsidRPr="00A10275">
        <w:rPr>
          <w:rStyle w:val="af0"/>
        </w:rPr>
        <w:t>0</w:t>
      </w:r>
      <w:r w:rsidR="00171A65" w:rsidRPr="00A10275">
        <w:rPr>
          <w:rStyle w:val="af0"/>
          <w:vertAlign w:val="superscript"/>
        </w:rPr>
        <w:t>-3</w:t>
      </w:r>
      <w:r w:rsidR="00171A65" w:rsidRPr="00A10275">
        <w:rPr>
          <w:rStyle w:val="af0"/>
          <w:rFonts w:hint="eastAsia"/>
        </w:rPr>
        <w:t>（</w:t>
      </w:r>
      <w:r w:rsidR="00171A65" w:rsidRPr="00A10275">
        <w:rPr>
          <w:rStyle w:val="af0"/>
          <w:rFonts w:hint="eastAsia"/>
        </w:rPr>
        <w:t>1</w:t>
      </w:r>
      <w:r w:rsidR="00171A65" w:rsidRPr="00A10275">
        <w:rPr>
          <w:rStyle w:val="af0"/>
        </w:rPr>
        <w:t>0</w:t>
      </w:r>
      <w:r w:rsidR="00171A65" w:rsidRPr="00A10275">
        <w:rPr>
          <w:rStyle w:val="af0"/>
          <w:vertAlign w:val="superscript"/>
        </w:rPr>
        <w:t>-4</w:t>
      </w:r>
      <w:r w:rsidR="00171A65" w:rsidRPr="00A10275">
        <w:rPr>
          <w:rStyle w:val="af0"/>
          <w:rFonts w:hint="eastAsia"/>
        </w:rPr>
        <w:t>）</w:t>
      </w:r>
      <w:r w:rsidR="00171A65" w:rsidRPr="00A10275">
        <w:rPr>
          <w:rStyle w:val="af0"/>
        </w:rPr>
        <w:t>°C.</w:t>
      </w:r>
      <w:r w:rsidR="00E9276C" w:rsidRPr="00E9276C">
        <w:t xml:space="preserve"> </w:t>
      </w:r>
      <w:r w:rsidR="00FC531F" w:rsidRPr="00671531">
        <w:rPr>
          <w:rStyle w:val="af6"/>
          <w:rFonts w:hint="eastAsia"/>
        </w:rPr>
        <w:t>M</w:t>
      </w:r>
      <w:r w:rsidR="00FC531F" w:rsidRPr="00671531">
        <w:rPr>
          <w:rStyle w:val="af6"/>
        </w:rPr>
        <w:t>-2</w:t>
      </w:r>
      <w:r w:rsidR="00E9276C">
        <w:rPr>
          <w:rStyle w:val="af6"/>
          <w:rFonts w:hint="eastAsia"/>
        </w:rPr>
        <w:t>对</w:t>
      </w:r>
      <w:r w:rsidR="00E9276C" w:rsidRPr="00671531">
        <w:rPr>
          <w:rStyle w:val="af6"/>
        </w:rPr>
        <w:t>M-1</w:t>
      </w:r>
      <w:r w:rsidR="00E9276C" w:rsidRPr="00671531">
        <w:rPr>
          <w:rStyle w:val="af6"/>
          <w:rFonts w:hint="eastAsia"/>
        </w:rPr>
        <w:t>B</w:t>
      </w:r>
      <w:r w:rsidR="008E4F21">
        <w:rPr>
          <w:rStyle w:val="af6"/>
          <w:rFonts w:hint="eastAsia"/>
        </w:rPr>
        <w:t>的</w:t>
      </w:r>
      <w:r w:rsidR="00FC531F" w:rsidRPr="00671531">
        <w:rPr>
          <w:rStyle w:val="af6"/>
          <w:rFonts w:hint="eastAsia"/>
        </w:rPr>
        <w:t>输出季节信号差异</w:t>
      </w:r>
      <w:r w:rsidR="00E945A1" w:rsidRPr="00A10275">
        <w:rPr>
          <w:rStyle w:val="af0"/>
          <w:rFonts w:hint="eastAsia"/>
        </w:rPr>
        <w:t>（</w:t>
      </w:r>
      <w:r w:rsidR="00827381">
        <w:rPr>
          <w:rStyle w:val="af0"/>
        </w:rPr>
        <w:fldChar w:fldCharType="begin"/>
      </w:r>
      <w:r w:rsidR="00827381">
        <w:rPr>
          <w:rStyle w:val="af0"/>
        </w:rPr>
        <w:instrText xml:space="preserve"> </w:instrText>
      </w:r>
      <w:r w:rsidR="00827381">
        <w:rPr>
          <w:rStyle w:val="af0"/>
          <w:rFonts w:hint="eastAsia"/>
        </w:rPr>
        <w:instrText>REF _Ref110243445 \h</w:instrText>
      </w:r>
      <w:r w:rsidR="00827381">
        <w:rPr>
          <w:rStyle w:val="af0"/>
        </w:rPr>
        <w:instrText xml:space="preserve"> </w:instrText>
      </w:r>
      <w:r w:rsidR="00827381">
        <w:rPr>
          <w:rStyle w:val="af0"/>
        </w:rPr>
      </w:r>
      <w:r w:rsidR="00827381">
        <w:rPr>
          <w:rStyle w:val="af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7</w:t>
      </w:r>
      <w:r w:rsidR="00827381">
        <w:rPr>
          <w:rStyle w:val="af0"/>
        </w:rPr>
        <w:fldChar w:fldCharType="end"/>
      </w:r>
      <w:r w:rsidR="00FC531F" w:rsidRPr="00A10275">
        <w:rPr>
          <w:rStyle w:val="af0"/>
          <w:rFonts w:hint="eastAsia"/>
        </w:rPr>
        <w:t>）</w:t>
      </w:r>
      <w:r w:rsidR="001409A1" w:rsidRPr="00726930">
        <w:rPr>
          <w:rStyle w:val="af6"/>
          <w:rFonts w:hint="eastAsia"/>
        </w:rPr>
        <w:t>主要</w:t>
      </w:r>
      <w:proofErr w:type="gramStart"/>
      <w:r w:rsidR="00671531" w:rsidRPr="00726930">
        <w:rPr>
          <w:rStyle w:val="af6"/>
          <w:rFonts w:hint="eastAsia"/>
        </w:rPr>
        <w:t>随</w:t>
      </w:r>
      <w:r w:rsidR="00171A65" w:rsidRPr="00726930">
        <w:rPr>
          <w:rStyle w:val="af6"/>
          <w:rFonts w:hint="eastAsia"/>
        </w:rPr>
        <w:t>长期</w:t>
      </w:r>
      <w:proofErr w:type="gramEnd"/>
      <w:r w:rsidR="00171A65" w:rsidRPr="00726930">
        <w:rPr>
          <w:rStyle w:val="af6"/>
          <w:rFonts w:hint="eastAsia"/>
        </w:rPr>
        <w:t>趋势剧烈程度</w:t>
      </w:r>
      <w:r w:rsidR="00671531" w:rsidRPr="00726930">
        <w:rPr>
          <w:rStyle w:val="af6"/>
          <w:rFonts w:hint="eastAsia"/>
        </w:rPr>
        <w:t>的增大而增加</w:t>
      </w:r>
      <w:r w:rsidR="00DB6BDA" w:rsidRPr="00A10275">
        <w:rPr>
          <w:rStyle w:val="af0"/>
          <w:rFonts w:hint="eastAsia"/>
        </w:rPr>
        <w:t>.</w:t>
      </w:r>
      <w:r w:rsidR="00DB6BDA" w:rsidRPr="00A10275">
        <w:rPr>
          <w:rStyle w:val="af0"/>
        </w:rPr>
        <w:t xml:space="preserve"> </w:t>
      </w:r>
      <w:r w:rsidR="00DB6BDA" w:rsidRPr="00A10275">
        <w:rPr>
          <w:rStyle w:val="af0"/>
          <w:rFonts w:hint="eastAsia"/>
        </w:rPr>
        <w:t>当百年增温为</w:t>
      </w:r>
      <w:r w:rsidR="00DB6BDA" w:rsidRPr="00A10275">
        <w:rPr>
          <w:rStyle w:val="af0"/>
          <w:rFonts w:hint="eastAsia"/>
        </w:rPr>
        <w:t>2</w:t>
      </w:r>
      <w:r w:rsidR="00DB6BDA" w:rsidRPr="00A10275">
        <w:rPr>
          <w:rStyle w:val="af0"/>
        </w:rPr>
        <w:t>°C</w:t>
      </w:r>
      <w:r w:rsidR="00DB6BDA" w:rsidRPr="00A10275">
        <w:rPr>
          <w:rStyle w:val="af0"/>
          <w:rFonts w:hint="eastAsia"/>
        </w:rPr>
        <w:t>时（除</w:t>
      </w:r>
      <w:r w:rsidR="00DB6BDA" w:rsidRPr="00A10275">
        <w:rPr>
          <w:rStyle w:val="af0"/>
          <w:rFonts w:hint="eastAsia"/>
        </w:rPr>
        <w:t>C</w:t>
      </w:r>
      <w:r w:rsidR="00DB6BDA" w:rsidRPr="00A10275">
        <w:rPr>
          <w:rStyle w:val="af0"/>
        </w:rPr>
        <w:t>7, 8</w:t>
      </w:r>
      <w:r w:rsidR="00846A26" w:rsidRPr="00A10275">
        <w:rPr>
          <w:rStyle w:val="af0"/>
          <w:rFonts w:hint="eastAsia"/>
        </w:rPr>
        <w:t>外的其他算例</w:t>
      </w:r>
      <w:r w:rsidR="00DB6BDA" w:rsidRPr="00A10275">
        <w:rPr>
          <w:rStyle w:val="af0"/>
          <w:rFonts w:hint="eastAsia"/>
        </w:rPr>
        <w:t>），</w:t>
      </w:r>
      <w:r w:rsidR="00B1502E" w:rsidRPr="00A10275">
        <w:rPr>
          <w:rStyle w:val="af0"/>
          <w:rFonts w:hint="eastAsia"/>
        </w:rPr>
        <w:t>这个差异约为</w:t>
      </w:r>
      <w:r w:rsidR="00B1502E" w:rsidRPr="00A10275">
        <w:rPr>
          <w:rStyle w:val="af0"/>
          <w:rFonts w:hint="eastAsia"/>
        </w:rPr>
        <w:t>0</w:t>
      </w:r>
      <w:r w:rsidR="00B1502E" w:rsidRPr="00A10275">
        <w:rPr>
          <w:rStyle w:val="af0"/>
        </w:rPr>
        <w:t>.01°C</w:t>
      </w:r>
      <w:r w:rsidR="00B1502E" w:rsidRPr="00A10275">
        <w:rPr>
          <w:rStyle w:val="af0"/>
          <w:rFonts w:hint="eastAsia"/>
        </w:rPr>
        <w:t>；当百年增温达</w:t>
      </w:r>
      <w:r w:rsidR="00B1502E" w:rsidRPr="00A10275">
        <w:rPr>
          <w:rStyle w:val="af0"/>
          <w:rFonts w:hint="eastAsia"/>
        </w:rPr>
        <w:t>2</w:t>
      </w:r>
      <w:r w:rsidR="00B1502E" w:rsidRPr="00A10275">
        <w:rPr>
          <w:rStyle w:val="af0"/>
        </w:rPr>
        <w:t>0°C</w:t>
      </w:r>
      <w:r w:rsidR="00B1502E" w:rsidRPr="00A10275">
        <w:rPr>
          <w:rStyle w:val="af0"/>
          <w:rFonts w:hint="eastAsia"/>
        </w:rPr>
        <w:t>时</w:t>
      </w:r>
      <w:r w:rsidR="001409A1" w:rsidRPr="00A10275">
        <w:rPr>
          <w:rStyle w:val="af0"/>
          <w:rFonts w:hint="eastAsia"/>
        </w:rPr>
        <w:t>（算例</w:t>
      </w:r>
      <w:r w:rsidR="001409A1" w:rsidRPr="00A10275">
        <w:rPr>
          <w:rStyle w:val="af0"/>
          <w:rFonts w:hint="eastAsia"/>
        </w:rPr>
        <w:t>C</w:t>
      </w:r>
      <w:r w:rsidR="001409A1" w:rsidRPr="00A10275">
        <w:rPr>
          <w:rStyle w:val="af0"/>
        </w:rPr>
        <w:t>7, 8</w:t>
      </w:r>
      <w:r w:rsidR="001409A1" w:rsidRPr="00A10275">
        <w:rPr>
          <w:rStyle w:val="af0"/>
          <w:rFonts w:hint="eastAsia"/>
        </w:rPr>
        <w:t>）</w:t>
      </w:r>
      <w:r w:rsidR="00B1502E" w:rsidRPr="00A10275">
        <w:rPr>
          <w:rStyle w:val="af0"/>
          <w:rFonts w:hint="eastAsia"/>
        </w:rPr>
        <w:t>，这个差异可接近</w:t>
      </w:r>
      <w:r w:rsidR="00B1502E" w:rsidRPr="00A10275">
        <w:rPr>
          <w:rStyle w:val="af0"/>
          <w:rFonts w:hint="eastAsia"/>
        </w:rPr>
        <w:t>0</w:t>
      </w:r>
      <w:r w:rsidR="00B1502E" w:rsidRPr="00A10275">
        <w:rPr>
          <w:rStyle w:val="af0"/>
        </w:rPr>
        <w:t>.1°C</w:t>
      </w:r>
      <w:r w:rsidR="00B1502E" w:rsidRPr="00A10275">
        <w:rPr>
          <w:rStyle w:val="af0"/>
          <w:rFonts w:hint="eastAsia"/>
        </w:rPr>
        <w:t>.</w:t>
      </w:r>
      <w:r w:rsidR="001409A1" w:rsidRPr="00A10275">
        <w:rPr>
          <w:rStyle w:val="af0"/>
        </w:rPr>
        <w:t xml:space="preserve"> </w:t>
      </w:r>
      <w:r w:rsidR="001409A1" w:rsidRPr="007268E2">
        <w:rPr>
          <w:rStyle w:val="af6"/>
          <w:rFonts w:hint="eastAsia"/>
        </w:rPr>
        <w:t>这个差异还</w:t>
      </w:r>
      <w:r w:rsidR="004F5578">
        <w:rPr>
          <w:rStyle w:val="af6"/>
          <w:rFonts w:hint="eastAsia"/>
        </w:rPr>
        <w:t>随着</w:t>
      </w:r>
      <w:r w:rsidR="001409A1" w:rsidRPr="007268E2">
        <w:rPr>
          <w:rStyle w:val="af6"/>
          <w:rFonts w:hint="eastAsia"/>
        </w:rPr>
        <w:t>长期趋势的非线性</w:t>
      </w:r>
      <w:r w:rsidR="004F5578">
        <w:rPr>
          <w:rStyle w:val="af6"/>
          <w:rFonts w:hint="eastAsia"/>
        </w:rPr>
        <w:t>的增强而增大</w:t>
      </w:r>
      <w:r w:rsidR="001B0094">
        <w:rPr>
          <w:rStyle w:val="af6"/>
          <w:rFonts w:hint="eastAsia"/>
        </w:rPr>
        <w:t>（非主导）</w:t>
      </w:r>
      <w:r w:rsidR="001409A1" w:rsidRPr="00A10275">
        <w:rPr>
          <w:rStyle w:val="af0"/>
          <w:rFonts w:hint="eastAsia"/>
        </w:rPr>
        <w:t>.</w:t>
      </w:r>
      <w:r w:rsidR="001409A1" w:rsidRPr="00A10275">
        <w:rPr>
          <w:rStyle w:val="af0"/>
        </w:rPr>
        <w:t xml:space="preserve"> </w:t>
      </w:r>
      <w:r w:rsidR="001409A1" w:rsidRPr="00A10275">
        <w:rPr>
          <w:rStyle w:val="af0"/>
          <w:rFonts w:hint="eastAsia"/>
        </w:rPr>
        <w:t>在百年增温都设定为约</w:t>
      </w:r>
      <w:r w:rsidR="001409A1" w:rsidRPr="00A10275">
        <w:rPr>
          <w:rStyle w:val="af0"/>
          <w:rFonts w:hint="eastAsia"/>
        </w:rPr>
        <w:t>2</w:t>
      </w:r>
      <w:r w:rsidR="001409A1" w:rsidRPr="00A10275">
        <w:rPr>
          <w:rStyle w:val="af0"/>
        </w:rPr>
        <w:t>°C</w:t>
      </w:r>
      <w:r w:rsidR="001409A1" w:rsidRPr="00A10275">
        <w:rPr>
          <w:rStyle w:val="af0"/>
          <w:rFonts w:hint="eastAsia"/>
        </w:rPr>
        <w:t>的前提下，这个差异在每个非线性趋势算例（</w:t>
      </w:r>
      <w:r w:rsidR="001409A1" w:rsidRPr="00A10275">
        <w:rPr>
          <w:rStyle w:val="af0"/>
          <w:rFonts w:hint="eastAsia"/>
        </w:rPr>
        <w:t>C</w:t>
      </w:r>
      <w:r w:rsidR="001409A1" w:rsidRPr="00A10275">
        <w:rPr>
          <w:rStyle w:val="af0"/>
        </w:rPr>
        <w:t>2, 4, 6, 8, 10</w:t>
      </w:r>
      <w:r w:rsidR="001409A1" w:rsidRPr="00A10275">
        <w:rPr>
          <w:rStyle w:val="af0"/>
          <w:rFonts w:hint="eastAsia"/>
        </w:rPr>
        <w:t>）中都比相应的线性趋势算例（</w:t>
      </w:r>
      <w:r w:rsidR="001409A1" w:rsidRPr="00A10275">
        <w:rPr>
          <w:rStyle w:val="af0"/>
          <w:rFonts w:hint="eastAsia"/>
        </w:rPr>
        <w:t>C</w:t>
      </w:r>
      <w:r w:rsidR="001409A1" w:rsidRPr="00A10275">
        <w:rPr>
          <w:rStyle w:val="af0"/>
        </w:rPr>
        <w:t>1, 3, 5, 7, 9</w:t>
      </w:r>
      <w:r w:rsidR="001409A1" w:rsidRPr="00A10275">
        <w:rPr>
          <w:rStyle w:val="af0"/>
          <w:rFonts w:hint="eastAsia"/>
        </w:rPr>
        <w:t>）中的</w:t>
      </w:r>
      <w:r w:rsidR="00F71FC0">
        <w:rPr>
          <w:rStyle w:val="af0"/>
          <w:rFonts w:hint="eastAsia"/>
        </w:rPr>
        <w:t>稍</w:t>
      </w:r>
      <w:r w:rsidR="001409A1" w:rsidRPr="00A10275">
        <w:rPr>
          <w:rStyle w:val="af0"/>
          <w:rFonts w:hint="eastAsia"/>
        </w:rPr>
        <w:t>大</w:t>
      </w:r>
      <w:r w:rsidR="00807F09" w:rsidRPr="00A10275">
        <w:rPr>
          <w:rStyle w:val="af0"/>
          <w:rFonts w:hint="eastAsia"/>
        </w:rPr>
        <w:t>（</w:t>
      </w:r>
      <w:r w:rsidR="00827381">
        <w:rPr>
          <w:rStyle w:val="af0"/>
        </w:rPr>
        <w:fldChar w:fldCharType="begin"/>
      </w:r>
      <w:r w:rsidR="00827381">
        <w:rPr>
          <w:rStyle w:val="af0"/>
        </w:rPr>
        <w:instrText xml:space="preserve"> </w:instrText>
      </w:r>
      <w:r w:rsidR="00827381">
        <w:rPr>
          <w:rStyle w:val="af0"/>
          <w:rFonts w:hint="eastAsia"/>
        </w:rPr>
        <w:instrText>REF _Ref110243445 \h</w:instrText>
      </w:r>
      <w:r w:rsidR="00827381">
        <w:rPr>
          <w:rStyle w:val="af0"/>
        </w:rPr>
        <w:instrText xml:space="preserve"> </w:instrText>
      </w:r>
      <w:r w:rsidR="00827381">
        <w:rPr>
          <w:rStyle w:val="af0"/>
        </w:rPr>
      </w:r>
      <w:r w:rsidR="00827381">
        <w:rPr>
          <w:rStyle w:val="af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7</w:t>
      </w:r>
      <w:r w:rsidR="00827381">
        <w:rPr>
          <w:rStyle w:val="af0"/>
        </w:rPr>
        <w:fldChar w:fldCharType="end"/>
      </w:r>
      <w:r w:rsidR="00807F09" w:rsidRPr="00A10275">
        <w:rPr>
          <w:rStyle w:val="af0"/>
          <w:rFonts w:hint="eastAsia"/>
        </w:rPr>
        <w:t>）</w:t>
      </w:r>
      <w:r w:rsidR="00807F09">
        <w:rPr>
          <w:rStyle w:val="af0"/>
          <w:rFonts w:hint="eastAsia"/>
        </w:rPr>
        <w:t>，但这可能与</w:t>
      </w:r>
      <w:r w:rsidR="00F237E4">
        <w:rPr>
          <w:rStyle w:val="af0"/>
          <w:rFonts w:hint="eastAsia"/>
        </w:rPr>
        <w:t>非线性算例的序列总增温（</w:t>
      </w:r>
      <w:r w:rsidR="00F237E4">
        <w:rPr>
          <w:rStyle w:val="af0"/>
          <w:rFonts w:hint="eastAsia"/>
        </w:rPr>
        <w:t>1</w:t>
      </w:r>
      <w:r w:rsidR="00F237E4">
        <w:rPr>
          <w:rStyle w:val="af0"/>
        </w:rPr>
        <w:t>22</w:t>
      </w:r>
      <w:r w:rsidR="00F237E4">
        <w:rPr>
          <w:rStyle w:val="af0"/>
          <w:rFonts w:hint="eastAsia"/>
        </w:rPr>
        <w:t>年）稍大于相应线性算例有关</w:t>
      </w:r>
      <w:r w:rsidR="001409A1" w:rsidRPr="00A10275">
        <w:rPr>
          <w:rStyle w:val="af0"/>
          <w:rFonts w:hint="eastAsia"/>
        </w:rPr>
        <w:t>.</w:t>
      </w:r>
      <w:r w:rsidR="00B0134E" w:rsidRPr="00A10275">
        <w:rPr>
          <w:rStyle w:val="af0"/>
        </w:rPr>
        <w:t xml:space="preserve"> </w:t>
      </w:r>
      <w:r w:rsidR="007268E2" w:rsidRPr="009F4C27">
        <w:rPr>
          <w:rStyle w:val="af6"/>
        </w:rPr>
        <w:t>造成</w:t>
      </w:r>
      <w:r w:rsidR="007268E2" w:rsidRPr="009F4C27">
        <w:rPr>
          <w:rStyle w:val="af6"/>
        </w:rPr>
        <w:t>M-2</w:t>
      </w:r>
      <w:r w:rsidR="00C8125C">
        <w:rPr>
          <w:rStyle w:val="af6"/>
          <w:rFonts w:hint="eastAsia"/>
        </w:rPr>
        <w:t>对</w:t>
      </w:r>
      <w:r w:rsidR="00C8125C">
        <w:rPr>
          <w:rStyle w:val="af6"/>
          <w:rFonts w:hint="eastAsia"/>
        </w:rPr>
        <w:t>M</w:t>
      </w:r>
      <w:r w:rsidR="00C8125C">
        <w:rPr>
          <w:rStyle w:val="af6"/>
        </w:rPr>
        <w:t>-1</w:t>
      </w:r>
      <w:r w:rsidR="00C8125C">
        <w:rPr>
          <w:rStyle w:val="af6"/>
          <w:rFonts w:hint="eastAsia"/>
        </w:rPr>
        <w:t>B</w:t>
      </w:r>
      <w:r w:rsidR="007268E2" w:rsidRPr="009F4C27">
        <w:rPr>
          <w:rStyle w:val="af6"/>
        </w:rPr>
        <w:t>的输出季节信号</w:t>
      </w:r>
      <w:r w:rsidR="007268E2" w:rsidRPr="009F4C27">
        <w:rPr>
          <w:rStyle w:val="af6"/>
          <w:rFonts w:hint="eastAsia"/>
        </w:rPr>
        <w:t>差异的主要原因，是长期趋势对由简单平均估计的季节信号的污染</w:t>
      </w:r>
      <w:r w:rsidR="007268E2">
        <w:rPr>
          <w:rStyle w:val="af0"/>
        </w:rPr>
        <w:t xml:space="preserve">. </w:t>
      </w:r>
      <w:r w:rsidR="007268E2">
        <w:rPr>
          <w:rStyle w:val="af0"/>
          <w:rFonts w:hint="eastAsia"/>
        </w:rPr>
        <w:t>例如，</w:t>
      </w:r>
      <w:r w:rsidR="001A5071">
        <w:rPr>
          <w:rStyle w:val="af0"/>
          <w:rFonts w:hint="eastAsia"/>
        </w:rPr>
        <w:t>非常</w:t>
      </w:r>
      <w:r w:rsidR="007268E2">
        <w:rPr>
          <w:rStyle w:val="af0"/>
          <w:rFonts w:hint="eastAsia"/>
        </w:rPr>
        <w:t>剧烈</w:t>
      </w:r>
      <w:r w:rsidR="006840A4">
        <w:rPr>
          <w:rStyle w:val="af0"/>
          <w:rFonts w:hint="eastAsia"/>
        </w:rPr>
        <w:t>的长期升温趋势可</w:t>
      </w:r>
      <w:r w:rsidR="007268E2">
        <w:rPr>
          <w:rStyle w:val="af0"/>
          <w:rFonts w:hint="eastAsia"/>
        </w:rPr>
        <w:t>导致在一年内年末的温度倾向于比年初高；每年都如此，</w:t>
      </w:r>
      <w:r w:rsidR="00E909BB">
        <w:rPr>
          <w:rStyle w:val="af0"/>
          <w:rFonts w:hint="eastAsia"/>
        </w:rPr>
        <w:t>就会造成由</w:t>
      </w:r>
      <w:r w:rsidR="007C32CD">
        <w:rPr>
          <w:rStyle w:val="af0"/>
          <w:rFonts w:hint="eastAsia"/>
        </w:rPr>
        <w:t>简单平均决定的季节信号</w:t>
      </w:r>
      <w:r w:rsidR="00E909BB">
        <w:rPr>
          <w:rStyle w:val="af0"/>
          <w:rFonts w:hint="eastAsia"/>
        </w:rPr>
        <w:t>出现</w:t>
      </w:r>
      <w:r w:rsidR="007F152D">
        <w:rPr>
          <w:rStyle w:val="af0"/>
          <w:rFonts w:hint="eastAsia"/>
        </w:rPr>
        <w:t>年末高于年初</w:t>
      </w:r>
      <w:r w:rsidR="00E909BB">
        <w:rPr>
          <w:rStyle w:val="af0"/>
          <w:rFonts w:hint="eastAsia"/>
        </w:rPr>
        <w:t>的倾向</w:t>
      </w:r>
      <w:r w:rsidR="00E909BB">
        <w:rPr>
          <w:rStyle w:val="af0"/>
          <w:rFonts w:hint="eastAsia"/>
        </w:rPr>
        <w:t>.</w:t>
      </w:r>
      <w:r w:rsidR="00E909BB">
        <w:rPr>
          <w:rStyle w:val="af0"/>
        </w:rPr>
        <w:t xml:space="preserve"> </w:t>
      </w:r>
      <w:r w:rsidR="009F4C27">
        <w:rPr>
          <w:rStyle w:val="af0"/>
          <w:rFonts w:hint="eastAsia"/>
        </w:rPr>
        <w:t>是否可以消除这种污染？</w:t>
      </w:r>
      <w:r w:rsidR="009F4C27" w:rsidRPr="00E2201B">
        <w:rPr>
          <w:rStyle w:val="af6"/>
          <w:rFonts w:hint="eastAsia"/>
        </w:rPr>
        <w:t>若对季节分量的简单平均估计是对</w:t>
      </w:r>
      <w:r w:rsidR="003B18F3">
        <w:rPr>
          <w:rStyle w:val="af6"/>
          <w:rFonts w:hint="eastAsia"/>
        </w:rPr>
        <w:t>已</w:t>
      </w:r>
      <w:r w:rsidR="009F4C27" w:rsidRPr="00E2201B">
        <w:rPr>
          <w:rStyle w:val="af6"/>
          <w:rFonts w:hint="eastAsia"/>
        </w:rPr>
        <w:t>去除长期趋势的序列</w:t>
      </w:r>
      <w:r w:rsidR="00BD03AF" w:rsidRPr="00E2201B">
        <w:rPr>
          <w:rStyle w:val="af6"/>
          <w:rFonts w:hint="eastAsia"/>
        </w:rPr>
        <w:t>执行的</w:t>
      </w:r>
      <w:r w:rsidR="009F4C27" w:rsidRPr="00E2201B">
        <w:rPr>
          <w:rStyle w:val="af6"/>
          <w:rFonts w:hint="eastAsia"/>
        </w:rPr>
        <w:t>，如</w:t>
      </w:r>
      <w:r w:rsidR="009F4C27" w:rsidRPr="00E2201B">
        <w:rPr>
          <w:rStyle w:val="af6"/>
          <w:rFonts w:hint="eastAsia"/>
        </w:rPr>
        <w:t>M</w:t>
      </w:r>
      <w:r w:rsidR="009F4C27" w:rsidRPr="00E2201B">
        <w:rPr>
          <w:rStyle w:val="af6"/>
        </w:rPr>
        <w:t>-1A</w:t>
      </w:r>
      <w:r w:rsidR="009F4C27" w:rsidRPr="00E2201B">
        <w:rPr>
          <w:rStyle w:val="af6"/>
        </w:rPr>
        <w:t>和</w:t>
      </w:r>
      <w:r w:rsidR="009F4C27" w:rsidRPr="00E2201B">
        <w:rPr>
          <w:rStyle w:val="af6"/>
        </w:rPr>
        <w:t>M-2</w:t>
      </w:r>
      <w:r w:rsidR="009D1972" w:rsidRPr="00E2201B">
        <w:rPr>
          <w:rStyle w:val="af6"/>
          <w:rFonts w:hint="eastAsia"/>
        </w:rPr>
        <w:t>方法那样，则上述原因将失效；</w:t>
      </w:r>
      <w:r w:rsidR="009D1972" w:rsidRPr="00E2201B">
        <w:rPr>
          <w:rStyle w:val="af6"/>
        </w:rPr>
        <w:t>这便是</w:t>
      </w:r>
      <w:r w:rsidR="009D1972" w:rsidRPr="00E2201B">
        <w:rPr>
          <w:rStyle w:val="af6"/>
          <w:rFonts w:hint="eastAsia"/>
        </w:rPr>
        <w:t>M</w:t>
      </w:r>
      <w:r w:rsidR="009D1972" w:rsidRPr="00E2201B">
        <w:rPr>
          <w:rStyle w:val="af6"/>
        </w:rPr>
        <w:t>-2</w:t>
      </w:r>
      <w:r w:rsidR="009D1972" w:rsidRPr="00E2201B">
        <w:rPr>
          <w:rStyle w:val="af6"/>
        </w:rPr>
        <w:t>对</w:t>
      </w:r>
      <w:r w:rsidR="009D1972" w:rsidRPr="00E2201B">
        <w:rPr>
          <w:rStyle w:val="af6"/>
        </w:rPr>
        <w:t>M-1A</w:t>
      </w:r>
      <w:r w:rsidR="009D1972" w:rsidRPr="00E2201B">
        <w:rPr>
          <w:rStyle w:val="af6"/>
        </w:rPr>
        <w:t>的输出季节信号差异远小于对</w:t>
      </w:r>
      <w:r w:rsidR="009D1972" w:rsidRPr="00E2201B">
        <w:rPr>
          <w:rStyle w:val="af6"/>
        </w:rPr>
        <w:t>M-1B</w:t>
      </w:r>
      <w:r w:rsidR="009D1972" w:rsidRPr="00E2201B">
        <w:rPr>
          <w:rStyle w:val="af6"/>
        </w:rPr>
        <w:t>的原因</w:t>
      </w:r>
      <w:r w:rsidR="009D1972">
        <w:rPr>
          <w:rStyle w:val="af0"/>
          <w:rFonts w:hint="eastAsia"/>
        </w:rPr>
        <w:t>.</w:t>
      </w:r>
      <w:r w:rsidR="009F4C27">
        <w:rPr>
          <w:rStyle w:val="af0"/>
        </w:rPr>
        <w:t xml:space="preserve"> </w:t>
      </w:r>
      <w:r w:rsidR="008E53AD" w:rsidRPr="00A10275">
        <w:rPr>
          <w:rStyle w:val="af0"/>
          <w:i/>
          <w:u w:val="single"/>
        </w:rPr>
        <w:t>2</w:t>
      </w:r>
      <w:r w:rsidR="00B0134E" w:rsidRPr="00A10275">
        <w:rPr>
          <w:rStyle w:val="af0"/>
          <w:i/>
          <w:u w:val="single"/>
        </w:rPr>
        <w:t xml:space="preserve">) </w:t>
      </w:r>
      <w:r w:rsidR="00E164B1" w:rsidRPr="00A10275">
        <w:rPr>
          <w:rStyle w:val="af0"/>
          <w:rFonts w:hint="eastAsia"/>
          <w:i/>
          <w:u w:val="single"/>
        </w:rPr>
        <w:t>余项均值的差异</w:t>
      </w:r>
      <w:r w:rsidR="00E164B1" w:rsidRPr="00A10275">
        <w:rPr>
          <w:rStyle w:val="af0"/>
          <w:rFonts w:hint="eastAsia"/>
        </w:rPr>
        <w:t>.</w:t>
      </w:r>
      <w:r w:rsidR="00E164B1" w:rsidRPr="00A10275">
        <w:rPr>
          <w:rStyle w:val="af0"/>
        </w:rPr>
        <w:t xml:space="preserve"> </w:t>
      </w:r>
      <w:r w:rsidR="00825659" w:rsidRPr="00A10275">
        <w:rPr>
          <w:rStyle w:val="af0"/>
          <w:rFonts w:hint="eastAsia"/>
        </w:rPr>
        <w:t>在定义上，</w:t>
      </w:r>
      <w:r w:rsidR="007B0F1F" w:rsidRPr="00A10275">
        <w:rPr>
          <w:rStyle w:val="af0"/>
          <w:rFonts w:hint="eastAsia"/>
        </w:rPr>
        <w:t>M</w:t>
      </w:r>
      <w:r w:rsidR="007B0F1F" w:rsidRPr="00A10275">
        <w:rPr>
          <w:rStyle w:val="af0"/>
        </w:rPr>
        <w:t>-</w:t>
      </w:r>
      <w:r w:rsidR="00FE3171" w:rsidRPr="00A10275">
        <w:rPr>
          <w:rStyle w:val="af0"/>
        </w:rPr>
        <w:t>1</w:t>
      </w:r>
      <w:r w:rsidR="00FE3171" w:rsidRPr="00A10275">
        <w:rPr>
          <w:rStyle w:val="af0"/>
          <w:rFonts w:hint="eastAsia"/>
        </w:rPr>
        <w:t>A</w:t>
      </w:r>
      <w:r w:rsidR="00FE3171" w:rsidRPr="00A10275">
        <w:rPr>
          <w:rStyle w:val="af0"/>
          <w:rFonts w:hint="eastAsia"/>
        </w:rPr>
        <w:t>的输出余项总是零均值</w:t>
      </w:r>
      <w:r w:rsidR="00B22598" w:rsidRPr="00A10275">
        <w:rPr>
          <w:rStyle w:val="af0"/>
          <w:rFonts w:hint="eastAsia"/>
        </w:rPr>
        <w:t>的</w:t>
      </w:r>
      <w:r w:rsidR="00FE3171" w:rsidRPr="00A10275">
        <w:rPr>
          <w:rStyle w:val="af0"/>
          <w:rFonts w:hint="eastAsia"/>
        </w:rPr>
        <w:t>，</w:t>
      </w:r>
      <w:r w:rsidR="00B22598" w:rsidRPr="00A10275">
        <w:rPr>
          <w:rStyle w:val="af0"/>
          <w:rFonts w:hint="eastAsia"/>
        </w:rPr>
        <w:t>即使</w:t>
      </w:r>
      <w:proofErr w:type="gramStart"/>
      <w:r w:rsidR="00164387" w:rsidRPr="00A10275">
        <w:rPr>
          <w:rStyle w:val="af0"/>
          <w:rFonts w:hint="eastAsia"/>
        </w:rPr>
        <w:t>理想余项</w:t>
      </w:r>
      <w:proofErr w:type="gramEnd"/>
      <w:r w:rsidR="00164387" w:rsidRPr="00A10275">
        <w:rPr>
          <w:rStyle w:val="af0"/>
          <w:rFonts w:hint="eastAsia"/>
        </w:rPr>
        <w:t>不是；</w:t>
      </w:r>
      <w:r w:rsidR="00FE3171" w:rsidRPr="00A10275">
        <w:rPr>
          <w:rStyle w:val="af0"/>
          <w:rFonts w:hint="eastAsia"/>
        </w:rPr>
        <w:t>而</w:t>
      </w:r>
      <w:r w:rsidR="00FE3171" w:rsidRPr="00A10275">
        <w:rPr>
          <w:rStyle w:val="af0"/>
          <w:rFonts w:hint="eastAsia"/>
        </w:rPr>
        <w:t>M</w:t>
      </w:r>
      <w:r w:rsidR="00FE3171" w:rsidRPr="00A10275">
        <w:rPr>
          <w:rStyle w:val="af0"/>
        </w:rPr>
        <w:t>-1</w:t>
      </w:r>
      <w:r w:rsidR="00FE3171" w:rsidRPr="00A10275">
        <w:rPr>
          <w:rStyle w:val="af0"/>
          <w:rFonts w:hint="eastAsia"/>
        </w:rPr>
        <w:t>B</w:t>
      </w:r>
      <w:r w:rsidR="00FE3171" w:rsidRPr="00A10275">
        <w:rPr>
          <w:rStyle w:val="af0"/>
          <w:rFonts w:hint="eastAsia"/>
        </w:rPr>
        <w:t>和</w:t>
      </w:r>
      <w:r w:rsidR="00FE3171" w:rsidRPr="00A10275">
        <w:rPr>
          <w:rStyle w:val="af0"/>
          <w:rFonts w:hint="eastAsia"/>
        </w:rPr>
        <w:t>M</w:t>
      </w:r>
      <w:r w:rsidR="00FE3171" w:rsidRPr="00A10275">
        <w:rPr>
          <w:rStyle w:val="af0"/>
        </w:rPr>
        <w:t>-2</w:t>
      </w:r>
      <w:r w:rsidR="00164387" w:rsidRPr="00A10275">
        <w:rPr>
          <w:rStyle w:val="af0"/>
          <w:rFonts w:hint="eastAsia"/>
        </w:rPr>
        <w:t>不具有此性质</w:t>
      </w:r>
      <w:r w:rsidR="001E7B22" w:rsidRPr="00A10275">
        <w:rPr>
          <w:rStyle w:val="af0"/>
          <w:rFonts w:hint="eastAsia"/>
        </w:rPr>
        <w:t>（</w:t>
      </w:r>
      <w:r w:rsidR="001E7B22" w:rsidRPr="00A10275">
        <w:rPr>
          <w:rStyle w:val="af0"/>
        </w:rPr>
        <w:fldChar w:fldCharType="begin"/>
      </w:r>
      <w:r w:rsidR="001E7B22" w:rsidRPr="00A10275">
        <w:rPr>
          <w:rStyle w:val="af0"/>
        </w:rPr>
        <w:instrText xml:space="preserve"> </w:instrText>
      </w:r>
      <w:r w:rsidR="001E7B22" w:rsidRPr="00A10275">
        <w:rPr>
          <w:rStyle w:val="af0"/>
          <w:rFonts w:hint="eastAsia"/>
        </w:rPr>
        <w:instrText>REF _Ref109482627 \h</w:instrText>
      </w:r>
      <w:r w:rsidR="001E7B22" w:rsidRPr="00A10275">
        <w:rPr>
          <w:rStyle w:val="af0"/>
        </w:rPr>
        <w:instrText xml:space="preserve"> </w:instrText>
      </w:r>
      <w:r w:rsidR="00A51731" w:rsidRPr="00A10275">
        <w:rPr>
          <w:rStyle w:val="af0"/>
        </w:rPr>
        <w:instrText xml:space="preserve"> \* MERGEFORMAT </w:instrText>
      </w:r>
      <w:r w:rsidR="001E7B22" w:rsidRPr="00A10275">
        <w:rPr>
          <w:rStyle w:val="af0"/>
        </w:rPr>
      </w:r>
      <w:r w:rsidR="001E7B22" w:rsidRPr="00A10275">
        <w:rPr>
          <w:rStyle w:val="af0"/>
        </w:rPr>
        <w:fldChar w:fldCharType="separate"/>
      </w:r>
      <w:r w:rsidR="0009704F" w:rsidRPr="0009704F">
        <w:rPr>
          <w:rStyle w:val="af0"/>
          <w:rFonts w:hint="eastAsia"/>
        </w:rPr>
        <w:t>图</w:t>
      </w:r>
      <w:r w:rsidR="0009704F" w:rsidRPr="0009704F">
        <w:rPr>
          <w:rStyle w:val="af0"/>
        </w:rPr>
        <w:t>15</w:t>
      </w:r>
      <w:r w:rsidR="001E7B22" w:rsidRPr="00A10275">
        <w:rPr>
          <w:rStyle w:val="af0"/>
        </w:rPr>
        <w:fldChar w:fldCharType="end"/>
      </w:r>
      <w:r w:rsidR="001E7B22" w:rsidRPr="00A10275">
        <w:rPr>
          <w:rStyle w:val="af0"/>
          <w:rFonts w:hint="eastAsia"/>
        </w:rPr>
        <w:t>）</w:t>
      </w:r>
      <w:r w:rsidR="00FE3171" w:rsidRPr="00A10275">
        <w:rPr>
          <w:rStyle w:val="af0"/>
          <w:rFonts w:hint="eastAsia"/>
        </w:rPr>
        <w:t>.</w:t>
      </w:r>
      <w:r w:rsidR="00FE3171" w:rsidRPr="00A10275">
        <w:rPr>
          <w:rStyle w:val="af0"/>
        </w:rPr>
        <w:t xml:space="preserve"> </w:t>
      </w:r>
      <w:r w:rsidR="00825659" w:rsidRPr="00A10275">
        <w:rPr>
          <w:rStyle w:val="af0"/>
          <w:rFonts w:hint="eastAsia"/>
        </w:rPr>
        <w:t>在理想试验中，</w:t>
      </w:r>
      <w:r w:rsidR="006F7A90" w:rsidRPr="00671531">
        <w:rPr>
          <w:rStyle w:val="af6"/>
          <w:rFonts w:hint="eastAsia"/>
        </w:rPr>
        <w:t>M</w:t>
      </w:r>
      <w:r w:rsidR="006F7A90" w:rsidRPr="00671531">
        <w:rPr>
          <w:rStyle w:val="af6"/>
        </w:rPr>
        <w:t>-2</w:t>
      </w:r>
      <w:r w:rsidR="004A67EB">
        <w:rPr>
          <w:rStyle w:val="af6"/>
          <w:rFonts w:hint="eastAsia"/>
        </w:rPr>
        <w:t>对</w:t>
      </w:r>
      <w:r w:rsidR="004A67EB">
        <w:rPr>
          <w:rStyle w:val="af6"/>
          <w:rFonts w:hint="eastAsia"/>
        </w:rPr>
        <w:t>M</w:t>
      </w:r>
      <w:r w:rsidR="004A67EB">
        <w:rPr>
          <w:rStyle w:val="af6"/>
        </w:rPr>
        <w:t>-1</w:t>
      </w:r>
      <w:r w:rsidR="004A67EB">
        <w:rPr>
          <w:rStyle w:val="af6"/>
          <w:rFonts w:hint="eastAsia"/>
        </w:rPr>
        <w:t>B</w:t>
      </w:r>
      <w:r w:rsidR="006F7A90" w:rsidRPr="00671531">
        <w:rPr>
          <w:rStyle w:val="af6"/>
          <w:rFonts w:hint="eastAsia"/>
        </w:rPr>
        <w:t>的输出余项</w:t>
      </w:r>
      <w:r w:rsidR="00C32EC8">
        <w:rPr>
          <w:rStyle w:val="af6"/>
          <w:rFonts w:hint="eastAsia"/>
        </w:rPr>
        <w:t>均值</w:t>
      </w:r>
      <w:r w:rsidR="006F7A90" w:rsidRPr="00671531">
        <w:rPr>
          <w:rStyle w:val="af6"/>
          <w:rFonts w:hint="eastAsia"/>
        </w:rPr>
        <w:t>差异很小</w:t>
      </w:r>
      <w:r w:rsidR="006F7A90">
        <w:rPr>
          <w:rFonts w:hint="eastAsia"/>
        </w:rPr>
        <w:t>（</w:t>
      </w:r>
      <w:r w:rsidR="006F7A90">
        <w:fldChar w:fldCharType="begin"/>
      </w:r>
      <w:r w:rsidR="006F7A90">
        <w:instrText xml:space="preserve"> </w:instrText>
      </w:r>
      <w:r w:rsidR="006F7A90">
        <w:rPr>
          <w:rFonts w:hint="eastAsia"/>
        </w:rPr>
        <w:instrText>REF _Ref110110677 \h</w:instrText>
      </w:r>
      <w:r w:rsidR="006F7A90">
        <w:instrText xml:space="preserve"> </w:instrText>
      </w:r>
      <w:r w:rsidR="00A51731">
        <w:instrText xml:space="preserve"> \* MERGEFORMAT </w:instrText>
      </w:r>
      <w:r w:rsidR="006F7A90">
        <w:fldChar w:fldCharType="separate"/>
      </w:r>
      <w:r w:rsidR="0009704F">
        <w:rPr>
          <w:rFonts w:hint="eastAsia"/>
        </w:rPr>
        <w:t>表</w:t>
      </w:r>
      <w:r w:rsidR="0009704F">
        <w:t>8</w:t>
      </w:r>
      <w:r w:rsidR="006F7A90">
        <w:fldChar w:fldCharType="end"/>
      </w:r>
      <w:r w:rsidR="006F7A90">
        <w:rPr>
          <w:rFonts w:hint="eastAsia"/>
        </w:rPr>
        <w:t>）</w:t>
      </w:r>
      <w:r w:rsidR="00825659">
        <w:rPr>
          <w:rFonts w:hint="eastAsia"/>
        </w:rPr>
        <w:t>.</w:t>
      </w:r>
      <w:r w:rsidR="00825659">
        <w:t xml:space="preserve"> </w:t>
      </w:r>
      <w:r w:rsidR="006F7A90" w:rsidRPr="00B054DE">
        <w:rPr>
          <w:rStyle w:val="af6"/>
          <w:rFonts w:hint="eastAsia"/>
        </w:rPr>
        <w:t>M</w:t>
      </w:r>
      <w:r w:rsidR="006F7A90" w:rsidRPr="00B054DE">
        <w:rPr>
          <w:rStyle w:val="af6"/>
        </w:rPr>
        <w:t>-2</w:t>
      </w:r>
      <w:r w:rsidR="004A67EB">
        <w:rPr>
          <w:rStyle w:val="af6"/>
          <w:rFonts w:hint="eastAsia"/>
        </w:rPr>
        <w:t>对</w:t>
      </w:r>
      <w:r w:rsidR="004A67EB">
        <w:rPr>
          <w:rStyle w:val="af6"/>
          <w:rFonts w:hint="eastAsia"/>
        </w:rPr>
        <w:t>M</w:t>
      </w:r>
      <w:r w:rsidR="004A67EB">
        <w:rPr>
          <w:rStyle w:val="af6"/>
        </w:rPr>
        <w:t>-1</w:t>
      </w:r>
      <w:r w:rsidR="004A67EB">
        <w:rPr>
          <w:rStyle w:val="af6"/>
          <w:rFonts w:hint="eastAsia"/>
        </w:rPr>
        <w:t>A</w:t>
      </w:r>
      <w:r w:rsidR="006F7A90" w:rsidRPr="00B054DE">
        <w:rPr>
          <w:rStyle w:val="af6"/>
          <w:rFonts w:hint="eastAsia"/>
        </w:rPr>
        <w:t>的输出余项</w:t>
      </w:r>
      <w:r w:rsidR="00C32EC8">
        <w:rPr>
          <w:rStyle w:val="af6"/>
          <w:rFonts w:hint="eastAsia"/>
        </w:rPr>
        <w:t>均值</w:t>
      </w:r>
      <w:r w:rsidR="006F7A90" w:rsidRPr="00B054DE">
        <w:rPr>
          <w:rStyle w:val="af6"/>
          <w:rFonts w:hint="eastAsia"/>
        </w:rPr>
        <w:t>差异</w:t>
      </w:r>
      <w:r w:rsidR="006F7A90">
        <w:rPr>
          <w:rFonts w:hint="eastAsia"/>
        </w:rPr>
        <w:t>（</w:t>
      </w:r>
      <w:r w:rsidR="006F7A90">
        <w:fldChar w:fldCharType="begin"/>
      </w:r>
      <w:r w:rsidR="006F7A90">
        <w:instrText xml:space="preserve"> REF _Ref110110680 \h </w:instrText>
      </w:r>
      <w:r w:rsidR="00A51731">
        <w:instrText xml:space="preserve"> \* MERGEFORMAT </w:instrText>
      </w:r>
      <w:r w:rsidR="006F7A90">
        <w:fldChar w:fldCharType="separate"/>
      </w:r>
      <w:r w:rsidR="0009704F">
        <w:rPr>
          <w:rFonts w:hint="eastAsia"/>
        </w:rPr>
        <w:t>表</w:t>
      </w:r>
      <w:r w:rsidR="0009704F">
        <w:t>5</w:t>
      </w:r>
      <w:r w:rsidR="006F7A90">
        <w:fldChar w:fldCharType="end"/>
      </w:r>
      <w:r w:rsidR="006F7A90">
        <w:rPr>
          <w:rFonts w:hint="eastAsia"/>
        </w:rPr>
        <w:t>）</w:t>
      </w:r>
      <w:r w:rsidR="00B22598" w:rsidRPr="00554B31">
        <w:rPr>
          <w:rStyle w:val="af6"/>
          <w:rFonts w:hint="eastAsia"/>
        </w:rPr>
        <w:t>主要</w:t>
      </w:r>
      <w:proofErr w:type="gramStart"/>
      <w:r w:rsidR="00554B31" w:rsidRPr="00554B31">
        <w:rPr>
          <w:rStyle w:val="af6"/>
          <w:rFonts w:hint="eastAsia"/>
        </w:rPr>
        <w:t>随</w:t>
      </w:r>
      <w:r w:rsidR="004F3221">
        <w:rPr>
          <w:rStyle w:val="af6"/>
          <w:rFonts w:hint="eastAsia"/>
        </w:rPr>
        <w:t>理想</w:t>
      </w:r>
      <w:proofErr w:type="gramEnd"/>
      <w:r w:rsidR="00B22598" w:rsidRPr="00554B31">
        <w:rPr>
          <w:rStyle w:val="af6"/>
          <w:rFonts w:hint="eastAsia"/>
        </w:rPr>
        <w:t>趋势非线性</w:t>
      </w:r>
      <w:r w:rsidR="00554B31" w:rsidRPr="00554B31">
        <w:rPr>
          <w:rStyle w:val="af6"/>
          <w:rFonts w:hint="eastAsia"/>
        </w:rPr>
        <w:t>的增</w:t>
      </w:r>
      <w:r w:rsidR="00B22598" w:rsidRPr="00554B31">
        <w:rPr>
          <w:rStyle w:val="af6"/>
          <w:rFonts w:hint="eastAsia"/>
        </w:rPr>
        <w:t>强</w:t>
      </w:r>
      <w:r w:rsidR="00554B31" w:rsidRPr="00554B31">
        <w:rPr>
          <w:rStyle w:val="af6"/>
          <w:rFonts w:hint="eastAsia"/>
        </w:rPr>
        <w:t>而增大</w:t>
      </w:r>
      <w:r w:rsidR="00401BFD">
        <w:rPr>
          <w:rFonts w:hint="eastAsia"/>
        </w:rPr>
        <w:t>.</w:t>
      </w:r>
      <w:r w:rsidR="00401BFD">
        <w:t xml:space="preserve"> </w:t>
      </w:r>
      <w:r w:rsidR="00401BFD">
        <w:rPr>
          <w:rFonts w:hint="eastAsia"/>
        </w:rPr>
        <w:t>在强烈非线性趋势算例</w:t>
      </w:r>
      <w:r w:rsidR="00401BFD">
        <w:rPr>
          <w:rFonts w:hint="eastAsia"/>
        </w:rPr>
        <w:t>C</w:t>
      </w:r>
      <w:r w:rsidR="00401BFD">
        <w:t>8</w:t>
      </w:r>
      <w:r w:rsidR="00401BFD">
        <w:rPr>
          <w:rFonts w:hint="eastAsia"/>
        </w:rPr>
        <w:t>中，这个差异超过</w:t>
      </w:r>
      <w:r w:rsidR="00401BFD">
        <w:rPr>
          <w:rFonts w:hint="eastAsia"/>
        </w:rPr>
        <w:t>0</w:t>
      </w:r>
      <w:r w:rsidR="00401BFD">
        <w:t>.1</w:t>
      </w:r>
      <w:r w:rsidR="00401BFD" w:rsidRPr="00710EC8">
        <w:t>°C</w:t>
      </w:r>
      <w:r w:rsidR="008E53AD">
        <w:rPr>
          <w:rFonts w:hint="eastAsia"/>
        </w:rPr>
        <w:t>.</w:t>
      </w:r>
      <w:r w:rsidR="008E53AD">
        <w:t xml:space="preserve"> </w:t>
      </w:r>
      <w:r w:rsidR="004F3221">
        <w:rPr>
          <w:rFonts w:hint="eastAsia"/>
        </w:rPr>
        <w:t>注意</w:t>
      </w:r>
      <w:r w:rsidR="004F3221">
        <w:rPr>
          <w:rFonts w:hint="eastAsia"/>
        </w:rPr>
        <w:t>C</w:t>
      </w:r>
      <w:r w:rsidR="004F3221">
        <w:t>5</w:t>
      </w:r>
      <w:r w:rsidR="004F3221">
        <w:rPr>
          <w:rFonts w:hint="eastAsia"/>
        </w:rPr>
        <w:t>,</w:t>
      </w:r>
      <w:r w:rsidR="004F3221">
        <w:t xml:space="preserve"> </w:t>
      </w:r>
      <w:r w:rsidR="004F3221">
        <w:rPr>
          <w:rFonts w:hint="eastAsia"/>
        </w:rPr>
        <w:t>C</w:t>
      </w:r>
      <w:r w:rsidR="004F3221">
        <w:t xml:space="preserve">7, </w:t>
      </w:r>
      <w:r w:rsidR="004F3221">
        <w:rPr>
          <w:rFonts w:hint="eastAsia"/>
        </w:rPr>
        <w:t>C9</w:t>
      </w:r>
      <w:r w:rsidR="004F3221">
        <w:rPr>
          <w:rFonts w:hint="eastAsia"/>
        </w:rPr>
        <w:t>的输出余项均值差异相同（</w:t>
      </w:r>
      <w:r w:rsidR="004F3221">
        <w:fldChar w:fldCharType="begin"/>
      </w:r>
      <w:r w:rsidR="004F3221">
        <w:instrText xml:space="preserve"> REF _Ref110110680 \h  \* MERGEFORMAT </w:instrText>
      </w:r>
      <w:r w:rsidR="004F3221">
        <w:fldChar w:fldCharType="separate"/>
      </w:r>
      <w:r w:rsidR="0009704F">
        <w:rPr>
          <w:rFonts w:hint="eastAsia"/>
        </w:rPr>
        <w:t>表</w:t>
      </w:r>
      <w:r w:rsidR="0009704F">
        <w:t>5</w:t>
      </w:r>
      <w:r w:rsidR="004F3221">
        <w:fldChar w:fldCharType="end"/>
      </w:r>
      <w:r w:rsidR="004F3221">
        <w:rPr>
          <w:rFonts w:hint="eastAsia"/>
        </w:rPr>
        <w:t>），说明理想趋势的剧烈程度不影响这个差异，</w:t>
      </w:r>
      <w:r w:rsidR="004F3221" w:rsidRPr="00002A20">
        <w:rPr>
          <w:rFonts w:hint="eastAsia"/>
          <w:b/>
        </w:rPr>
        <w:t>C</w:t>
      </w:r>
      <w:r w:rsidR="004F3221" w:rsidRPr="00002A20">
        <w:rPr>
          <w:b/>
        </w:rPr>
        <w:t>8</w:t>
      </w:r>
      <w:r w:rsidR="004F3221" w:rsidRPr="00002A20">
        <w:rPr>
          <w:b/>
        </w:rPr>
        <w:t>中这差异的升高应归因于非线性而</w:t>
      </w:r>
      <w:r w:rsidR="004F3221" w:rsidRPr="00002A20">
        <w:rPr>
          <w:rFonts w:hint="eastAsia"/>
          <w:b/>
        </w:rPr>
        <w:t>不是剧烈程度</w:t>
      </w:r>
      <w:r w:rsidR="004F3221" w:rsidRPr="003F177F">
        <w:rPr>
          <w:rFonts w:hint="eastAsia"/>
        </w:rPr>
        <w:t>.</w:t>
      </w:r>
      <w:r w:rsidR="004F3221">
        <w:t xml:space="preserve"> </w:t>
      </w:r>
      <w:r w:rsidR="008F18B1" w:rsidRPr="001E07C0">
        <w:rPr>
          <w:rStyle w:val="af6"/>
          <w:rFonts w:hint="eastAsia"/>
        </w:rPr>
        <w:t>这个差异</w:t>
      </w:r>
      <w:r w:rsidR="004F2669">
        <w:rPr>
          <w:rStyle w:val="af6"/>
          <w:rFonts w:hint="eastAsia"/>
        </w:rPr>
        <w:t>还</w:t>
      </w:r>
      <w:r w:rsidR="001E07C0" w:rsidRPr="001E07C0">
        <w:rPr>
          <w:rStyle w:val="af6"/>
          <w:rFonts w:hint="eastAsia"/>
        </w:rPr>
        <w:t>随着</w:t>
      </w:r>
      <w:proofErr w:type="gramStart"/>
      <w:r w:rsidR="008F18B1" w:rsidRPr="001E07C0">
        <w:rPr>
          <w:rStyle w:val="af6"/>
          <w:rFonts w:hint="eastAsia"/>
        </w:rPr>
        <w:t>理想余项</w:t>
      </w:r>
      <w:proofErr w:type="gramEnd"/>
      <w:r w:rsidR="008F18B1" w:rsidRPr="001E07C0">
        <w:rPr>
          <w:rStyle w:val="af6"/>
          <w:rFonts w:hint="eastAsia"/>
        </w:rPr>
        <w:t>方差的</w:t>
      </w:r>
      <w:r w:rsidR="001E07C0" w:rsidRPr="001E07C0">
        <w:rPr>
          <w:rStyle w:val="af6"/>
          <w:rFonts w:hint="eastAsia"/>
        </w:rPr>
        <w:t>增加而增大</w:t>
      </w:r>
      <w:r w:rsidR="008F18B1">
        <w:rPr>
          <w:rFonts w:hint="eastAsia"/>
        </w:rPr>
        <w:t>.</w:t>
      </w:r>
      <w:r w:rsidR="008F18B1">
        <w:t xml:space="preserve"> </w:t>
      </w:r>
      <w:r w:rsidR="007176EA">
        <w:rPr>
          <w:rFonts w:hint="eastAsia"/>
        </w:rPr>
        <w:t>在具有线性</w:t>
      </w:r>
      <w:r w:rsidR="00D53DC8">
        <w:rPr>
          <w:rFonts w:hint="eastAsia"/>
        </w:rPr>
        <w:t>理想</w:t>
      </w:r>
      <w:r w:rsidR="007176EA">
        <w:rPr>
          <w:rFonts w:hint="eastAsia"/>
        </w:rPr>
        <w:t>趋势的算例</w:t>
      </w:r>
      <w:r w:rsidR="007176EA">
        <w:rPr>
          <w:rFonts w:hint="eastAsia"/>
        </w:rPr>
        <w:t>C</w:t>
      </w:r>
      <w:r w:rsidR="007176EA">
        <w:t>1, 3, 5, 7, 9</w:t>
      </w:r>
      <w:r w:rsidR="007176EA">
        <w:rPr>
          <w:rFonts w:hint="eastAsia"/>
        </w:rPr>
        <w:t>中，当</w:t>
      </w:r>
      <w:proofErr w:type="gramStart"/>
      <w:r w:rsidR="007176EA">
        <w:rPr>
          <w:rFonts w:hint="eastAsia"/>
        </w:rPr>
        <w:t>理想余项</w:t>
      </w:r>
      <w:proofErr w:type="gramEnd"/>
      <w:r w:rsidR="007176EA">
        <w:rPr>
          <w:rFonts w:hint="eastAsia"/>
        </w:rPr>
        <w:t>方差相同时，</w:t>
      </w:r>
      <w:r w:rsidR="00D53DC8">
        <w:rPr>
          <w:rFonts w:hint="eastAsia"/>
        </w:rPr>
        <w:t>M</w:t>
      </w:r>
      <w:r w:rsidR="00D53DC8">
        <w:t>-1</w:t>
      </w:r>
      <w:r w:rsidR="00D53DC8">
        <w:rPr>
          <w:rFonts w:hint="eastAsia"/>
        </w:rPr>
        <w:t>A</w:t>
      </w:r>
      <w:r w:rsidR="00D53DC8">
        <w:rPr>
          <w:rFonts w:hint="eastAsia"/>
        </w:rPr>
        <w:t>和</w:t>
      </w:r>
      <w:r w:rsidR="00D53DC8">
        <w:rPr>
          <w:rFonts w:hint="eastAsia"/>
        </w:rPr>
        <w:t>M</w:t>
      </w:r>
      <w:r w:rsidR="00D53DC8">
        <w:t>-2</w:t>
      </w:r>
      <w:r w:rsidR="00D53DC8">
        <w:rPr>
          <w:rFonts w:hint="eastAsia"/>
        </w:rPr>
        <w:t>输出余项的差异亦相同；</w:t>
      </w:r>
      <w:proofErr w:type="gramStart"/>
      <w:r w:rsidR="00D53DC8">
        <w:rPr>
          <w:rFonts w:hint="eastAsia"/>
        </w:rPr>
        <w:t>理想余项</w:t>
      </w:r>
      <w:proofErr w:type="gramEnd"/>
      <w:r w:rsidR="00D53DC8">
        <w:rPr>
          <w:rFonts w:hint="eastAsia"/>
        </w:rPr>
        <w:t>方差愈大，则这个差异越大；在具有相同二次多项式趋势的算例</w:t>
      </w:r>
      <w:r w:rsidR="00D53DC8">
        <w:rPr>
          <w:rFonts w:hint="eastAsia"/>
        </w:rPr>
        <w:t>C</w:t>
      </w:r>
      <w:r w:rsidR="00D53DC8">
        <w:t>2, 4, 6, 10</w:t>
      </w:r>
      <w:r w:rsidR="00D53DC8">
        <w:rPr>
          <w:rFonts w:hint="eastAsia"/>
        </w:rPr>
        <w:t>中，仍有前述观察；在具有剧烈二次多项式趋势的算例</w:t>
      </w:r>
      <w:r w:rsidR="00D53DC8">
        <w:rPr>
          <w:rFonts w:hint="eastAsia"/>
        </w:rPr>
        <w:t>C</w:t>
      </w:r>
      <w:r w:rsidR="00D53DC8">
        <w:t>8</w:t>
      </w:r>
      <w:r w:rsidR="00D53DC8">
        <w:rPr>
          <w:rFonts w:hint="eastAsia"/>
        </w:rPr>
        <w:t>中，这个差异最大，超过</w:t>
      </w:r>
      <w:r w:rsidR="00D53DC8">
        <w:rPr>
          <w:rFonts w:hint="eastAsia"/>
        </w:rPr>
        <w:t>0</w:t>
      </w:r>
      <w:r w:rsidR="00D53DC8">
        <w:t>.1</w:t>
      </w:r>
      <w:r w:rsidR="00D53DC8" w:rsidRPr="00710EC8">
        <w:t>°C</w:t>
      </w:r>
      <w:r w:rsidR="00D53DC8">
        <w:rPr>
          <w:rFonts w:hint="eastAsia"/>
        </w:rPr>
        <w:t>，这是因为</w:t>
      </w:r>
      <w:r w:rsidR="00D53DC8">
        <w:rPr>
          <w:rFonts w:hint="eastAsia"/>
        </w:rPr>
        <w:t>C</w:t>
      </w:r>
      <w:r w:rsidR="00D53DC8">
        <w:t>8</w:t>
      </w:r>
      <w:r w:rsidR="00D53DC8">
        <w:rPr>
          <w:rFonts w:hint="eastAsia"/>
        </w:rPr>
        <w:t>算例的趋势非线性程度和</w:t>
      </w:r>
      <w:proofErr w:type="gramStart"/>
      <w:r w:rsidR="00D53DC8">
        <w:rPr>
          <w:rFonts w:hint="eastAsia"/>
        </w:rPr>
        <w:t>理想余项</w:t>
      </w:r>
      <w:proofErr w:type="gramEnd"/>
      <w:r w:rsidR="00D53DC8">
        <w:rPr>
          <w:rFonts w:hint="eastAsia"/>
        </w:rPr>
        <w:t>方差都是理想试验各算例中最高的</w:t>
      </w:r>
      <w:r w:rsidR="00347723">
        <w:rPr>
          <w:rFonts w:hint="eastAsia"/>
        </w:rPr>
        <w:t>.</w:t>
      </w:r>
      <w:r w:rsidR="00205088">
        <w:t xml:space="preserve"> </w:t>
      </w:r>
      <w:r w:rsidR="008E53AD" w:rsidRPr="004E0D16">
        <w:rPr>
          <w:i/>
          <w:u w:val="single"/>
        </w:rPr>
        <w:t>3</w:t>
      </w:r>
      <w:r w:rsidR="00E164B1" w:rsidRPr="004E0D16">
        <w:rPr>
          <w:i/>
          <w:u w:val="single"/>
        </w:rPr>
        <w:t xml:space="preserve">) </w:t>
      </w:r>
      <w:r w:rsidR="008E53AD" w:rsidRPr="004E0D16">
        <w:rPr>
          <w:rFonts w:hint="eastAsia"/>
          <w:i/>
          <w:u w:val="single"/>
        </w:rPr>
        <w:t>输出长期趋势的差异</w:t>
      </w:r>
      <w:r w:rsidR="008E53AD">
        <w:rPr>
          <w:rFonts w:hint="eastAsia"/>
        </w:rPr>
        <w:t>.</w:t>
      </w:r>
      <w:r w:rsidR="008E53AD">
        <w:t xml:space="preserve"> </w:t>
      </w:r>
      <w:r w:rsidR="00E162C4" w:rsidRPr="00D729D8">
        <w:rPr>
          <w:rStyle w:val="af6"/>
          <w:rFonts w:hint="eastAsia"/>
        </w:rPr>
        <w:t>M</w:t>
      </w:r>
      <w:r w:rsidR="00E162C4" w:rsidRPr="00D729D8">
        <w:rPr>
          <w:rStyle w:val="af6"/>
        </w:rPr>
        <w:t>-2</w:t>
      </w:r>
      <w:r w:rsidR="00E162C4" w:rsidRPr="00D729D8">
        <w:rPr>
          <w:rStyle w:val="af6"/>
          <w:rFonts w:hint="eastAsia"/>
        </w:rPr>
        <w:t>对</w:t>
      </w:r>
      <w:r w:rsidR="00E162C4" w:rsidRPr="00D729D8">
        <w:rPr>
          <w:rStyle w:val="af6"/>
          <w:rFonts w:hint="eastAsia"/>
        </w:rPr>
        <w:t>M</w:t>
      </w:r>
      <w:r w:rsidR="00E162C4" w:rsidRPr="00D729D8">
        <w:rPr>
          <w:rStyle w:val="af6"/>
        </w:rPr>
        <w:t>-1</w:t>
      </w:r>
      <w:r w:rsidR="00E162C4" w:rsidRPr="00D729D8">
        <w:rPr>
          <w:rStyle w:val="af6"/>
          <w:rFonts w:hint="eastAsia"/>
        </w:rPr>
        <w:t>A</w:t>
      </w:r>
      <w:r w:rsidR="00E162C4" w:rsidRPr="00D729D8">
        <w:rPr>
          <w:rStyle w:val="af6"/>
          <w:rFonts w:hint="eastAsia"/>
        </w:rPr>
        <w:t>的</w:t>
      </w:r>
      <w:r w:rsidR="00961266">
        <w:rPr>
          <w:rStyle w:val="af6"/>
          <w:rFonts w:hint="eastAsia"/>
        </w:rPr>
        <w:t>输出</w:t>
      </w:r>
      <w:r w:rsidR="00961266">
        <w:rPr>
          <w:rStyle w:val="af6"/>
          <w:rFonts w:hint="eastAsia"/>
        </w:rPr>
        <w:t>t</w:t>
      </w:r>
      <w:r w:rsidR="00961266">
        <w:rPr>
          <w:rStyle w:val="af6"/>
        </w:rPr>
        <w:t>rend</w:t>
      </w:r>
      <w:r w:rsidR="00E162C4" w:rsidRPr="00D729D8">
        <w:rPr>
          <w:rStyle w:val="af6"/>
          <w:rFonts w:hint="eastAsia"/>
        </w:rPr>
        <w:t>差异</w:t>
      </w:r>
      <w:r w:rsidR="00E162C4" w:rsidRPr="00D729D8">
        <w:rPr>
          <w:rFonts w:hint="eastAsia"/>
        </w:rPr>
        <w:t>（</w:t>
      </w:r>
      <w:r w:rsidR="00E162C4" w:rsidRPr="00D729D8">
        <w:fldChar w:fldCharType="begin"/>
      </w:r>
      <w:r w:rsidR="00E162C4" w:rsidRPr="00D729D8">
        <w:instrText xml:space="preserve"> REF _Ref110179463 \h </w:instrText>
      </w:r>
      <w:r w:rsidR="00D729D8" w:rsidRPr="00D729D8">
        <w:instrText xml:space="preserve"> \* MERGEFORMAT </w:instrText>
      </w:r>
      <w:r w:rsidR="00E162C4" w:rsidRPr="00D729D8">
        <w:fldChar w:fldCharType="separate"/>
      </w:r>
      <w:r w:rsidR="0009704F">
        <w:rPr>
          <w:rFonts w:hint="eastAsia"/>
        </w:rPr>
        <w:t>表</w:t>
      </w:r>
      <w:r w:rsidR="0009704F">
        <w:t>6</w:t>
      </w:r>
      <w:r w:rsidR="00E162C4" w:rsidRPr="00D729D8">
        <w:fldChar w:fldCharType="end"/>
      </w:r>
      <w:r w:rsidR="00E162C4" w:rsidRPr="00D729D8">
        <w:rPr>
          <w:rFonts w:hint="eastAsia"/>
        </w:rPr>
        <w:t>）</w:t>
      </w:r>
      <w:r w:rsidR="00CD18E0" w:rsidRPr="00D729D8">
        <w:rPr>
          <w:rStyle w:val="af6"/>
          <w:rFonts w:hint="eastAsia"/>
        </w:rPr>
        <w:t>主要</w:t>
      </w:r>
      <w:proofErr w:type="gramStart"/>
      <w:r w:rsidR="00F92D5A" w:rsidRPr="00D729D8">
        <w:rPr>
          <w:rStyle w:val="af6"/>
          <w:rFonts w:hint="eastAsia"/>
        </w:rPr>
        <w:t>随</w:t>
      </w:r>
      <w:r w:rsidR="00CD18E0" w:rsidRPr="00D729D8">
        <w:rPr>
          <w:rStyle w:val="af6"/>
          <w:rFonts w:hint="eastAsia"/>
        </w:rPr>
        <w:t>理想</w:t>
      </w:r>
      <w:proofErr w:type="gramEnd"/>
      <w:r w:rsidR="00CD18E0" w:rsidRPr="00D729D8">
        <w:rPr>
          <w:rStyle w:val="af6"/>
          <w:rFonts w:hint="eastAsia"/>
        </w:rPr>
        <w:t>季节信号</w:t>
      </w:r>
      <w:r w:rsidR="00F92D5A" w:rsidRPr="00D729D8">
        <w:rPr>
          <w:rStyle w:val="af6"/>
          <w:rFonts w:hint="eastAsia"/>
        </w:rPr>
        <w:t>幅度</w:t>
      </w:r>
      <w:r w:rsidR="005F5FF7" w:rsidRPr="00D729D8">
        <w:rPr>
          <w:rStyle w:val="af6"/>
          <w:rFonts w:hint="eastAsia"/>
        </w:rPr>
        <w:t>的</w:t>
      </w:r>
      <w:r w:rsidR="00F92D5A" w:rsidRPr="00D729D8">
        <w:rPr>
          <w:rStyle w:val="af6"/>
          <w:rFonts w:hint="eastAsia"/>
        </w:rPr>
        <w:t>增加而增</w:t>
      </w:r>
      <w:r w:rsidR="002D2234">
        <w:rPr>
          <w:rStyle w:val="af6"/>
          <w:rFonts w:hint="eastAsia"/>
        </w:rPr>
        <w:t>大</w:t>
      </w:r>
      <w:r w:rsidR="00F92D5A" w:rsidRPr="00D729D8">
        <w:rPr>
          <w:rStyle w:val="af6"/>
          <w:rFonts w:hint="eastAsia"/>
        </w:rPr>
        <w:t>，而与理想趋势</w:t>
      </w:r>
      <w:r w:rsidR="00582BBE">
        <w:rPr>
          <w:rStyle w:val="af6"/>
          <w:rFonts w:hint="eastAsia"/>
        </w:rPr>
        <w:t>几乎</w:t>
      </w:r>
      <w:r w:rsidR="00F92D5A" w:rsidRPr="00D729D8">
        <w:rPr>
          <w:rStyle w:val="af6"/>
          <w:rFonts w:hint="eastAsia"/>
        </w:rPr>
        <w:t>无关</w:t>
      </w:r>
      <w:r w:rsidR="00E162C4">
        <w:t xml:space="preserve">. </w:t>
      </w:r>
      <w:r w:rsidR="005F5FF7">
        <w:rPr>
          <w:rFonts w:hint="eastAsia"/>
        </w:rPr>
        <w:t>在具有相同理想季节信号的理想算例</w:t>
      </w:r>
      <w:r w:rsidR="005F5FF7">
        <w:rPr>
          <w:rFonts w:hint="eastAsia"/>
        </w:rPr>
        <w:t>C</w:t>
      </w:r>
      <w:r w:rsidR="005F5FF7">
        <w:t>1-8</w:t>
      </w:r>
      <w:r w:rsidR="005F5FF7">
        <w:rPr>
          <w:rFonts w:hint="eastAsia"/>
        </w:rPr>
        <w:t>中，这个差异很接近，约为</w:t>
      </w:r>
      <w:r w:rsidR="005F5FF7">
        <w:rPr>
          <w:rFonts w:hint="eastAsia"/>
        </w:rPr>
        <w:t>0</w:t>
      </w:r>
      <w:r w:rsidR="005F5FF7">
        <w:t>.06</w:t>
      </w:r>
      <w:r w:rsidR="005F5FF7" w:rsidRPr="00710EC8">
        <w:t>°C</w:t>
      </w:r>
      <w:r w:rsidR="005F5FF7">
        <w:rPr>
          <w:rFonts w:hint="eastAsia"/>
        </w:rPr>
        <w:t>；在理想季节信号幅度很小的算例</w:t>
      </w:r>
      <w:r w:rsidR="005F5FF7">
        <w:rPr>
          <w:rFonts w:hint="eastAsia"/>
        </w:rPr>
        <w:t>C</w:t>
      </w:r>
      <w:r w:rsidR="005F5FF7">
        <w:t>9-10</w:t>
      </w:r>
      <w:r w:rsidR="005F5FF7">
        <w:rPr>
          <w:rFonts w:hint="eastAsia"/>
        </w:rPr>
        <w:t>中，这个差异不到</w:t>
      </w:r>
      <w:r w:rsidR="008D4F44">
        <w:rPr>
          <w:rFonts w:hint="eastAsia"/>
        </w:rPr>
        <w:t>4</w:t>
      </w:r>
      <w:r w:rsidR="008D4F44">
        <w:rPr>
          <w:rFonts w:hint="eastAsia"/>
        </w:rPr>
        <w:t>×</w:t>
      </w:r>
      <w:r w:rsidR="005F5FF7">
        <w:t>10</w:t>
      </w:r>
      <w:r w:rsidR="005F5FF7" w:rsidRPr="005F5FF7">
        <w:rPr>
          <w:vertAlign w:val="superscript"/>
        </w:rPr>
        <w:t>-3</w:t>
      </w:r>
      <w:r w:rsidR="005F5FF7" w:rsidRPr="00710EC8">
        <w:t>°C</w:t>
      </w:r>
      <w:r w:rsidR="005F5FF7">
        <w:rPr>
          <w:rFonts w:hint="eastAsia"/>
        </w:rPr>
        <w:t>.</w:t>
      </w:r>
      <w:r w:rsidR="00CA0A60">
        <w:t xml:space="preserve"> </w:t>
      </w:r>
      <w:r w:rsidR="008341BB">
        <w:rPr>
          <w:rFonts w:hint="eastAsia"/>
        </w:rPr>
        <w:t>为</w:t>
      </w:r>
      <w:r w:rsidR="00D729D8">
        <w:rPr>
          <w:rFonts w:hint="eastAsia"/>
        </w:rPr>
        <w:t>进一步</w:t>
      </w:r>
      <w:r w:rsidR="008341BB">
        <w:rPr>
          <w:rFonts w:hint="eastAsia"/>
        </w:rPr>
        <w:t>探究导致</w:t>
      </w:r>
      <w:r w:rsidR="008341BB">
        <w:rPr>
          <w:rFonts w:hint="eastAsia"/>
        </w:rPr>
        <w:t>M</w:t>
      </w:r>
      <w:r w:rsidR="008341BB">
        <w:t>-2</w:t>
      </w:r>
      <w:r w:rsidR="008341BB">
        <w:rPr>
          <w:rFonts w:hint="eastAsia"/>
        </w:rPr>
        <w:t>对</w:t>
      </w:r>
      <w:r w:rsidR="008341BB">
        <w:rPr>
          <w:rFonts w:hint="eastAsia"/>
        </w:rPr>
        <w:t>M</w:t>
      </w:r>
      <w:r w:rsidR="008341BB">
        <w:t>-1</w:t>
      </w:r>
      <w:r w:rsidR="008341BB">
        <w:rPr>
          <w:rFonts w:hint="eastAsia"/>
        </w:rPr>
        <w:t>A</w:t>
      </w:r>
      <w:r w:rsidR="008341BB">
        <w:rPr>
          <w:rFonts w:hint="eastAsia"/>
        </w:rPr>
        <w:t>输出</w:t>
      </w:r>
      <w:r w:rsidR="008341BB">
        <w:rPr>
          <w:rFonts w:hint="eastAsia"/>
        </w:rPr>
        <w:t>t</w:t>
      </w:r>
      <w:r w:rsidR="008341BB">
        <w:t>rend</w:t>
      </w:r>
      <w:r w:rsidR="008341BB">
        <w:rPr>
          <w:rFonts w:hint="eastAsia"/>
        </w:rPr>
        <w:t>差异的原因，我们仔细观察使得这个差异最大的理想算例</w:t>
      </w:r>
      <w:r w:rsidR="008341BB">
        <w:rPr>
          <w:rFonts w:hint="eastAsia"/>
        </w:rPr>
        <w:t>C</w:t>
      </w:r>
      <w:r w:rsidR="008341BB">
        <w:t>3</w:t>
      </w:r>
      <w:r w:rsidR="008341BB">
        <w:rPr>
          <w:rFonts w:hint="eastAsia"/>
        </w:rPr>
        <w:t>（</w:t>
      </w:r>
      <w:r w:rsidR="0064766A">
        <w:fldChar w:fldCharType="begin"/>
      </w:r>
      <w:r w:rsidR="0064766A">
        <w:instrText xml:space="preserve"> REF _Ref110181446 \h </w:instrText>
      </w:r>
      <w:r w:rsidR="0064766A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9</w:t>
      </w:r>
      <w:r w:rsidR="0064766A">
        <w:fldChar w:fldCharType="end"/>
      </w:r>
      <w:r w:rsidR="008341BB">
        <w:rPr>
          <w:rFonts w:hint="eastAsia"/>
        </w:rPr>
        <w:t>）</w:t>
      </w:r>
      <w:r w:rsidR="008341BB">
        <w:rPr>
          <w:rFonts w:hint="eastAsia"/>
        </w:rPr>
        <w:t>.</w:t>
      </w:r>
      <w:r w:rsidR="008341BB">
        <w:t xml:space="preserve"> </w:t>
      </w:r>
      <w:r w:rsidR="004C71C0">
        <w:rPr>
          <w:rFonts w:hint="eastAsia"/>
        </w:rPr>
        <w:t>可见，这个差异主要出现在时间序列的首、尾</w:t>
      </w:r>
      <w:r w:rsidR="004C71C0">
        <w:rPr>
          <w:rFonts w:hint="eastAsia"/>
        </w:rPr>
        <w:t>1</w:t>
      </w:r>
      <w:r w:rsidR="004C71C0">
        <w:t>5</w:t>
      </w:r>
      <w:r w:rsidR="004C71C0">
        <w:rPr>
          <w:rFonts w:hint="eastAsia"/>
        </w:rPr>
        <w:t>年处，且越接近序列两端点则差异越大</w:t>
      </w:r>
      <w:r w:rsidR="004C71C0">
        <w:rPr>
          <w:rFonts w:hint="eastAsia"/>
        </w:rPr>
        <w:t>.</w:t>
      </w:r>
      <w:r w:rsidR="004C71C0">
        <w:t xml:space="preserve"> </w:t>
      </w:r>
      <w:r w:rsidR="00143110">
        <w:rPr>
          <w:rFonts w:hint="eastAsia"/>
        </w:rPr>
        <w:t>注意</w:t>
      </w:r>
      <w:r w:rsidR="004C71C0">
        <w:rPr>
          <w:rFonts w:hint="eastAsia"/>
        </w:rPr>
        <w:t>到</w:t>
      </w:r>
      <w:r w:rsidR="004C71C0">
        <w:rPr>
          <w:rFonts w:hint="eastAsia"/>
        </w:rPr>
        <w:t>LWLR</w:t>
      </w:r>
      <w:r w:rsidR="004C71C0">
        <w:rPr>
          <w:rFonts w:hint="eastAsia"/>
        </w:rPr>
        <w:t>区间被</w:t>
      </w:r>
      <w:r w:rsidR="00143110">
        <w:rPr>
          <w:rFonts w:hint="eastAsia"/>
        </w:rPr>
        <w:t>选取</w:t>
      </w:r>
      <w:r w:rsidR="004C71C0">
        <w:rPr>
          <w:rFonts w:hint="eastAsia"/>
        </w:rPr>
        <w:t>为</w:t>
      </w:r>
      <w:r w:rsidR="004C71C0">
        <w:rPr>
          <w:rFonts w:hint="eastAsia"/>
        </w:rPr>
        <w:t>3</w:t>
      </w:r>
      <w:r w:rsidR="004C71C0">
        <w:t>0</w:t>
      </w:r>
      <w:r w:rsidR="004C71C0">
        <w:rPr>
          <w:rFonts w:hint="eastAsia"/>
        </w:rPr>
        <w:t>年</w:t>
      </w:r>
      <w:r w:rsidR="00143110">
        <w:rPr>
          <w:rFonts w:hint="eastAsia"/>
        </w:rPr>
        <w:t>；在首、尾</w:t>
      </w:r>
      <w:r w:rsidR="00143110">
        <w:rPr>
          <w:rFonts w:hint="eastAsia"/>
        </w:rPr>
        <w:t>1</w:t>
      </w:r>
      <w:r w:rsidR="00143110">
        <w:t>5</w:t>
      </w:r>
      <w:r w:rsidR="00143110">
        <w:rPr>
          <w:rFonts w:hint="eastAsia"/>
        </w:rPr>
        <w:t>年</w:t>
      </w:r>
      <w:r w:rsidR="00E65A94">
        <w:rPr>
          <w:rFonts w:hint="eastAsia"/>
        </w:rPr>
        <w:t>（称为</w:t>
      </w:r>
      <w:r w:rsidR="00E65A94" w:rsidRPr="00E65A94">
        <w:rPr>
          <w:rStyle w:val="af6"/>
        </w:rPr>
        <w:t>边缘区</w:t>
      </w:r>
      <w:r w:rsidR="00E65A94">
        <w:rPr>
          <w:rFonts w:hint="eastAsia"/>
        </w:rPr>
        <w:t>）</w:t>
      </w:r>
      <w:r w:rsidR="00143110">
        <w:rPr>
          <w:rFonts w:hint="eastAsia"/>
        </w:rPr>
        <w:t>内，各点的</w:t>
      </w:r>
      <w:r w:rsidR="00143110">
        <w:rPr>
          <w:rFonts w:hint="eastAsia"/>
        </w:rPr>
        <w:t>trend</w:t>
      </w:r>
      <w:r w:rsidR="00143110">
        <w:rPr>
          <w:rFonts w:hint="eastAsia"/>
        </w:rPr>
        <w:t>值都是由以距离首、尾端点</w:t>
      </w:r>
      <w:r w:rsidR="00143110">
        <w:rPr>
          <w:rFonts w:hint="eastAsia"/>
        </w:rPr>
        <w:t>1</w:t>
      </w:r>
      <w:r w:rsidR="00143110">
        <w:t>5</w:t>
      </w:r>
      <w:r w:rsidR="00143110">
        <w:rPr>
          <w:rFonts w:hint="eastAsia"/>
        </w:rPr>
        <w:t>年时刻为中心的</w:t>
      </w:r>
      <w:r w:rsidR="00143110">
        <w:rPr>
          <w:rFonts w:hint="eastAsia"/>
        </w:rPr>
        <w:t>3</w:t>
      </w:r>
      <w:r w:rsidR="00143110">
        <w:t>0</w:t>
      </w:r>
      <w:r w:rsidR="00143110">
        <w:rPr>
          <w:rFonts w:hint="eastAsia"/>
        </w:rPr>
        <w:t>年区间上各点通过线性拟合决定的；在</w:t>
      </w:r>
      <w:r w:rsidR="00402B2F">
        <w:rPr>
          <w:rFonts w:hint="eastAsia"/>
        </w:rPr>
        <w:t>边缘区</w:t>
      </w:r>
      <w:r w:rsidR="00143110">
        <w:rPr>
          <w:rFonts w:hint="eastAsia"/>
        </w:rPr>
        <w:t>外，每点的</w:t>
      </w:r>
      <w:r w:rsidR="00143110">
        <w:rPr>
          <w:rFonts w:hint="eastAsia"/>
        </w:rPr>
        <w:t>trend</w:t>
      </w:r>
      <w:r w:rsidR="00143110">
        <w:rPr>
          <w:rFonts w:hint="eastAsia"/>
        </w:rPr>
        <w:t>值是由以该点为中心的</w:t>
      </w:r>
      <w:r w:rsidR="00143110">
        <w:rPr>
          <w:rFonts w:hint="eastAsia"/>
        </w:rPr>
        <w:t>3</w:t>
      </w:r>
      <w:r w:rsidR="00143110">
        <w:t>0</w:t>
      </w:r>
      <w:r w:rsidR="00143110">
        <w:rPr>
          <w:rFonts w:hint="eastAsia"/>
        </w:rPr>
        <w:t>年区间上各点通过线性拟合决定的</w:t>
      </w:r>
      <w:r w:rsidR="00143110">
        <w:rPr>
          <w:rFonts w:hint="eastAsia"/>
        </w:rPr>
        <w:t>.</w:t>
      </w:r>
      <w:r w:rsidR="00143110">
        <w:t xml:space="preserve"> </w:t>
      </w:r>
      <w:r w:rsidR="00143110">
        <w:rPr>
          <w:rFonts w:hint="eastAsia"/>
        </w:rPr>
        <w:t>还注意到</w:t>
      </w:r>
      <w:r w:rsidR="00143110">
        <w:rPr>
          <w:rFonts w:hint="eastAsia"/>
        </w:rPr>
        <w:t>M</w:t>
      </w:r>
      <w:r w:rsidR="00143110">
        <w:t>-1</w:t>
      </w:r>
      <w:r w:rsidR="00143110">
        <w:rPr>
          <w:rFonts w:hint="eastAsia"/>
        </w:rPr>
        <w:t>A</w:t>
      </w:r>
      <w:r w:rsidR="00143110">
        <w:rPr>
          <w:rFonts w:hint="eastAsia"/>
        </w:rPr>
        <w:t>和</w:t>
      </w:r>
      <w:r w:rsidR="00143110">
        <w:rPr>
          <w:rFonts w:hint="eastAsia"/>
        </w:rPr>
        <w:t>M</w:t>
      </w:r>
      <w:r w:rsidR="00143110">
        <w:t>-2</w:t>
      </w:r>
      <w:r w:rsidR="004D3995">
        <w:rPr>
          <w:rFonts w:hint="eastAsia"/>
        </w:rPr>
        <w:t>的</w:t>
      </w:r>
      <w:r w:rsidR="00143110">
        <w:rPr>
          <w:rFonts w:hint="eastAsia"/>
        </w:rPr>
        <w:t>t</w:t>
      </w:r>
      <w:r w:rsidR="00143110">
        <w:t>rend</w:t>
      </w:r>
      <w:r w:rsidR="004D3995">
        <w:rPr>
          <w:rFonts w:hint="eastAsia"/>
        </w:rPr>
        <w:t>估计法</w:t>
      </w:r>
      <w:r w:rsidR="00143110">
        <w:rPr>
          <w:rFonts w:hint="eastAsia"/>
        </w:rPr>
        <w:t>的主要区别，是前者的</w:t>
      </w:r>
      <w:r w:rsidR="00143110">
        <w:rPr>
          <w:rFonts w:hint="eastAsia"/>
        </w:rPr>
        <w:t>LWLR</w:t>
      </w:r>
      <w:r w:rsidR="00143110">
        <w:rPr>
          <w:rFonts w:hint="eastAsia"/>
        </w:rPr>
        <w:t>是对带有季节信号的时间序列</w:t>
      </w:r>
      <w:r w:rsidR="007326AD">
        <w:rPr>
          <w:rFonts w:hint="eastAsia"/>
        </w:rPr>
        <w:t>执行</w:t>
      </w:r>
      <w:r w:rsidR="00143110">
        <w:rPr>
          <w:rFonts w:hint="eastAsia"/>
        </w:rPr>
        <w:t>的，而后者的是对</w:t>
      </w:r>
      <w:r w:rsidR="00F4037A">
        <w:rPr>
          <w:rFonts w:hint="eastAsia"/>
        </w:rPr>
        <w:t>已</w:t>
      </w:r>
      <w:r w:rsidR="007326AD">
        <w:rPr>
          <w:rFonts w:hint="eastAsia"/>
        </w:rPr>
        <w:t>去除季节信号</w:t>
      </w:r>
      <w:r w:rsidR="00F4037A">
        <w:rPr>
          <w:rFonts w:hint="eastAsia"/>
        </w:rPr>
        <w:t>估计</w:t>
      </w:r>
      <w:r w:rsidR="007326AD">
        <w:rPr>
          <w:rFonts w:hint="eastAsia"/>
        </w:rPr>
        <w:t>的时间序列执行的；于是，季节信号的存在与否将对</w:t>
      </w:r>
      <w:r w:rsidR="007326AD">
        <w:rPr>
          <w:rFonts w:hint="eastAsia"/>
        </w:rPr>
        <w:t>t</w:t>
      </w:r>
      <w:r w:rsidR="007326AD">
        <w:t>rend</w:t>
      </w:r>
      <w:r w:rsidR="007326AD">
        <w:rPr>
          <w:rFonts w:hint="eastAsia"/>
        </w:rPr>
        <w:t>的估计产生影响，即使季节信号是长期零均值的</w:t>
      </w:r>
      <w:r w:rsidR="007326AD">
        <w:rPr>
          <w:rFonts w:hint="eastAsia"/>
        </w:rPr>
        <w:t>.</w:t>
      </w:r>
      <w:r w:rsidR="00143110">
        <w:t xml:space="preserve"> </w:t>
      </w:r>
      <w:r w:rsidR="007326AD">
        <w:rPr>
          <w:rFonts w:hint="eastAsia"/>
        </w:rPr>
        <w:t>在</w:t>
      </w:r>
      <w:r w:rsidR="005316B3">
        <w:rPr>
          <w:rFonts w:hint="eastAsia"/>
        </w:rPr>
        <w:t>边缘区</w:t>
      </w:r>
      <w:r w:rsidR="007326AD">
        <w:rPr>
          <w:rFonts w:hint="eastAsia"/>
        </w:rPr>
        <w:t>外的各点，</w:t>
      </w:r>
      <w:r w:rsidR="007326AD">
        <w:rPr>
          <w:rFonts w:hint="eastAsia"/>
        </w:rPr>
        <w:t>LWLR</w:t>
      </w:r>
      <w:r w:rsidR="007326AD">
        <w:rPr>
          <w:rFonts w:hint="eastAsia"/>
        </w:rPr>
        <w:t>区间中心正</w:t>
      </w:r>
      <w:r w:rsidR="00050766">
        <w:rPr>
          <w:rFonts w:hint="eastAsia"/>
        </w:rPr>
        <w:t>位于</w:t>
      </w:r>
      <w:r w:rsidR="007326AD">
        <w:rPr>
          <w:rFonts w:hint="eastAsia"/>
        </w:rPr>
        <w:t>当前点，</w:t>
      </w:r>
      <w:r w:rsidR="00050766">
        <w:rPr>
          <w:rFonts w:hint="eastAsia"/>
        </w:rPr>
        <w:t>故</w:t>
      </w:r>
      <w:r w:rsidR="007326AD">
        <w:rPr>
          <w:rFonts w:hint="eastAsia"/>
        </w:rPr>
        <w:t>这个影响很小；而在</w:t>
      </w:r>
      <w:r w:rsidR="00050766">
        <w:rPr>
          <w:rFonts w:hint="eastAsia"/>
        </w:rPr>
        <w:t>边缘区</w:t>
      </w:r>
      <w:r w:rsidR="009B61C3">
        <w:rPr>
          <w:rFonts w:hint="eastAsia"/>
        </w:rPr>
        <w:t>内</w:t>
      </w:r>
      <w:r w:rsidR="007326AD">
        <w:rPr>
          <w:rFonts w:hint="eastAsia"/>
        </w:rPr>
        <w:t>，这个影响将随着对序列端点距离的减少而</w:t>
      </w:r>
      <w:r w:rsidR="00E53D06">
        <w:rPr>
          <w:rFonts w:hint="eastAsia"/>
        </w:rPr>
        <w:t>增</w:t>
      </w:r>
      <w:r w:rsidR="007326AD">
        <w:rPr>
          <w:rFonts w:hint="eastAsia"/>
        </w:rPr>
        <w:t>大</w:t>
      </w:r>
      <w:r w:rsidR="007326AD">
        <w:rPr>
          <w:rFonts w:hint="eastAsia"/>
        </w:rPr>
        <w:t>.</w:t>
      </w:r>
      <w:r w:rsidR="007326AD">
        <w:t xml:space="preserve"> </w:t>
      </w:r>
      <w:r w:rsidR="007326AD">
        <w:rPr>
          <w:rFonts w:hint="eastAsia"/>
        </w:rPr>
        <w:t>因此，</w:t>
      </w:r>
      <w:r w:rsidR="009B6E3C" w:rsidRPr="006F723F">
        <w:rPr>
          <w:rStyle w:val="af6"/>
        </w:rPr>
        <w:t>季节信号</w:t>
      </w:r>
      <w:r w:rsidR="009B6E3C" w:rsidRPr="006F723F">
        <w:rPr>
          <w:rStyle w:val="af6"/>
          <w:rFonts w:hint="eastAsia"/>
        </w:rPr>
        <w:t>对线性回归的影响</w:t>
      </w:r>
      <w:r w:rsidR="009B6E3C">
        <w:rPr>
          <w:rStyle w:val="af6"/>
          <w:rFonts w:hint="eastAsia"/>
        </w:rPr>
        <w:t>及其被</w:t>
      </w:r>
      <w:r w:rsidR="009B6E3C">
        <w:rPr>
          <w:rStyle w:val="af6"/>
          <w:rFonts w:hint="eastAsia"/>
        </w:rPr>
        <w:t>LWLR</w:t>
      </w:r>
      <w:r w:rsidR="009B6E3C">
        <w:rPr>
          <w:rStyle w:val="af6"/>
          <w:rFonts w:hint="eastAsia"/>
        </w:rPr>
        <w:t>的边缘效应放大，</w:t>
      </w:r>
      <w:r w:rsidR="009B6E3C" w:rsidRPr="006F723F">
        <w:rPr>
          <w:rStyle w:val="af6"/>
        </w:rPr>
        <w:t>是</w:t>
      </w:r>
      <w:r w:rsidR="009B6E3C" w:rsidRPr="006F723F">
        <w:rPr>
          <w:rStyle w:val="af6"/>
          <w:rFonts w:hint="eastAsia"/>
        </w:rPr>
        <w:t>造成</w:t>
      </w:r>
      <w:r w:rsidR="009B6E3C" w:rsidRPr="006F723F">
        <w:rPr>
          <w:rStyle w:val="af6"/>
          <w:rFonts w:hint="eastAsia"/>
        </w:rPr>
        <w:t>M</w:t>
      </w:r>
      <w:r w:rsidR="009B6E3C" w:rsidRPr="006F723F">
        <w:rPr>
          <w:rStyle w:val="af6"/>
        </w:rPr>
        <w:t>-</w:t>
      </w:r>
      <w:r w:rsidR="009B6E3C">
        <w:rPr>
          <w:rStyle w:val="af6"/>
        </w:rPr>
        <w:t>2</w:t>
      </w:r>
      <w:r w:rsidR="009B6E3C">
        <w:rPr>
          <w:rStyle w:val="af6"/>
          <w:rFonts w:hint="eastAsia"/>
        </w:rPr>
        <w:t>对</w:t>
      </w:r>
      <w:r w:rsidR="009B6E3C">
        <w:rPr>
          <w:rStyle w:val="af6"/>
          <w:rFonts w:hint="eastAsia"/>
        </w:rPr>
        <w:t>M</w:t>
      </w:r>
      <w:r w:rsidR="009B6E3C">
        <w:rPr>
          <w:rStyle w:val="af6"/>
        </w:rPr>
        <w:t>-1</w:t>
      </w:r>
      <w:r w:rsidR="009B6E3C">
        <w:rPr>
          <w:rStyle w:val="af6"/>
          <w:rFonts w:hint="eastAsia"/>
        </w:rPr>
        <w:t>A</w:t>
      </w:r>
      <w:r w:rsidR="009B6E3C" w:rsidRPr="006F723F">
        <w:rPr>
          <w:rStyle w:val="af6"/>
          <w:rFonts w:hint="eastAsia"/>
        </w:rPr>
        <w:t>输出</w:t>
      </w:r>
      <w:r w:rsidR="009B6E3C">
        <w:rPr>
          <w:rStyle w:val="af6"/>
          <w:rFonts w:hint="eastAsia"/>
        </w:rPr>
        <w:t>t</w:t>
      </w:r>
      <w:r w:rsidR="009B6E3C">
        <w:rPr>
          <w:rStyle w:val="af6"/>
        </w:rPr>
        <w:t>rend</w:t>
      </w:r>
      <w:r w:rsidR="009B6E3C" w:rsidRPr="006F723F">
        <w:rPr>
          <w:rStyle w:val="af6"/>
        </w:rPr>
        <w:t>差异的</w:t>
      </w:r>
      <w:r w:rsidR="009B6E3C">
        <w:rPr>
          <w:rStyle w:val="af6"/>
          <w:rFonts w:hint="eastAsia"/>
        </w:rPr>
        <w:t>主要</w:t>
      </w:r>
      <w:r w:rsidR="009B6E3C" w:rsidRPr="006F723F">
        <w:rPr>
          <w:rStyle w:val="af6"/>
        </w:rPr>
        <w:t>原因</w:t>
      </w:r>
      <w:r w:rsidR="00050766" w:rsidRPr="00050766">
        <w:rPr>
          <w:rStyle w:val="af6"/>
          <w:rFonts w:hint="eastAsia"/>
        </w:rPr>
        <w:t>，</w:t>
      </w:r>
      <w:r w:rsidR="0097422A">
        <w:rPr>
          <w:rStyle w:val="af6"/>
          <w:rFonts w:hint="eastAsia"/>
        </w:rPr>
        <w:t>而</w:t>
      </w:r>
      <w:r w:rsidR="00050766" w:rsidRPr="00050766">
        <w:rPr>
          <w:rStyle w:val="af6"/>
          <w:rFonts w:hint="eastAsia"/>
        </w:rPr>
        <w:t>这</w:t>
      </w:r>
      <w:r w:rsidR="00E3588D">
        <w:rPr>
          <w:rStyle w:val="af6"/>
          <w:rFonts w:hint="eastAsia"/>
        </w:rPr>
        <w:t>原因</w:t>
      </w:r>
      <w:r w:rsidR="004B3E39">
        <w:rPr>
          <w:rStyle w:val="af6"/>
          <w:rFonts w:hint="eastAsia"/>
        </w:rPr>
        <w:t>在</w:t>
      </w:r>
      <w:r w:rsidR="00050766" w:rsidRPr="00050766">
        <w:rPr>
          <w:rStyle w:val="af6"/>
          <w:rFonts w:hint="eastAsia"/>
        </w:rPr>
        <w:t>边缘区外</w:t>
      </w:r>
      <w:r w:rsidR="004B3E39">
        <w:rPr>
          <w:rStyle w:val="af6"/>
          <w:rFonts w:hint="eastAsia"/>
        </w:rPr>
        <w:t>作用</w:t>
      </w:r>
      <w:r w:rsidR="00050766" w:rsidRPr="00050766">
        <w:rPr>
          <w:rStyle w:val="af6"/>
          <w:rFonts w:hint="eastAsia"/>
        </w:rPr>
        <w:t>很小</w:t>
      </w:r>
      <w:r w:rsidR="00050766">
        <w:rPr>
          <w:rFonts w:hint="eastAsia"/>
        </w:rPr>
        <w:t>.</w:t>
      </w:r>
      <w:r w:rsidR="00050766">
        <w:t xml:space="preserve"> </w:t>
      </w:r>
      <w:r w:rsidR="00BA34EF" w:rsidRPr="0035241E">
        <w:rPr>
          <w:rStyle w:val="af6"/>
          <w:rFonts w:hint="eastAsia"/>
        </w:rPr>
        <w:t>M</w:t>
      </w:r>
      <w:r w:rsidR="00BA34EF" w:rsidRPr="0035241E">
        <w:rPr>
          <w:rStyle w:val="af6"/>
        </w:rPr>
        <w:t>-2</w:t>
      </w:r>
      <w:r w:rsidR="00BA34EF" w:rsidRPr="0035241E">
        <w:rPr>
          <w:rStyle w:val="af6"/>
          <w:rFonts w:hint="eastAsia"/>
        </w:rPr>
        <w:t>对</w:t>
      </w:r>
      <w:r w:rsidR="00BA34EF" w:rsidRPr="0035241E">
        <w:rPr>
          <w:rStyle w:val="af6"/>
        </w:rPr>
        <w:t>M-1B</w:t>
      </w:r>
      <w:r w:rsidR="00BA34EF" w:rsidRPr="0035241E">
        <w:rPr>
          <w:rStyle w:val="af6"/>
          <w:rFonts w:hint="eastAsia"/>
        </w:rPr>
        <w:t>的输出</w:t>
      </w:r>
      <w:r w:rsidR="00BA34EF" w:rsidRPr="0035241E">
        <w:rPr>
          <w:rStyle w:val="af6"/>
          <w:rFonts w:hint="eastAsia"/>
        </w:rPr>
        <w:t>t</w:t>
      </w:r>
      <w:r w:rsidR="00BA34EF" w:rsidRPr="0035241E">
        <w:rPr>
          <w:rStyle w:val="af6"/>
        </w:rPr>
        <w:t>rend</w:t>
      </w:r>
      <w:r w:rsidR="00BA34EF" w:rsidRPr="0035241E">
        <w:rPr>
          <w:rStyle w:val="af6"/>
          <w:rFonts w:hint="eastAsia"/>
        </w:rPr>
        <w:t>差异</w:t>
      </w:r>
      <w:r w:rsidR="00BA34EF" w:rsidRPr="0035241E">
        <w:rPr>
          <w:rFonts w:hint="eastAsia"/>
        </w:rPr>
        <w:t>（</w:t>
      </w:r>
      <w:r w:rsidR="00E162C4" w:rsidRPr="0035241E">
        <w:fldChar w:fldCharType="begin"/>
      </w:r>
      <w:r w:rsidR="00E162C4" w:rsidRPr="0035241E">
        <w:instrText xml:space="preserve"> </w:instrText>
      </w:r>
      <w:r w:rsidR="00E162C4" w:rsidRPr="0035241E">
        <w:rPr>
          <w:rFonts w:hint="eastAsia"/>
        </w:rPr>
        <w:instrText>REF _Ref110179449 \h</w:instrText>
      </w:r>
      <w:r w:rsidR="00E162C4" w:rsidRPr="0035241E">
        <w:instrText xml:space="preserve"> </w:instrText>
      </w:r>
      <w:r w:rsidR="00106A76" w:rsidRPr="0035241E">
        <w:instrText xml:space="preserve"> \* MERGEFORMAT </w:instrText>
      </w:r>
      <w:r w:rsidR="00E162C4" w:rsidRPr="0035241E">
        <w:fldChar w:fldCharType="separate"/>
      </w:r>
      <w:r w:rsidR="0009704F">
        <w:rPr>
          <w:rFonts w:hint="eastAsia"/>
        </w:rPr>
        <w:t>表</w:t>
      </w:r>
      <w:r w:rsidR="0009704F">
        <w:t>9</w:t>
      </w:r>
      <w:r w:rsidR="00E162C4" w:rsidRPr="0035241E">
        <w:fldChar w:fldCharType="end"/>
      </w:r>
      <w:r w:rsidR="00BA34EF" w:rsidRPr="0035241E">
        <w:rPr>
          <w:rFonts w:hint="eastAsia"/>
        </w:rPr>
        <w:t>）</w:t>
      </w:r>
      <w:r w:rsidR="00E162C4" w:rsidRPr="0035241E">
        <w:rPr>
          <w:rStyle w:val="af6"/>
          <w:rFonts w:hint="eastAsia"/>
        </w:rPr>
        <w:t>较小</w:t>
      </w:r>
      <w:r w:rsidR="00BA34EF">
        <w:rPr>
          <w:rFonts w:hint="eastAsia"/>
        </w:rPr>
        <w:t>，</w:t>
      </w:r>
      <w:r w:rsidR="00E162C4">
        <w:rPr>
          <w:rFonts w:hint="eastAsia"/>
        </w:rPr>
        <w:t>主要</w:t>
      </w:r>
      <w:proofErr w:type="gramStart"/>
      <w:r w:rsidR="001E78E1">
        <w:rPr>
          <w:rFonts w:hint="eastAsia"/>
        </w:rPr>
        <w:t>随</w:t>
      </w:r>
      <w:r w:rsidR="00A9472E">
        <w:rPr>
          <w:rFonts w:hint="eastAsia"/>
        </w:rPr>
        <w:t>理想</w:t>
      </w:r>
      <w:proofErr w:type="gramEnd"/>
      <w:r w:rsidR="00A9472E">
        <w:rPr>
          <w:rFonts w:hint="eastAsia"/>
        </w:rPr>
        <w:t>趋势的剧烈程度</w:t>
      </w:r>
      <w:r w:rsidR="001E78E1">
        <w:rPr>
          <w:rFonts w:hint="eastAsia"/>
        </w:rPr>
        <w:t>增</w:t>
      </w:r>
      <w:r w:rsidR="002F4DB3">
        <w:rPr>
          <w:rFonts w:hint="eastAsia"/>
        </w:rPr>
        <w:t>大</w:t>
      </w:r>
      <w:r w:rsidR="001E78E1">
        <w:rPr>
          <w:rFonts w:hint="eastAsia"/>
        </w:rPr>
        <w:t>而</w:t>
      </w:r>
      <w:r w:rsidR="002F4DB3">
        <w:rPr>
          <w:rFonts w:hint="eastAsia"/>
        </w:rPr>
        <w:t>增加</w:t>
      </w:r>
      <w:r w:rsidR="00A9472E">
        <w:rPr>
          <w:rFonts w:hint="eastAsia"/>
        </w:rPr>
        <w:t>.</w:t>
      </w:r>
      <w:r w:rsidR="00A9472E">
        <w:t xml:space="preserve"> </w:t>
      </w:r>
      <w:r w:rsidR="00A9472E">
        <w:rPr>
          <w:rFonts w:hint="eastAsia"/>
        </w:rPr>
        <w:t>当理想百年增温约为</w:t>
      </w:r>
      <w:r w:rsidR="00A9472E">
        <w:rPr>
          <w:rFonts w:hint="eastAsia"/>
        </w:rPr>
        <w:t>2</w:t>
      </w:r>
      <w:r w:rsidR="00A9472E">
        <w:rPr>
          <w:rFonts w:hint="eastAsia"/>
        </w:rPr>
        <w:t>（</w:t>
      </w:r>
      <w:r w:rsidR="00A9472E">
        <w:rPr>
          <w:rFonts w:hint="eastAsia"/>
        </w:rPr>
        <w:t>2</w:t>
      </w:r>
      <w:r w:rsidR="00A9472E">
        <w:t>0</w:t>
      </w:r>
      <w:r w:rsidR="00A9472E">
        <w:rPr>
          <w:rFonts w:hint="eastAsia"/>
        </w:rPr>
        <w:t>）</w:t>
      </w:r>
      <w:r w:rsidR="00A9472E" w:rsidRPr="00710EC8">
        <w:t>°C</w:t>
      </w:r>
      <w:r w:rsidR="008808F7">
        <w:rPr>
          <w:rFonts w:hint="eastAsia"/>
        </w:rPr>
        <w:t>时</w:t>
      </w:r>
      <w:r w:rsidR="00A9472E">
        <w:rPr>
          <w:rFonts w:hint="eastAsia"/>
        </w:rPr>
        <w:t>，这个差异不到</w:t>
      </w:r>
      <w:r w:rsidR="00A9472E">
        <w:rPr>
          <w:rFonts w:hint="eastAsia"/>
        </w:rPr>
        <w:t>4</w:t>
      </w:r>
      <w:r w:rsidR="008D4F44" w:rsidRPr="008D4F44">
        <w:rPr>
          <w:rFonts w:hint="eastAsia"/>
        </w:rPr>
        <w:t>×</w:t>
      </w:r>
      <w:r w:rsidR="00A9472E">
        <w:t>10</w:t>
      </w:r>
      <w:r w:rsidR="00A9472E" w:rsidRPr="00A9472E">
        <w:rPr>
          <w:vertAlign w:val="superscript"/>
        </w:rPr>
        <w:t>-4</w:t>
      </w:r>
      <w:r w:rsidR="00A9472E">
        <w:rPr>
          <w:rFonts w:hint="eastAsia"/>
        </w:rPr>
        <w:t>（</w:t>
      </w:r>
      <w:r w:rsidR="00A9472E">
        <w:rPr>
          <w:rFonts w:hint="eastAsia"/>
        </w:rPr>
        <w:t>4</w:t>
      </w:r>
      <w:r w:rsidR="008D4F44" w:rsidRPr="008D4F44">
        <w:rPr>
          <w:rFonts w:hint="eastAsia"/>
        </w:rPr>
        <w:t>×</w:t>
      </w:r>
      <w:r w:rsidR="00A9472E">
        <w:t>10</w:t>
      </w:r>
      <w:r w:rsidR="00A9472E" w:rsidRPr="00A9472E">
        <w:rPr>
          <w:vertAlign w:val="superscript"/>
        </w:rPr>
        <w:t>-3</w:t>
      </w:r>
      <w:r w:rsidR="00A9472E">
        <w:rPr>
          <w:rFonts w:hint="eastAsia"/>
        </w:rPr>
        <w:t>）</w:t>
      </w:r>
      <w:r w:rsidR="00A9472E" w:rsidRPr="00710EC8">
        <w:t>°C</w:t>
      </w:r>
      <w:r w:rsidR="008615DE">
        <w:t xml:space="preserve">. </w:t>
      </w:r>
      <w:r w:rsidR="008615DE">
        <w:rPr>
          <w:rFonts w:hint="eastAsia"/>
        </w:rPr>
        <w:t>这个</w:t>
      </w:r>
      <w:r w:rsidR="00042103">
        <w:rPr>
          <w:rFonts w:hint="eastAsia"/>
        </w:rPr>
        <w:t>差异远比</w:t>
      </w:r>
      <w:r w:rsidR="00042103">
        <w:rPr>
          <w:rFonts w:hint="eastAsia"/>
        </w:rPr>
        <w:t>M</w:t>
      </w:r>
      <w:r w:rsidR="00042103">
        <w:t>-2</w:t>
      </w:r>
      <w:r w:rsidR="00042103">
        <w:rPr>
          <w:rFonts w:hint="eastAsia"/>
        </w:rPr>
        <w:t>对</w:t>
      </w:r>
      <w:r w:rsidR="00042103">
        <w:rPr>
          <w:rFonts w:hint="eastAsia"/>
        </w:rPr>
        <w:t>M</w:t>
      </w:r>
      <w:r w:rsidR="00042103">
        <w:t>-1</w:t>
      </w:r>
      <w:r w:rsidR="00042103">
        <w:rPr>
          <w:rFonts w:hint="eastAsia"/>
        </w:rPr>
        <w:t>B</w:t>
      </w:r>
      <w:r w:rsidR="00042103">
        <w:rPr>
          <w:rFonts w:hint="eastAsia"/>
        </w:rPr>
        <w:t>的输出</w:t>
      </w:r>
      <w:r w:rsidR="00042103">
        <w:rPr>
          <w:rFonts w:hint="eastAsia"/>
        </w:rPr>
        <w:t>t</w:t>
      </w:r>
      <w:r w:rsidR="00042103">
        <w:t>rend</w:t>
      </w:r>
      <w:r w:rsidR="00042103">
        <w:rPr>
          <w:rFonts w:hint="eastAsia"/>
        </w:rPr>
        <w:t>差异要小</w:t>
      </w:r>
      <w:r w:rsidR="008615DE">
        <w:rPr>
          <w:rFonts w:hint="eastAsia"/>
        </w:rPr>
        <w:t>，</w:t>
      </w:r>
      <w:r w:rsidR="008F3F44">
        <w:rPr>
          <w:rFonts w:hint="eastAsia"/>
        </w:rPr>
        <w:t>是因为</w:t>
      </w:r>
      <w:r w:rsidR="004F665E">
        <w:rPr>
          <w:rFonts w:hint="eastAsia"/>
        </w:rPr>
        <w:t>M</w:t>
      </w:r>
      <w:r w:rsidR="004F665E">
        <w:t>-1B</w:t>
      </w:r>
      <w:r w:rsidR="004F665E">
        <w:rPr>
          <w:rFonts w:hint="eastAsia"/>
        </w:rPr>
        <w:t>的</w:t>
      </w:r>
      <w:r w:rsidR="004F665E">
        <w:rPr>
          <w:rFonts w:hint="eastAsia"/>
        </w:rPr>
        <w:t>t</w:t>
      </w:r>
      <w:r w:rsidR="004F665E">
        <w:t>rend</w:t>
      </w:r>
      <w:r w:rsidR="00C93F2E">
        <w:rPr>
          <w:rFonts w:hint="eastAsia"/>
        </w:rPr>
        <w:t>和</w:t>
      </w:r>
      <w:r w:rsidR="00C93F2E">
        <w:rPr>
          <w:rFonts w:hint="eastAsia"/>
        </w:rPr>
        <w:t>M</w:t>
      </w:r>
      <w:r w:rsidR="00C93F2E">
        <w:t>-2</w:t>
      </w:r>
      <w:r w:rsidR="00C93F2E">
        <w:rPr>
          <w:rFonts w:hint="eastAsia"/>
        </w:rPr>
        <w:t>一样</w:t>
      </w:r>
      <w:r w:rsidR="004F665E">
        <w:rPr>
          <w:rFonts w:hint="eastAsia"/>
        </w:rPr>
        <w:t>也是</w:t>
      </w:r>
      <w:r w:rsidR="00512A47">
        <w:rPr>
          <w:rFonts w:hint="eastAsia"/>
        </w:rPr>
        <w:t>从已</w:t>
      </w:r>
      <w:r w:rsidR="004F665E">
        <w:rPr>
          <w:rFonts w:hint="eastAsia"/>
        </w:rPr>
        <w:t>去除季节信号的序列</w:t>
      </w:r>
      <w:r w:rsidR="00512A47">
        <w:rPr>
          <w:rFonts w:hint="eastAsia"/>
        </w:rPr>
        <w:t>中提取的</w:t>
      </w:r>
      <w:r w:rsidR="004F665E">
        <w:rPr>
          <w:rFonts w:hint="eastAsia"/>
        </w:rPr>
        <w:t>，</w:t>
      </w:r>
      <w:r w:rsidR="00656C30">
        <w:rPr>
          <w:rFonts w:hint="eastAsia"/>
        </w:rPr>
        <w:t>失效了</w:t>
      </w:r>
      <w:r w:rsidR="004F665E">
        <w:rPr>
          <w:rFonts w:hint="eastAsia"/>
        </w:rPr>
        <w:t>导致</w:t>
      </w:r>
      <w:r w:rsidR="004F665E">
        <w:rPr>
          <w:rFonts w:hint="eastAsia"/>
        </w:rPr>
        <w:t>M</w:t>
      </w:r>
      <w:r w:rsidR="004F665E">
        <w:t>-2</w:t>
      </w:r>
      <w:r w:rsidR="004F665E">
        <w:rPr>
          <w:rFonts w:hint="eastAsia"/>
        </w:rPr>
        <w:t>对</w:t>
      </w:r>
      <w:r w:rsidR="004F665E">
        <w:rPr>
          <w:rFonts w:hint="eastAsia"/>
        </w:rPr>
        <w:t>M</w:t>
      </w:r>
      <w:r w:rsidR="004F665E">
        <w:t>-1</w:t>
      </w:r>
      <w:r w:rsidR="004F665E">
        <w:rPr>
          <w:rFonts w:hint="eastAsia"/>
        </w:rPr>
        <w:t>A</w:t>
      </w:r>
      <w:r w:rsidR="004F665E">
        <w:rPr>
          <w:rFonts w:hint="eastAsia"/>
        </w:rPr>
        <w:t>输出</w:t>
      </w:r>
      <w:r w:rsidR="004F665E">
        <w:rPr>
          <w:rFonts w:hint="eastAsia"/>
        </w:rPr>
        <w:t>t</w:t>
      </w:r>
      <w:r w:rsidR="004F665E">
        <w:t>rend</w:t>
      </w:r>
      <w:r w:rsidR="004F665E">
        <w:rPr>
          <w:rFonts w:hint="eastAsia"/>
        </w:rPr>
        <w:t>差异的主要原因</w:t>
      </w:r>
      <w:r w:rsidR="008F3F44">
        <w:t>.</w:t>
      </w:r>
      <w:r w:rsidR="004F665E">
        <w:t xml:space="preserve"> </w:t>
      </w:r>
      <w:r w:rsidR="0078544D" w:rsidRPr="007F3F13">
        <w:rPr>
          <w:i/>
          <w:u w:val="single"/>
        </w:rPr>
        <w:t xml:space="preserve">4) </w:t>
      </w:r>
      <w:r w:rsidR="0078544D" w:rsidRPr="007F3F13">
        <w:rPr>
          <w:rFonts w:hint="eastAsia"/>
          <w:i/>
          <w:u w:val="single"/>
        </w:rPr>
        <w:t>输出</w:t>
      </w:r>
      <w:r w:rsidR="00F6250B">
        <w:rPr>
          <w:rFonts w:hint="eastAsia"/>
          <w:i/>
          <w:u w:val="single"/>
        </w:rPr>
        <w:t>(</w:t>
      </w:r>
      <w:r w:rsidR="0078544D" w:rsidRPr="007F3F13">
        <w:rPr>
          <w:rFonts w:hint="eastAsia"/>
          <w:i/>
          <w:u w:val="single"/>
        </w:rPr>
        <w:t>余项</w:t>
      </w:r>
      <w:r w:rsidR="00F6250B">
        <w:rPr>
          <w:rFonts w:hint="eastAsia"/>
          <w:i/>
          <w:u w:val="single"/>
        </w:rPr>
        <w:t>)</w:t>
      </w:r>
      <w:r w:rsidR="0078544D" w:rsidRPr="007F3F13">
        <w:rPr>
          <w:rFonts w:hint="eastAsia"/>
          <w:i/>
          <w:u w:val="single"/>
        </w:rPr>
        <w:t>的</w:t>
      </w:r>
      <w:r w:rsidR="00D75DA5">
        <w:rPr>
          <w:rFonts w:hint="eastAsia"/>
          <w:i/>
          <w:u w:val="single"/>
        </w:rPr>
        <w:t>综合</w:t>
      </w:r>
      <w:r w:rsidR="0078544D" w:rsidRPr="007F3F13">
        <w:rPr>
          <w:rFonts w:hint="eastAsia"/>
          <w:i/>
          <w:u w:val="single"/>
        </w:rPr>
        <w:t>差异</w:t>
      </w:r>
      <w:r w:rsidR="0078544D">
        <w:rPr>
          <w:rFonts w:hint="eastAsia"/>
        </w:rPr>
        <w:t>.</w:t>
      </w:r>
      <w:r w:rsidR="0078544D">
        <w:t xml:space="preserve"> </w:t>
      </w:r>
      <w:r w:rsidR="00BB01D5">
        <w:rPr>
          <w:rFonts w:hint="eastAsia"/>
        </w:rPr>
        <w:t>根据前面的分析，</w:t>
      </w:r>
      <w:r w:rsidR="0065080B" w:rsidRPr="00335954">
        <w:rPr>
          <w:rStyle w:val="af6"/>
          <w:rFonts w:hint="eastAsia"/>
        </w:rPr>
        <w:t>影响</w:t>
      </w:r>
      <w:r w:rsidR="0065080B" w:rsidRPr="00335954">
        <w:rPr>
          <w:rStyle w:val="af6"/>
          <w:rFonts w:hint="eastAsia"/>
        </w:rPr>
        <w:t>M</w:t>
      </w:r>
      <w:r w:rsidR="0065080B" w:rsidRPr="00335954">
        <w:rPr>
          <w:rStyle w:val="af6"/>
        </w:rPr>
        <w:t>-2</w:t>
      </w:r>
      <w:r w:rsidR="0065080B" w:rsidRPr="00335954">
        <w:rPr>
          <w:rStyle w:val="af6"/>
        </w:rPr>
        <w:t>对</w:t>
      </w:r>
      <w:r w:rsidR="0065080B" w:rsidRPr="00335954">
        <w:rPr>
          <w:rStyle w:val="af6"/>
        </w:rPr>
        <w:t>M-1A</w:t>
      </w:r>
      <w:r w:rsidR="0065080B" w:rsidRPr="00335954">
        <w:rPr>
          <w:rStyle w:val="af6"/>
        </w:rPr>
        <w:t>和</w:t>
      </w:r>
      <w:r w:rsidR="0065080B" w:rsidRPr="00335954">
        <w:rPr>
          <w:rStyle w:val="af6"/>
        </w:rPr>
        <w:t>M-1B</w:t>
      </w:r>
      <w:r w:rsidR="0065080B" w:rsidRPr="00335954">
        <w:rPr>
          <w:rStyle w:val="af6"/>
        </w:rPr>
        <w:t>的输出</w:t>
      </w:r>
      <w:r w:rsidR="00F6250B">
        <w:rPr>
          <w:rStyle w:val="af6"/>
          <w:rFonts w:hint="eastAsia"/>
        </w:rPr>
        <w:t>（余项）</w:t>
      </w:r>
      <w:r w:rsidR="0065080B" w:rsidRPr="00335954">
        <w:rPr>
          <w:rStyle w:val="af6"/>
        </w:rPr>
        <w:t>差异</w:t>
      </w:r>
      <w:r w:rsidR="0065080B" w:rsidRPr="00335954">
        <w:rPr>
          <w:rStyle w:val="af6"/>
          <w:rFonts w:hint="eastAsia"/>
        </w:rPr>
        <w:t>的因素包括：</w:t>
      </w:r>
      <w:bookmarkStart w:id="43" w:name="_Hlk110254706"/>
      <w:r w:rsidR="0065080B" w:rsidRPr="00060248">
        <w:rPr>
          <w:rFonts w:hint="eastAsia"/>
        </w:rPr>
        <w:t>a</w:t>
      </w:r>
      <w:r w:rsidR="0065080B" w:rsidRPr="00060248">
        <w:t xml:space="preserve">) </w:t>
      </w:r>
      <w:r w:rsidR="00AF4B6E" w:rsidRPr="00335954">
        <w:rPr>
          <w:rStyle w:val="af6"/>
          <w:rFonts w:hint="eastAsia"/>
        </w:rPr>
        <w:t>剧烈的理想趋势</w:t>
      </w:r>
      <w:r w:rsidR="0065080B">
        <w:rPr>
          <w:rFonts w:hint="eastAsia"/>
        </w:rPr>
        <w:t>，</w:t>
      </w:r>
      <w:r w:rsidR="00E206EF">
        <w:rPr>
          <w:rFonts w:hint="eastAsia"/>
        </w:rPr>
        <w:t>通过污染</w:t>
      </w:r>
      <w:r w:rsidR="00E206EF">
        <w:rPr>
          <w:rFonts w:hint="eastAsia"/>
        </w:rPr>
        <w:t>M</w:t>
      </w:r>
      <w:r w:rsidR="00E206EF">
        <w:t>-1</w:t>
      </w:r>
      <w:r w:rsidR="00E206EF">
        <w:rPr>
          <w:rFonts w:hint="eastAsia"/>
        </w:rPr>
        <w:t>B</w:t>
      </w:r>
      <w:r w:rsidR="00E206EF">
        <w:rPr>
          <w:rFonts w:hint="eastAsia"/>
        </w:rPr>
        <w:t>的季节信号估计，</w:t>
      </w:r>
      <w:r w:rsidR="00AF4B6E" w:rsidRPr="00335954">
        <w:rPr>
          <w:rStyle w:val="af6"/>
          <w:rFonts w:hint="eastAsia"/>
        </w:rPr>
        <w:t>利于</w:t>
      </w:r>
      <w:r w:rsidR="00AF4B6E" w:rsidRPr="00335954">
        <w:rPr>
          <w:rStyle w:val="af6"/>
          <w:rFonts w:hint="eastAsia"/>
        </w:rPr>
        <w:t>M</w:t>
      </w:r>
      <w:r w:rsidR="00AF4B6E" w:rsidRPr="00335954">
        <w:rPr>
          <w:rStyle w:val="af6"/>
        </w:rPr>
        <w:t>-2</w:t>
      </w:r>
      <w:r w:rsidR="004F5578" w:rsidRPr="00335954">
        <w:rPr>
          <w:rStyle w:val="af6"/>
        </w:rPr>
        <w:t>的输出季节信号</w:t>
      </w:r>
      <w:r w:rsidR="00AF4B6E" w:rsidRPr="00335954">
        <w:rPr>
          <w:rStyle w:val="af6"/>
          <w:rFonts w:hint="eastAsia"/>
        </w:rPr>
        <w:t>向</w:t>
      </w:r>
      <w:r w:rsidR="00AF4B6E" w:rsidRPr="00335954">
        <w:rPr>
          <w:rStyle w:val="af6"/>
          <w:rFonts w:hint="eastAsia"/>
        </w:rPr>
        <w:t>M</w:t>
      </w:r>
      <w:r w:rsidR="00AF4B6E" w:rsidRPr="00335954">
        <w:rPr>
          <w:rStyle w:val="af6"/>
        </w:rPr>
        <w:t>-1A</w:t>
      </w:r>
      <w:r w:rsidR="00AF4B6E" w:rsidRPr="00335954">
        <w:rPr>
          <w:rStyle w:val="af6"/>
          <w:rFonts w:hint="eastAsia"/>
        </w:rPr>
        <w:t>接近</w:t>
      </w:r>
      <w:r w:rsidR="0065080B">
        <w:rPr>
          <w:rFonts w:hint="eastAsia"/>
        </w:rPr>
        <w:t>；</w:t>
      </w:r>
      <w:r w:rsidR="0065080B">
        <w:rPr>
          <w:rFonts w:hint="eastAsia"/>
        </w:rPr>
        <w:t>b</w:t>
      </w:r>
      <w:r w:rsidR="0065080B">
        <w:t xml:space="preserve">) </w:t>
      </w:r>
      <w:r w:rsidR="004F5578" w:rsidRPr="00335954">
        <w:rPr>
          <w:rStyle w:val="af6"/>
          <w:rFonts w:hint="eastAsia"/>
        </w:rPr>
        <w:t>强非线性的理想趋势</w:t>
      </w:r>
      <w:r w:rsidR="0065080B">
        <w:rPr>
          <w:rFonts w:hint="eastAsia"/>
        </w:rPr>
        <w:t>，</w:t>
      </w:r>
      <w:r w:rsidR="00671216">
        <w:rPr>
          <w:rFonts w:hint="eastAsia"/>
        </w:rPr>
        <w:t>通过污染</w:t>
      </w:r>
      <w:r w:rsidR="00671216">
        <w:rPr>
          <w:rFonts w:hint="eastAsia"/>
        </w:rPr>
        <w:t>M</w:t>
      </w:r>
      <w:r w:rsidR="00671216">
        <w:t>-1</w:t>
      </w:r>
      <w:r w:rsidR="00671216">
        <w:rPr>
          <w:rFonts w:hint="eastAsia"/>
        </w:rPr>
        <w:t>B</w:t>
      </w:r>
      <w:r w:rsidR="00671216">
        <w:rPr>
          <w:rFonts w:hint="eastAsia"/>
        </w:rPr>
        <w:t>的季节信号估计，</w:t>
      </w:r>
      <w:r w:rsidR="004F5578">
        <w:rPr>
          <w:rFonts w:hint="eastAsia"/>
        </w:rPr>
        <w:t>利于</w:t>
      </w:r>
      <w:r w:rsidR="0065080B">
        <w:rPr>
          <w:rFonts w:hint="eastAsia"/>
        </w:rPr>
        <w:t>M</w:t>
      </w:r>
      <w:r w:rsidR="0065080B">
        <w:t>-2</w:t>
      </w:r>
      <w:r w:rsidR="0065080B">
        <w:rPr>
          <w:rFonts w:hint="eastAsia"/>
        </w:rPr>
        <w:t>的输出季节信号向</w:t>
      </w:r>
      <w:r w:rsidR="0065080B">
        <w:rPr>
          <w:rFonts w:hint="eastAsia"/>
        </w:rPr>
        <w:t>M</w:t>
      </w:r>
      <w:r w:rsidR="0065080B">
        <w:t>-1</w:t>
      </w:r>
      <w:r w:rsidR="0065080B">
        <w:rPr>
          <w:rFonts w:hint="eastAsia"/>
        </w:rPr>
        <w:t>A</w:t>
      </w:r>
      <w:r w:rsidR="0065080B">
        <w:rPr>
          <w:rFonts w:hint="eastAsia"/>
        </w:rPr>
        <w:t>接近</w:t>
      </w:r>
      <w:r w:rsidR="00750A59">
        <w:rPr>
          <w:rFonts w:hint="eastAsia"/>
        </w:rPr>
        <w:t>（非主导）</w:t>
      </w:r>
      <w:r w:rsidR="00671216">
        <w:rPr>
          <w:rFonts w:hint="eastAsia"/>
        </w:rPr>
        <w:t>；</w:t>
      </w:r>
      <w:r w:rsidR="00F71FC0">
        <w:rPr>
          <w:rFonts w:hint="eastAsia"/>
        </w:rPr>
        <w:t>但</w:t>
      </w:r>
      <w:r w:rsidR="00335954" w:rsidRPr="00335954">
        <w:rPr>
          <w:rStyle w:val="af6"/>
          <w:rFonts w:hint="eastAsia"/>
        </w:rPr>
        <w:t>利于</w:t>
      </w:r>
      <w:r w:rsidR="00F71FC0" w:rsidRPr="00335954">
        <w:rPr>
          <w:rStyle w:val="af6"/>
          <w:rFonts w:hint="eastAsia"/>
        </w:rPr>
        <w:t>输出余项均值向</w:t>
      </w:r>
      <w:r w:rsidR="00F71FC0" w:rsidRPr="00335954">
        <w:rPr>
          <w:rStyle w:val="af6"/>
          <w:rFonts w:hint="eastAsia"/>
        </w:rPr>
        <w:lastRenderedPageBreak/>
        <w:t>M</w:t>
      </w:r>
      <w:r w:rsidR="00F71FC0" w:rsidRPr="00335954">
        <w:rPr>
          <w:rStyle w:val="af6"/>
        </w:rPr>
        <w:t>-1B</w:t>
      </w:r>
      <w:r w:rsidR="00F71FC0" w:rsidRPr="00335954">
        <w:rPr>
          <w:rStyle w:val="af6"/>
        </w:rPr>
        <w:t>接近</w:t>
      </w:r>
      <w:r w:rsidR="00F71FC0">
        <w:rPr>
          <w:rFonts w:hint="eastAsia"/>
        </w:rPr>
        <w:t>；</w:t>
      </w:r>
      <w:r w:rsidR="00002A20">
        <w:rPr>
          <w:rFonts w:hint="eastAsia"/>
        </w:rPr>
        <w:t>c</w:t>
      </w:r>
      <w:r w:rsidR="00002A20">
        <w:t xml:space="preserve">) </w:t>
      </w:r>
      <w:r w:rsidR="00002A20" w:rsidRPr="00002A20">
        <w:rPr>
          <w:rStyle w:val="af6"/>
        </w:rPr>
        <w:t>大的</w:t>
      </w:r>
      <w:proofErr w:type="gramStart"/>
      <w:r w:rsidR="00002A20" w:rsidRPr="00002A20">
        <w:rPr>
          <w:rStyle w:val="af6"/>
        </w:rPr>
        <w:t>理想余项</w:t>
      </w:r>
      <w:proofErr w:type="gramEnd"/>
      <w:r w:rsidR="00002A20" w:rsidRPr="00002A20">
        <w:rPr>
          <w:rStyle w:val="af6"/>
          <w:rFonts w:hint="eastAsia"/>
        </w:rPr>
        <w:t>方差，利于</w:t>
      </w:r>
      <w:r w:rsidR="00002A20" w:rsidRPr="00002A20">
        <w:rPr>
          <w:rStyle w:val="af6"/>
          <w:rFonts w:hint="eastAsia"/>
        </w:rPr>
        <w:t>M</w:t>
      </w:r>
      <w:r w:rsidR="00002A20" w:rsidRPr="00002A20">
        <w:rPr>
          <w:rStyle w:val="af6"/>
        </w:rPr>
        <w:t>-2</w:t>
      </w:r>
      <w:r w:rsidR="00002A20" w:rsidRPr="00002A20">
        <w:rPr>
          <w:rStyle w:val="af6"/>
        </w:rPr>
        <w:t>的输出</w:t>
      </w:r>
      <w:r w:rsidR="00002A20" w:rsidRPr="00002A20">
        <w:rPr>
          <w:rStyle w:val="af6"/>
          <w:rFonts w:hint="eastAsia"/>
        </w:rPr>
        <w:t>余项均值向</w:t>
      </w:r>
      <w:r w:rsidR="00002A20" w:rsidRPr="00002A20">
        <w:rPr>
          <w:rStyle w:val="af6"/>
          <w:rFonts w:hint="eastAsia"/>
        </w:rPr>
        <w:t>M</w:t>
      </w:r>
      <w:r w:rsidR="00002A20" w:rsidRPr="00002A20">
        <w:rPr>
          <w:rStyle w:val="af6"/>
        </w:rPr>
        <w:t>-1</w:t>
      </w:r>
      <w:r w:rsidR="00622E9E">
        <w:rPr>
          <w:rStyle w:val="af6"/>
        </w:rPr>
        <w:t>B</w:t>
      </w:r>
      <w:r w:rsidR="00002A20" w:rsidRPr="00002A20">
        <w:rPr>
          <w:rStyle w:val="af6"/>
        </w:rPr>
        <w:t>接近</w:t>
      </w:r>
      <w:r w:rsidR="00002A20">
        <w:rPr>
          <w:rFonts w:hint="eastAsia"/>
        </w:rPr>
        <w:t>；</w:t>
      </w:r>
      <w:r w:rsidR="00002A20">
        <w:rPr>
          <w:rFonts w:hint="eastAsia"/>
        </w:rPr>
        <w:t>d</w:t>
      </w:r>
      <w:r w:rsidR="00F71FC0">
        <w:t xml:space="preserve">) </w:t>
      </w:r>
      <w:r w:rsidR="00E206EF" w:rsidRPr="00335954">
        <w:rPr>
          <w:rStyle w:val="af6"/>
        </w:rPr>
        <w:t>大幅度的季节信号</w:t>
      </w:r>
      <w:bookmarkEnd w:id="43"/>
      <w:r w:rsidR="00E206EF">
        <w:rPr>
          <w:rFonts w:hint="eastAsia"/>
        </w:rPr>
        <w:t>，</w:t>
      </w:r>
      <w:r w:rsidR="00671216">
        <w:rPr>
          <w:rFonts w:hint="eastAsia"/>
        </w:rPr>
        <w:t>通过影响线性拟合及被</w:t>
      </w:r>
      <w:r w:rsidR="00671216">
        <w:rPr>
          <w:rFonts w:hint="eastAsia"/>
        </w:rPr>
        <w:t>LWLR</w:t>
      </w:r>
      <w:r w:rsidR="00671216">
        <w:rPr>
          <w:rFonts w:hint="eastAsia"/>
        </w:rPr>
        <w:t>边缘效应放大，利</w:t>
      </w:r>
      <w:r w:rsidR="00671216" w:rsidRPr="00335954">
        <w:rPr>
          <w:rStyle w:val="af6"/>
          <w:rFonts w:hint="eastAsia"/>
        </w:rPr>
        <w:t>于</w:t>
      </w:r>
      <w:r w:rsidR="00671216" w:rsidRPr="00335954">
        <w:rPr>
          <w:rStyle w:val="af6"/>
          <w:rFonts w:hint="eastAsia"/>
        </w:rPr>
        <w:t>M</w:t>
      </w:r>
      <w:r w:rsidR="00671216" w:rsidRPr="00335954">
        <w:rPr>
          <w:rStyle w:val="af6"/>
        </w:rPr>
        <w:t>-2</w:t>
      </w:r>
      <w:r w:rsidR="00671216" w:rsidRPr="00335954">
        <w:rPr>
          <w:rStyle w:val="af6"/>
        </w:rPr>
        <w:t>的输出</w:t>
      </w:r>
      <w:r w:rsidR="00671216" w:rsidRPr="00335954">
        <w:rPr>
          <w:rStyle w:val="af6"/>
          <w:rFonts w:hint="eastAsia"/>
        </w:rPr>
        <w:t>t</w:t>
      </w:r>
      <w:r w:rsidR="00671216" w:rsidRPr="00335954">
        <w:rPr>
          <w:rStyle w:val="af6"/>
        </w:rPr>
        <w:t>rend</w:t>
      </w:r>
      <w:r w:rsidR="00671216" w:rsidRPr="00335954">
        <w:rPr>
          <w:rStyle w:val="af6"/>
        </w:rPr>
        <w:t>向</w:t>
      </w:r>
      <w:r w:rsidR="00671216" w:rsidRPr="00335954">
        <w:rPr>
          <w:rStyle w:val="af6"/>
        </w:rPr>
        <w:t>M-1B</w:t>
      </w:r>
      <w:r w:rsidR="00671216" w:rsidRPr="00335954">
        <w:rPr>
          <w:rStyle w:val="af6"/>
        </w:rPr>
        <w:t>接近</w:t>
      </w:r>
      <w:r w:rsidR="00231ACF" w:rsidRPr="00335954">
        <w:rPr>
          <w:rStyle w:val="af6"/>
        </w:rPr>
        <w:t>（</w:t>
      </w:r>
      <w:r w:rsidR="00231ACF" w:rsidRPr="00335954">
        <w:rPr>
          <w:rStyle w:val="af6"/>
          <w:rFonts w:hint="eastAsia"/>
        </w:rPr>
        <w:t>仅边缘区</w:t>
      </w:r>
      <w:r w:rsidR="00231ACF" w:rsidRPr="00335954">
        <w:rPr>
          <w:rStyle w:val="af6"/>
        </w:rPr>
        <w:t>）</w:t>
      </w:r>
      <w:r w:rsidR="0078544D">
        <w:rPr>
          <w:rFonts w:hint="eastAsia"/>
        </w:rPr>
        <w:t>.</w:t>
      </w:r>
      <w:r w:rsidR="00335954">
        <w:t xml:space="preserve"> </w:t>
      </w:r>
      <w:r w:rsidR="00335954" w:rsidRPr="00060248">
        <w:rPr>
          <w:rStyle w:val="af6"/>
          <w:rFonts w:hint="eastAsia"/>
        </w:rPr>
        <w:t>这</w:t>
      </w:r>
      <w:r w:rsidR="00622E9E">
        <w:rPr>
          <w:rStyle w:val="af6"/>
          <w:rFonts w:hint="eastAsia"/>
        </w:rPr>
        <w:t>四个</w:t>
      </w:r>
      <w:r w:rsidR="00335954" w:rsidRPr="00060248">
        <w:rPr>
          <w:rStyle w:val="af6"/>
        </w:rPr>
        <w:t>因素</w:t>
      </w:r>
      <w:r w:rsidR="00335954" w:rsidRPr="00060248">
        <w:rPr>
          <w:rStyle w:val="af6"/>
          <w:rFonts w:hint="eastAsia"/>
        </w:rPr>
        <w:t>相互制衡的结果，决定</w:t>
      </w:r>
      <w:r w:rsidR="006F0CC5" w:rsidRPr="00060248">
        <w:rPr>
          <w:rStyle w:val="af6"/>
          <w:rFonts w:hint="eastAsia"/>
        </w:rPr>
        <w:t>了</w:t>
      </w:r>
      <w:bookmarkStart w:id="44" w:name="_Hlk110240948"/>
      <w:r w:rsidR="00335954" w:rsidRPr="00060248">
        <w:rPr>
          <w:rStyle w:val="af6"/>
          <w:rFonts w:hint="eastAsia"/>
        </w:rPr>
        <w:t>M</w:t>
      </w:r>
      <w:r w:rsidR="00335954" w:rsidRPr="00060248">
        <w:rPr>
          <w:rStyle w:val="af6"/>
        </w:rPr>
        <w:t>-2</w:t>
      </w:r>
      <w:r w:rsidR="00457FD8" w:rsidRPr="00060248">
        <w:rPr>
          <w:rStyle w:val="af6"/>
        </w:rPr>
        <w:t>是</w:t>
      </w:r>
      <w:r w:rsidR="00335954" w:rsidRPr="00060248">
        <w:rPr>
          <w:rStyle w:val="af6"/>
        </w:rPr>
        <w:t>更接近</w:t>
      </w:r>
      <w:r w:rsidR="00335954" w:rsidRPr="00060248">
        <w:rPr>
          <w:rStyle w:val="af6"/>
        </w:rPr>
        <w:t>M-1A</w:t>
      </w:r>
      <w:r w:rsidR="00335954" w:rsidRPr="00060248">
        <w:rPr>
          <w:rStyle w:val="af6"/>
        </w:rPr>
        <w:t>还是</w:t>
      </w:r>
      <w:r w:rsidR="00335954" w:rsidRPr="00060248">
        <w:rPr>
          <w:rStyle w:val="af6"/>
        </w:rPr>
        <w:t>M-1B</w:t>
      </w:r>
      <w:bookmarkEnd w:id="44"/>
      <w:r w:rsidR="00335954">
        <w:t>.</w:t>
      </w:r>
    </w:p>
    <w:p w14:paraId="41926BF4" w14:textId="2626C5E6" w:rsidR="005C5197" w:rsidRPr="00A10275" w:rsidRDefault="005C5197" w:rsidP="00A10275">
      <w:pPr>
        <w:pStyle w:val="a2"/>
        <w:rPr>
          <w:kern w:val="0"/>
        </w:rPr>
      </w:pPr>
      <w:r w:rsidRPr="00A10275">
        <w:rPr>
          <w:rStyle w:val="af0"/>
          <w:rFonts w:hint="eastAsia"/>
        </w:rPr>
        <w:t>M</w:t>
      </w:r>
      <w:r w:rsidRPr="00A10275">
        <w:rPr>
          <w:rStyle w:val="af0"/>
        </w:rPr>
        <w:t>-2</w:t>
      </w:r>
      <w:r>
        <w:rPr>
          <w:rStyle w:val="af0"/>
          <w:rFonts w:hint="eastAsia"/>
        </w:rPr>
        <w:t>A</w:t>
      </w:r>
      <w:r>
        <w:rPr>
          <w:rStyle w:val="af0"/>
          <w:rFonts w:hint="eastAsia"/>
        </w:rPr>
        <w:t>对</w:t>
      </w:r>
      <w:r w:rsidRPr="00A10275">
        <w:rPr>
          <w:rStyle w:val="af0"/>
          <w:rFonts w:hint="eastAsia"/>
        </w:rPr>
        <w:t>M</w:t>
      </w:r>
      <w:r w:rsidRPr="00A10275">
        <w:rPr>
          <w:rStyle w:val="af0"/>
        </w:rPr>
        <w:t>-1</w:t>
      </w:r>
      <w:r w:rsidRPr="00A10275">
        <w:rPr>
          <w:rStyle w:val="af0"/>
          <w:rFonts w:hint="eastAsia"/>
        </w:rPr>
        <w:t>A</w:t>
      </w:r>
      <w:r w:rsidRPr="00A10275">
        <w:rPr>
          <w:rStyle w:val="af0"/>
        </w:rPr>
        <w:t>, M-1B</w:t>
      </w:r>
      <w:r w:rsidRPr="00A10275">
        <w:rPr>
          <w:rStyle w:val="af0"/>
          <w:rFonts w:hint="eastAsia"/>
        </w:rPr>
        <w:t>的差异</w:t>
      </w:r>
      <w:r w:rsidRPr="00A10275">
        <w:rPr>
          <w:rStyle w:val="af0"/>
          <w:rFonts w:hint="eastAsia"/>
        </w:rPr>
        <w:t>.</w:t>
      </w:r>
      <w:r>
        <w:rPr>
          <w:rStyle w:val="af0"/>
        </w:rPr>
        <w:t xml:space="preserve"> </w:t>
      </w:r>
      <w:r w:rsidR="00660A6C">
        <w:rPr>
          <w:rStyle w:val="af0"/>
          <w:rFonts w:hint="eastAsia"/>
        </w:rPr>
        <w:t>根据前面对</w:t>
      </w:r>
      <w:r w:rsidR="00660A6C">
        <w:rPr>
          <w:rFonts w:hint="eastAsia"/>
          <w:kern w:val="0"/>
        </w:rPr>
        <w:t>M</w:t>
      </w:r>
      <w:r w:rsidR="00660A6C">
        <w:rPr>
          <w:kern w:val="0"/>
        </w:rPr>
        <w:t>-2</w:t>
      </w:r>
      <w:r w:rsidR="00660A6C">
        <w:rPr>
          <w:rFonts w:hint="eastAsia"/>
          <w:kern w:val="0"/>
        </w:rPr>
        <w:t>与</w:t>
      </w:r>
      <w:r w:rsidR="00660A6C">
        <w:rPr>
          <w:rFonts w:hint="eastAsia"/>
          <w:kern w:val="0"/>
        </w:rPr>
        <w:t>M</w:t>
      </w:r>
      <w:r w:rsidR="00660A6C">
        <w:rPr>
          <w:kern w:val="0"/>
        </w:rPr>
        <w:t>-2</w:t>
      </w:r>
      <w:r w:rsidR="00660A6C">
        <w:rPr>
          <w:rFonts w:hint="eastAsia"/>
          <w:kern w:val="0"/>
        </w:rPr>
        <w:t>A</w:t>
      </w:r>
      <w:r w:rsidR="00660A6C">
        <w:rPr>
          <w:rFonts w:hint="eastAsia"/>
          <w:kern w:val="0"/>
        </w:rPr>
        <w:t>的差异分析，和对</w:t>
      </w:r>
      <w:r w:rsidR="00660A6C" w:rsidRPr="00A10275">
        <w:rPr>
          <w:rStyle w:val="af0"/>
          <w:rFonts w:hint="eastAsia"/>
        </w:rPr>
        <w:t>M</w:t>
      </w:r>
      <w:r w:rsidR="00660A6C" w:rsidRPr="00A10275">
        <w:rPr>
          <w:rStyle w:val="af0"/>
        </w:rPr>
        <w:t>-2</w:t>
      </w:r>
      <w:r w:rsidR="00660A6C">
        <w:rPr>
          <w:rStyle w:val="af0"/>
          <w:rFonts w:hint="eastAsia"/>
        </w:rPr>
        <w:t>对</w:t>
      </w:r>
      <w:r w:rsidR="00660A6C" w:rsidRPr="00A10275">
        <w:rPr>
          <w:rStyle w:val="af0"/>
          <w:rFonts w:hint="eastAsia"/>
        </w:rPr>
        <w:t>M</w:t>
      </w:r>
      <w:r w:rsidR="00660A6C" w:rsidRPr="00A10275">
        <w:rPr>
          <w:rStyle w:val="af0"/>
        </w:rPr>
        <w:t>-1</w:t>
      </w:r>
      <w:r w:rsidR="00660A6C" w:rsidRPr="00A10275">
        <w:rPr>
          <w:rStyle w:val="af0"/>
          <w:rFonts w:hint="eastAsia"/>
        </w:rPr>
        <w:t>A</w:t>
      </w:r>
      <w:r w:rsidR="00660A6C" w:rsidRPr="00A10275">
        <w:rPr>
          <w:rStyle w:val="af0"/>
        </w:rPr>
        <w:t>, M-1B</w:t>
      </w:r>
      <w:r w:rsidR="00660A6C" w:rsidRPr="00A10275">
        <w:rPr>
          <w:rStyle w:val="af0"/>
          <w:rFonts w:hint="eastAsia"/>
        </w:rPr>
        <w:t>的差异</w:t>
      </w:r>
      <w:r w:rsidR="00660A6C">
        <w:rPr>
          <w:rStyle w:val="af0"/>
          <w:rFonts w:hint="eastAsia"/>
        </w:rPr>
        <w:t>分析，得出</w:t>
      </w:r>
      <w:r w:rsidR="00660A6C" w:rsidRPr="00335954">
        <w:rPr>
          <w:rStyle w:val="af6"/>
          <w:rFonts w:hint="eastAsia"/>
        </w:rPr>
        <w:t>影响</w:t>
      </w:r>
      <w:r w:rsidR="00660A6C" w:rsidRPr="00335954">
        <w:rPr>
          <w:rStyle w:val="af6"/>
          <w:rFonts w:hint="eastAsia"/>
        </w:rPr>
        <w:t>M</w:t>
      </w:r>
      <w:r w:rsidR="00660A6C" w:rsidRPr="00335954">
        <w:rPr>
          <w:rStyle w:val="af6"/>
        </w:rPr>
        <w:t>-2</w:t>
      </w:r>
      <w:r w:rsidR="00660A6C">
        <w:rPr>
          <w:rStyle w:val="af6"/>
          <w:rFonts w:hint="eastAsia"/>
        </w:rPr>
        <w:t>A</w:t>
      </w:r>
      <w:r w:rsidR="00660A6C" w:rsidRPr="00335954">
        <w:rPr>
          <w:rStyle w:val="af6"/>
        </w:rPr>
        <w:t>对</w:t>
      </w:r>
      <w:r w:rsidR="00660A6C" w:rsidRPr="00335954">
        <w:rPr>
          <w:rStyle w:val="af6"/>
        </w:rPr>
        <w:t>M-1A</w:t>
      </w:r>
      <w:r w:rsidR="00660A6C" w:rsidRPr="00335954">
        <w:rPr>
          <w:rStyle w:val="af6"/>
        </w:rPr>
        <w:t>和</w:t>
      </w:r>
      <w:r w:rsidR="00660A6C" w:rsidRPr="00335954">
        <w:rPr>
          <w:rStyle w:val="af6"/>
        </w:rPr>
        <w:t>M-1B</w:t>
      </w:r>
      <w:r w:rsidR="00660A6C" w:rsidRPr="00335954">
        <w:rPr>
          <w:rStyle w:val="af6"/>
        </w:rPr>
        <w:t>的输出</w:t>
      </w:r>
      <w:r w:rsidR="00660A6C">
        <w:rPr>
          <w:rStyle w:val="af6"/>
          <w:rFonts w:hint="eastAsia"/>
        </w:rPr>
        <w:t>（余项）</w:t>
      </w:r>
      <w:r w:rsidR="00660A6C" w:rsidRPr="00335954">
        <w:rPr>
          <w:rStyle w:val="af6"/>
        </w:rPr>
        <w:t>差异</w:t>
      </w:r>
      <w:r w:rsidR="00660A6C" w:rsidRPr="00335954">
        <w:rPr>
          <w:rStyle w:val="af6"/>
          <w:rFonts w:hint="eastAsia"/>
        </w:rPr>
        <w:t>的因素包括：</w:t>
      </w:r>
      <w:bookmarkStart w:id="45" w:name="_Hlk110243808"/>
      <w:r w:rsidR="00660A6C" w:rsidRPr="00060248">
        <w:rPr>
          <w:rFonts w:hint="eastAsia"/>
        </w:rPr>
        <w:t>a</w:t>
      </w:r>
      <w:r w:rsidR="00660A6C" w:rsidRPr="00060248">
        <w:t xml:space="preserve">) </w:t>
      </w:r>
      <w:r w:rsidR="00660A6C" w:rsidRPr="00335954">
        <w:rPr>
          <w:rStyle w:val="af6"/>
          <w:rFonts w:hint="eastAsia"/>
        </w:rPr>
        <w:t>剧烈的理想趋势</w:t>
      </w:r>
      <w:r w:rsidR="00660A6C">
        <w:rPr>
          <w:rFonts w:hint="eastAsia"/>
        </w:rPr>
        <w:t>，通过污染</w:t>
      </w:r>
      <w:r w:rsidR="00660A6C">
        <w:rPr>
          <w:rFonts w:hint="eastAsia"/>
        </w:rPr>
        <w:t>M</w:t>
      </w:r>
      <w:r w:rsidR="00660A6C">
        <w:t>-1</w:t>
      </w:r>
      <w:r w:rsidR="00660A6C">
        <w:rPr>
          <w:rFonts w:hint="eastAsia"/>
        </w:rPr>
        <w:t>B</w:t>
      </w:r>
      <w:r w:rsidR="00660A6C">
        <w:rPr>
          <w:rFonts w:hint="eastAsia"/>
        </w:rPr>
        <w:t>的季节信号估计，</w:t>
      </w:r>
      <w:r w:rsidR="00660A6C" w:rsidRPr="00335954">
        <w:rPr>
          <w:rStyle w:val="af6"/>
          <w:rFonts w:hint="eastAsia"/>
        </w:rPr>
        <w:t>利于</w:t>
      </w:r>
      <w:r w:rsidR="00660A6C" w:rsidRPr="00335954">
        <w:rPr>
          <w:rStyle w:val="af6"/>
          <w:rFonts w:hint="eastAsia"/>
        </w:rPr>
        <w:t>M</w:t>
      </w:r>
      <w:r w:rsidR="00660A6C" w:rsidRPr="00335954">
        <w:rPr>
          <w:rStyle w:val="af6"/>
        </w:rPr>
        <w:t>-2</w:t>
      </w:r>
      <w:r w:rsidR="00660A6C">
        <w:rPr>
          <w:rStyle w:val="af6"/>
        </w:rPr>
        <w:t>A</w:t>
      </w:r>
      <w:r w:rsidR="00660A6C" w:rsidRPr="00335954">
        <w:rPr>
          <w:rStyle w:val="af6"/>
        </w:rPr>
        <w:t>的输出季节信号</w:t>
      </w:r>
      <w:r w:rsidR="00660A6C" w:rsidRPr="00335954">
        <w:rPr>
          <w:rStyle w:val="af6"/>
          <w:rFonts w:hint="eastAsia"/>
        </w:rPr>
        <w:t>向</w:t>
      </w:r>
      <w:r w:rsidR="00660A6C" w:rsidRPr="00335954">
        <w:rPr>
          <w:rStyle w:val="af6"/>
          <w:rFonts w:hint="eastAsia"/>
        </w:rPr>
        <w:t>M</w:t>
      </w:r>
      <w:r w:rsidR="00660A6C" w:rsidRPr="00335954">
        <w:rPr>
          <w:rStyle w:val="af6"/>
        </w:rPr>
        <w:t>-1A</w:t>
      </w:r>
      <w:r w:rsidR="00660A6C" w:rsidRPr="00335954">
        <w:rPr>
          <w:rStyle w:val="af6"/>
          <w:rFonts w:hint="eastAsia"/>
        </w:rPr>
        <w:t>接近</w:t>
      </w:r>
      <w:r w:rsidR="00660A6C">
        <w:rPr>
          <w:rFonts w:hint="eastAsia"/>
        </w:rPr>
        <w:t>；</w:t>
      </w:r>
      <w:r w:rsidR="00660A6C">
        <w:rPr>
          <w:rFonts w:hint="eastAsia"/>
        </w:rPr>
        <w:t>b</w:t>
      </w:r>
      <w:r w:rsidR="00660A6C">
        <w:t xml:space="preserve">) </w:t>
      </w:r>
      <w:r w:rsidR="00660A6C" w:rsidRPr="00335954">
        <w:rPr>
          <w:rStyle w:val="af6"/>
          <w:rFonts w:hint="eastAsia"/>
        </w:rPr>
        <w:t>强非线性的理想趋势</w:t>
      </w:r>
      <w:r w:rsidR="00660A6C">
        <w:rPr>
          <w:rFonts w:hint="eastAsia"/>
        </w:rPr>
        <w:t>，通过污染</w:t>
      </w:r>
      <w:r w:rsidR="00660A6C">
        <w:rPr>
          <w:rFonts w:hint="eastAsia"/>
        </w:rPr>
        <w:t>M</w:t>
      </w:r>
      <w:r w:rsidR="00660A6C">
        <w:t>-1</w:t>
      </w:r>
      <w:r w:rsidR="00660A6C">
        <w:rPr>
          <w:rFonts w:hint="eastAsia"/>
        </w:rPr>
        <w:t>B</w:t>
      </w:r>
      <w:r w:rsidR="00660A6C">
        <w:rPr>
          <w:rFonts w:hint="eastAsia"/>
        </w:rPr>
        <w:t>的季节信号估计，利于</w:t>
      </w:r>
      <w:r w:rsidR="00660A6C">
        <w:rPr>
          <w:rFonts w:hint="eastAsia"/>
        </w:rPr>
        <w:t>M</w:t>
      </w:r>
      <w:r w:rsidR="00660A6C">
        <w:t>-2</w:t>
      </w:r>
      <w:r w:rsidR="00002A20">
        <w:rPr>
          <w:rFonts w:hint="eastAsia"/>
        </w:rPr>
        <w:t>A</w:t>
      </w:r>
      <w:r w:rsidR="00660A6C">
        <w:rPr>
          <w:rFonts w:hint="eastAsia"/>
        </w:rPr>
        <w:t>的输出季节信号向</w:t>
      </w:r>
      <w:r w:rsidR="00660A6C">
        <w:rPr>
          <w:rFonts w:hint="eastAsia"/>
        </w:rPr>
        <w:t>M</w:t>
      </w:r>
      <w:r w:rsidR="00660A6C">
        <w:t>-1</w:t>
      </w:r>
      <w:r w:rsidR="00660A6C">
        <w:rPr>
          <w:rFonts w:hint="eastAsia"/>
        </w:rPr>
        <w:t>A</w:t>
      </w:r>
      <w:r w:rsidR="00660A6C">
        <w:rPr>
          <w:rFonts w:hint="eastAsia"/>
        </w:rPr>
        <w:t>接近（非主导）；也</w:t>
      </w:r>
      <w:r w:rsidR="00660A6C" w:rsidRPr="00335954">
        <w:rPr>
          <w:rStyle w:val="af6"/>
          <w:rFonts w:hint="eastAsia"/>
        </w:rPr>
        <w:t>利于输出余项均值向</w:t>
      </w:r>
      <w:r w:rsidR="00660A6C" w:rsidRPr="00335954">
        <w:rPr>
          <w:rStyle w:val="af6"/>
          <w:rFonts w:hint="eastAsia"/>
        </w:rPr>
        <w:t>M</w:t>
      </w:r>
      <w:r w:rsidR="00660A6C" w:rsidRPr="00335954">
        <w:rPr>
          <w:rStyle w:val="af6"/>
        </w:rPr>
        <w:t>-1</w:t>
      </w:r>
      <w:r w:rsidR="00660A6C">
        <w:rPr>
          <w:rStyle w:val="af6"/>
        </w:rPr>
        <w:t>A</w:t>
      </w:r>
      <w:r w:rsidR="00660A6C" w:rsidRPr="00335954">
        <w:rPr>
          <w:rStyle w:val="af6"/>
        </w:rPr>
        <w:t>接近</w:t>
      </w:r>
      <w:r w:rsidR="00660A6C">
        <w:rPr>
          <w:rFonts w:hint="eastAsia"/>
        </w:rPr>
        <w:t>；</w:t>
      </w:r>
      <w:r w:rsidR="00002A20">
        <w:rPr>
          <w:rFonts w:hint="eastAsia"/>
        </w:rPr>
        <w:t>c</w:t>
      </w:r>
      <w:r w:rsidR="00002A20">
        <w:t xml:space="preserve">) </w:t>
      </w:r>
      <w:r w:rsidR="00002A20" w:rsidRPr="00002A20">
        <w:rPr>
          <w:rStyle w:val="af6"/>
        </w:rPr>
        <w:t>大的</w:t>
      </w:r>
      <w:proofErr w:type="gramStart"/>
      <w:r w:rsidR="00002A20" w:rsidRPr="00002A20">
        <w:rPr>
          <w:rStyle w:val="af6"/>
        </w:rPr>
        <w:t>理想余项</w:t>
      </w:r>
      <w:proofErr w:type="gramEnd"/>
      <w:r w:rsidR="00002A20" w:rsidRPr="00002A20">
        <w:rPr>
          <w:rStyle w:val="af6"/>
          <w:rFonts w:hint="eastAsia"/>
        </w:rPr>
        <w:t>方差，利于</w:t>
      </w:r>
      <w:r w:rsidR="00002A20" w:rsidRPr="00002A20">
        <w:rPr>
          <w:rStyle w:val="af6"/>
          <w:rFonts w:hint="eastAsia"/>
        </w:rPr>
        <w:t>M</w:t>
      </w:r>
      <w:r w:rsidR="00002A20" w:rsidRPr="00002A20">
        <w:rPr>
          <w:rStyle w:val="af6"/>
        </w:rPr>
        <w:t>-2A</w:t>
      </w:r>
      <w:r w:rsidR="00002A20" w:rsidRPr="00002A20">
        <w:rPr>
          <w:rStyle w:val="af6"/>
        </w:rPr>
        <w:t>的输出</w:t>
      </w:r>
      <w:r w:rsidR="00002A20" w:rsidRPr="00002A20">
        <w:rPr>
          <w:rStyle w:val="af6"/>
          <w:rFonts w:hint="eastAsia"/>
        </w:rPr>
        <w:t>余项均值向</w:t>
      </w:r>
      <w:r w:rsidR="00002A20" w:rsidRPr="00002A20">
        <w:rPr>
          <w:rStyle w:val="af6"/>
          <w:rFonts w:hint="eastAsia"/>
        </w:rPr>
        <w:t>M</w:t>
      </w:r>
      <w:r w:rsidR="00002A20" w:rsidRPr="00002A20">
        <w:rPr>
          <w:rStyle w:val="af6"/>
        </w:rPr>
        <w:t>-1A</w:t>
      </w:r>
      <w:r w:rsidR="00002A20" w:rsidRPr="00002A20">
        <w:rPr>
          <w:rStyle w:val="af6"/>
        </w:rPr>
        <w:t>接近</w:t>
      </w:r>
      <w:r w:rsidR="00002A20">
        <w:rPr>
          <w:rFonts w:hint="eastAsia"/>
        </w:rPr>
        <w:t>；</w:t>
      </w:r>
      <w:r w:rsidR="00002A20">
        <w:t>d</w:t>
      </w:r>
      <w:r w:rsidR="00660A6C">
        <w:t xml:space="preserve">) </w:t>
      </w:r>
      <w:r w:rsidR="00660A6C" w:rsidRPr="00335954">
        <w:rPr>
          <w:rStyle w:val="af6"/>
        </w:rPr>
        <w:t>大幅度的季节信号</w:t>
      </w:r>
      <w:r w:rsidR="00660A6C">
        <w:rPr>
          <w:rFonts w:hint="eastAsia"/>
        </w:rPr>
        <w:t>，通过影响线性拟合及被</w:t>
      </w:r>
      <w:r w:rsidR="00660A6C">
        <w:rPr>
          <w:rFonts w:hint="eastAsia"/>
        </w:rPr>
        <w:t>LWLR</w:t>
      </w:r>
      <w:r w:rsidR="00660A6C">
        <w:rPr>
          <w:rFonts w:hint="eastAsia"/>
        </w:rPr>
        <w:t>边缘效应放大，</w:t>
      </w:r>
      <w:r w:rsidR="00660A6C" w:rsidRPr="00002A20">
        <w:rPr>
          <w:rStyle w:val="af6"/>
          <w:rFonts w:hint="eastAsia"/>
        </w:rPr>
        <w:t>利</w:t>
      </w:r>
      <w:r w:rsidR="00660A6C" w:rsidRPr="00335954">
        <w:rPr>
          <w:rStyle w:val="af6"/>
          <w:rFonts w:hint="eastAsia"/>
        </w:rPr>
        <w:t>于</w:t>
      </w:r>
      <w:r w:rsidR="00660A6C" w:rsidRPr="00335954">
        <w:rPr>
          <w:rStyle w:val="af6"/>
          <w:rFonts w:hint="eastAsia"/>
        </w:rPr>
        <w:t>M</w:t>
      </w:r>
      <w:r w:rsidR="00660A6C" w:rsidRPr="00335954">
        <w:rPr>
          <w:rStyle w:val="af6"/>
        </w:rPr>
        <w:t>-2</w:t>
      </w:r>
      <w:r w:rsidR="00060248">
        <w:rPr>
          <w:rStyle w:val="af6"/>
          <w:rFonts w:hint="eastAsia"/>
        </w:rPr>
        <w:t>A</w:t>
      </w:r>
      <w:r w:rsidR="00660A6C" w:rsidRPr="00335954">
        <w:rPr>
          <w:rStyle w:val="af6"/>
        </w:rPr>
        <w:t>的输出</w:t>
      </w:r>
      <w:r w:rsidR="00660A6C" w:rsidRPr="00335954">
        <w:rPr>
          <w:rStyle w:val="af6"/>
          <w:rFonts w:hint="eastAsia"/>
        </w:rPr>
        <w:t>t</w:t>
      </w:r>
      <w:r w:rsidR="00660A6C" w:rsidRPr="00335954">
        <w:rPr>
          <w:rStyle w:val="af6"/>
        </w:rPr>
        <w:t>rend</w:t>
      </w:r>
      <w:r w:rsidR="00660A6C" w:rsidRPr="00335954">
        <w:rPr>
          <w:rStyle w:val="af6"/>
        </w:rPr>
        <w:t>向</w:t>
      </w:r>
      <w:r w:rsidR="00660A6C" w:rsidRPr="00335954">
        <w:rPr>
          <w:rStyle w:val="af6"/>
        </w:rPr>
        <w:t>M-1B</w:t>
      </w:r>
      <w:r w:rsidR="00660A6C" w:rsidRPr="00335954">
        <w:rPr>
          <w:rStyle w:val="af6"/>
        </w:rPr>
        <w:t>接近（</w:t>
      </w:r>
      <w:r w:rsidR="00660A6C" w:rsidRPr="00335954">
        <w:rPr>
          <w:rStyle w:val="af6"/>
          <w:rFonts w:hint="eastAsia"/>
        </w:rPr>
        <w:t>仅边缘区</w:t>
      </w:r>
      <w:r w:rsidR="00660A6C" w:rsidRPr="00335954">
        <w:rPr>
          <w:rStyle w:val="af6"/>
        </w:rPr>
        <w:t>）</w:t>
      </w:r>
      <w:r w:rsidR="00660A6C">
        <w:rPr>
          <w:rFonts w:hint="eastAsia"/>
        </w:rPr>
        <w:t>.</w:t>
      </w:r>
      <w:r w:rsidR="00660A6C">
        <w:t xml:space="preserve"> </w:t>
      </w:r>
      <w:r w:rsidR="00060248" w:rsidRPr="00AD3252">
        <w:rPr>
          <w:rStyle w:val="af6"/>
        </w:rPr>
        <w:t>在边缘区外，</w:t>
      </w:r>
      <w:r w:rsidR="00060248" w:rsidRPr="00AD3252">
        <w:rPr>
          <w:rStyle w:val="af6"/>
          <w:rFonts w:hint="eastAsia"/>
        </w:rPr>
        <w:t>因素</w:t>
      </w:r>
      <w:r w:rsidR="00622E9E">
        <w:rPr>
          <w:rStyle w:val="af6"/>
          <w:rFonts w:hint="eastAsia"/>
        </w:rPr>
        <w:t>d</w:t>
      </w:r>
      <w:r w:rsidR="00060248" w:rsidRPr="00AD3252">
        <w:rPr>
          <w:rStyle w:val="af6"/>
        </w:rPr>
        <w:t>作用很小</w:t>
      </w:r>
      <w:r w:rsidR="00660A6C" w:rsidRPr="00AD3252">
        <w:rPr>
          <w:rStyle w:val="af6"/>
          <w:rFonts w:hint="eastAsia"/>
        </w:rPr>
        <w:t>，</w:t>
      </w:r>
      <w:r w:rsidR="00060248" w:rsidRPr="00AD3252">
        <w:rPr>
          <w:rStyle w:val="af6"/>
          <w:rFonts w:hint="eastAsia"/>
        </w:rPr>
        <w:t>因素</w:t>
      </w:r>
      <w:r w:rsidR="00060248" w:rsidRPr="00AD3252">
        <w:rPr>
          <w:rStyle w:val="af6"/>
          <w:rFonts w:hint="eastAsia"/>
        </w:rPr>
        <w:t>a</w:t>
      </w:r>
      <w:r w:rsidR="00541AF1">
        <w:rPr>
          <w:rStyle w:val="af6"/>
        </w:rPr>
        <w:t xml:space="preserve">, </w:t>
      </w:r>
      <w:r w:rsidR="00060248" w:rsidRPr="00AD3252">
        <w:rPr>
          <w:rStyle w:val="af6"/>
          <w:rFonts w:hint="eastAsia"/>
        </w:rPr>
        <w:t>b</w:t>
      </w:r>
      <w:r w:rsidR="00541AF1">
        <w:rPr>
          <w:rStyle w:val="af6"/>
        </w:rPr>
        <w:t xml:space="preserve">, </w:t>
      </w:r>
      <w:r w:rsidR="00622E9E">
        <w:rPr>
          <w:rStyle w:val="af6"/>
        </w:rPr>
        <w:t>c</w:t>
      </w:r>
      <w:r w:rsidR="00060248" w:rsidRPr="00AD3252">
        <w:rPr>
          <w:rStyle w:val="af6"/>
        </w:rPr>
        <w:t>都</w:t>
      </w:r>
      <w:r w:rsidR="00060248" w:rsidRPr="00AD3252">
        <w:rPr>
          <w:rStyle w:val="af6"/>
          <w:rFonts w:hint="eastAsia"/>
        </w:rPr>
        <w:t>利于</w:t>
      </w:r>
      <w:r w:rsidR="00660A6C" w:rsidRPr="00AD3252">
        <w:rPr>
          <w:rStyle w:val="af6"/>
          <w:rFonts w:hint="eastAsia"/>
        </w:rPr>
        <w:t>M</w:t>
      </w:r>
      <w:r w:rsidR="00660A6C" w:rsidRPr="00AD3252">
        <w:rPr>
          <w:rStyle w:val="af6"/>
        </w:rPr>
        <w:t>-2</w:t>
      </w:r>
      <w:r w:rsidR="00060248" w:rsidRPr="00AD3252">
        <w:rPr>
          <w:rStyle w:val="af6"/>
        </w:rPr>
        <w:t>A</w:t>
      </w:r>
      <w:r w:rsidR="00060248" w:rsidRPr="00AD3252">
        <w:rPr>
          <w:rStyle w:val="af6"/>
          <w:rFonts w:hint="eastAsia"/>
        </w:rPr>
        <w:t>向</w:t>
      </w:r>
      <w:r w:rsidR="00660A6C" w:rsidRPr="00AD3252">
        <w:rPr>
          <w:rStyle w:val="af6"/>
        </w:rPr>
        <w:t>M-1A</w:t>
      </w:r>
      <w:r w:rsidR="00060248" w:rsidRPr="00AD3252">
        <w:rPr>
          <w:rStyle w:val="af6"/>
          <w:rFonts w:hint="eastAsia"/>
        </w:rPr>
        <w:t>接近</w:t>
      </w:r>
      <w:r w:rsidR="00DE70F2">
        <w:rPr>
          <w:rFonts w:hint="eastAsia"/>
        </w:rPr>
        <w:t>；</w:t>
      </w:r>
      <w:bookmarkEnd w:id="45"/>
      <w:r w:rsidR="00DE70F2">
        <w:rPr>
          <w:rFonts w:hint="eastAsia"/>
        </w:rPr>
        <w:t>在边缘区内，因素</w:t>
      </w:r>
      <w:r w:rsidR="00622E9E">
        <w:t>d</w:t>
      </w:r>
      <w:r w:rsidR="00DE70F2">
        <w:rPr>
          <w:rFonts w:hint="eastAsia"/>
        </w:rPr>
        <w:t>的作用方向与因素</w:t>
      </w:r>
      <w:r w:rsidR="00DE70F2">
        <w:rPr>
          <w:rFonts w:hint="eastAsia"/>
        </w:rPr>
        <w:t>a</w:t>
      </w:r>
      <w:r w:rsidR="00541AF1">
        <w:t xml:space="preserve">, </w:t>
      </w:r>
      <w:r w:rsidR="00DE70F2">
        <w:t>b</w:t>
      </w:r>
      <w:r w:rsidR="00541AF1">
        <w:t xml:space="preserve">, </w:t>
      </w:r>
      <w:r w:rsidR="00622E9E">
        <w:t>c</w:t>
      </w:r>
      <w:r w:rsidR="00DE70F2">
        <w:rPr>
          <w:rFonts w:hint="eastAsia"/>
        </w:rPr>
        <w:t>相反，它们的制衡结果决定了</w:t>
      </w:r>
      <w:r w:rsidR="00AD3252">
        <w:rPr>
          <w:rFonts w:hint="eastAsia"/>
        </w:rPr>
        <w:t>在边缘区内</w:t>
      </w:r>
      <w:r w:rsidR="00AD3252" w:rsidRPr="00AD3252">
        <w:t>M-2</w:t>
      </w:r>
      <w:r w:rsidR="00AD3252">
        <w:rPr>
          <w:rFonts w:hint="eastAsia"/>
        </w:rPr>
        <w:t>A</w:t>
      </w:r>
      <w:r w:rsidR="00AD3252" w:rsidRPr="00AD3252">
        <w:t>是更接近</w:t>
      </w:r>
      <w:r w:rsidR="00AD3252" w:rsidRPr="00AD3252">
        <w:t>M-1A</w:t>
      </w:r>
      <w:r w:rsidR="00AD3252" w:rsidRPr="00AD3252">
        <w:t>还是</w:t>
      </w:r>
      <w:r w:rsidR="00AD3252" w:rsidRPr="00AD3252">
        <w:t>M-1B</w:t>
      </w:r>
      <w:r w:rsidR="00ED53A8">
        <w:rPr>
          <w:rFonts w:hint="eastAsia"/>
        </w:rPr>
        <w:t>.</w:t>
      </w:r>
    </w:p>
    <w:p w14:paraId="745F5E6D" w14:textId="5387571B" w:rsidR="00C36005" w:rsidRDefault="00C36005" w:rsidP="00436F32">
      <w:pPr>
        <w:pStyle w:val="a2"/>
        <w:rPr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2, 2A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,</w:t>
      </w:r>
      <w:r>
        <w:rPr>
          <w:kern w:val="0"/>
        </w:rPr>
        <w:t xml:space="preserve"> 1B</w:t>
      </w:r>
      <w:r>
        <w:rPr>
          <w:rFonts w:hint="eastAsia"/>
          <w:kern w:val="0"/>
        </w:rPr>
        <w:t>的差异</w:t>
      </w:r>
      <w:r>
        <w:rPr>
          <w:rFonts w:hint="eastAsia"/>
          <w:kern w:val="0"/>
        </w:rPr>
        <w:t>.</w:t>
      </w:r>
      <w:r w:rsidR="003419AD">
        <w:rPr>
          <w:kern w:val="0"/>
        </w:rPr>
        <w:t xml:space="preserve"> </w:t>
      </w:r>
      <w:r w:rsidR="009F3C3D">
        <w:rPr>
          <w:rFonts w:hint="eastAsia"/>
          <w:kern w:val="0"/>
        </w:rPr>
        <w:t>以</w:t>
      </w:r>
      <w:r w:rsidR="003419AD">
        <w:rPr>
          <w:rFonts w:hint="eastAsia"/>
          <w:kern w:val="0"/>
        </w:rPr>
        <w:t>理想</w:t>
      </w:r>
      <w:r w:rsidR="009F3C3D">
        <w:rPr>
          <w:rFonts w:hint="eastAsia"/>
          <w:kern w:val="0"/>
        </w:rPr>
        <w:t>算例</w:t>
      </w:r>
      <w:r w:rsidR="009F3C3D">
        <w:rPr>
          <w:rFonts w:hint="eastAsia"/>
          <w:kern w:val="0"/>
        </w:rPr>
        <w:t>C</w:t>
      </w:r>
      <w:r w:rsidR="009F3C3D">
        <w:rPr>
          <w:kern w:val="0"/>
        </w:rPr>
        <w:t>8</w:t>
      </w:r>
      <w:r w:rsidR="002153F9">
        <w:rPr>
          <w:rFonts w:hint="eastAsia"/>
          <w:kern w:val="0"/>
        </w:rPr>
        <w:t>（</w:t>
      </w:r>
      <w:r w:rsidR="002153F9">
        <w:rPr>
          <w:kern w:val="0"/>
        </w:rPr>
        <w:fldChar w:fldCharType="begin"/>
      </w:r>
      <w:r w:rsidR="002153F9">
        <w:rPr>
          <w:kern w:val="0"/>
        </w:rPr>
        <w:instrText xml:space="preserve"> </w:instrText>
      </w:r>
      <w:r w:rsidR="002153F9">
        <w:rPr>
          <w:rFonts w:hint="eastAsia"/>
          <w:kern w:val="0"/>
        </w:rPr>
        <w:instrText>REF _Ref109558130 \h</w:instrText>
      </w:r>
      <w:r w:rsidR="002153F9">
        <w:rPr>
          <w:kern w:val="0"/>
        </w:rPr>
        <w:instrText xml:space="preserve"> </w:instrText>
      </w:r>
      <w:r w:rsidR="002153F9">
        <w:rPr>
          <w:kern w:val="0"/>
        </w:rPr>
      </w:r>
      <w:r w:rsidR="002153F9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8</w:t>
      </w:r>
      <w:r w:rsidR="002153F9">
        <w:rPr>
          <w:kern w:val="0"/>
        </w:rPr>
        <w:fldChar w:fldCharType="end"/>
      </w:r>
      <w:r w:rsidR="002153F9">
        <w:rPr>
          <w:rFonts w:hint="eastAsia"/>
          <w:kern w:val="0"/>
        </w:rPr>
        <w:t>）</w:t>
      </w:r>
      <w:r w:rsidR="009F3C3D">
        <w:rPr>
          <w:rFonts w:hint="eastAsia"/>
          <w:kern w:val="0"/>
        </w:rPr>
        <w:t>为例，</w:t>
      </w:r>
      <w:r w:rsidR="003419AD">
        <w:rPr>
          <w:rFonts w:hint="eastAsia"/>
          <w:kern w:val="0"/>
        </w:rPr>
        <w:t>该算</w:t>
      </w:r>
      <w:proofErr w:type="gramStart"/>
      <w:r w:rsidR="003419AD">
        <w:rPr>
          <w:rFonts w:hint="eastAsia"/>
          <w:kern w:val="0"/>
        </w:rPr>
        <w:t>例具有</w:t>
      </w:r>
      <w:proofErr w:type="gramEnd"/>
      <w:r w:rsidR="003419AD">
        <w:rPr>
          <w:rFonts w:hint="eastAsia"/>
          <w:kern w:val="0"/>
        </w:rPr>
        <w:t>剧烈的强非线性理想趋势</w:t>
      </w:r>
      <w:r w:rsidR="003419AD">
        <w:rPr>
          <w:rFonts w:hint="eastAsia"/>
          <w:kern w:val="0"/>
        </w:rPr>
        <w:t>.</w:t>
      </w:r>
      <w:r w:rsidR="003419AD">
        <w:rPr>
          <w:kern w:val="0"/>
        </w:rPr>
        <w:t xml:space="preserve"> </w:t>
      </w:r>
      <w:r w:rsidR="003419AD">
        <w:rPr>
          <w:rFonts w:hint="eastAsia"/>
          <w:kern w:val="0"/>
        </w:rPr>
        <w:t>现在应用上两段的结论</w:t>
      </w:r>
      <w:r w:rsidR="009B5B59">
        <w:rPr>
          <w:rFonts w:hint="eastAsia"/>
          <w:kern w:val="0"/>
        </w:rPr>
        <w:t>来分析这算例</w:t>
      </w:r>
      <w:r w:rsidR="003419AD">
        <w:rPr>
          <w:rFonts w:hint="eastAsia"/>
          <w:kern w:val="0"/>
        </w:rPr>
        <w:t>.</w:t>
      </w:r>
      <w:r w:rsidR="0095413E">
        <w:rPr>
          <w:kern w:val="0"/>
        </w:rPr>
        <w:t xml:space="preserve"> </w:t>
      </w:r>
      <w:r w:rsidR="004E756D">
        <w:rPr>
          <w:rFonts w:hint="eastAsia"/>
          <w:kern w:val="0"/>
        </w:rPr>
        <w:t>M</w:t>
      </w:r>
      <w:r w:rsidR="004E756D">
        <w:rPr>
          <w:kern w:val="0"/>
        </w:rPr>
        <w:t>-2</w:t>
      </w:r>
      <w:r w:rsidR="004E756D">
        <w:rPr>
          <w:rFonts w:hint="eastAsia"/>
          <w:kern w:val="0"/>
        </w:rPr>
        <w:t>对</w:t>
      </w:r>
      <w:r w:rsidR="004E756D">
        <w:rPr>
          <w:rFonts w:hint="eastAsia"/>
          <w:kern w:val="0"/>
        </w:rPr>
        <w:t>M</w:t>
      </w:r>
      <w:r w:rsidR="004E756D">
        <w:rPr>
          <w:kern w:val="0"/>
        </w:rPr>
        <w:t>-2</w:t>
      </w:r>
      <w:r w:rsidR="004E756D">
        <w:rPr>
          <w:rFonts w:hint="eastAsia"/>
          <w:kern w:val="0"/>
        </w:rPr>
        <w:t>A</w:t>
      </w:r>
      <w:r w:rsidR="004E756D">
        <w:rPr>
          <w:rFonts w:hint="eastAsia"/>
          <w:kern w:val="0"/>
        </w:rPr>
        <w:t>的差异</w:t>
      </w:r>
      <w:r w:rsidR="00976F44">
        <w:rPr>
          <w:rFonts w:hint="eastAsia"/>
          <w:kern w:val="0"/>
        </w:rPr>
        <w:t>（</w:t>
      </w:r>
      <w:r w:rsidR="00976F44">
        <w:rPr>
          <w:kern w:val="0"/>
        </w:rPr>
        <w:fldChar w:fldCharType="begin"/>
      </w:r>
      <w:r w:rsidR="00976F44">
        <w:rPr>
          <w:kern w:val="0"/>
        </w:rPr>
        <w:instrText xml:space="preserve"> REF _Ref110243638 \h </w:instrText>
      </w:r>
      <w:r w:rsidR="00976F44">
        <w:rPr>
          <w:kern w:val="0"/>
        </w:rPr>
      </w:r>
      <w:r w:rsidR="00976F44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8</w:t>
      </w:r>
      <w:r w:rsidR="00976F44">
        <w:rPr>
          <w:kern w:val="0"/>
        </w:rPr>
        <w:fldChar w:fldCharType="end"/>
      </w:r>
      <w:r w:rsidR="00976F44">
        <w:rPr>
          <w:rFonts w:hint="eastAsia"/>
          <w:kern w:val="0"/>
        </w:rPr>
        <w:t>）</w:t>
      </w:r>
      <w:r w:rsidR="004E756D">
        <w:rPr>
          <w:rFonts w:hint="eastAsia"/>
          <w:kern w:val="0"/>
        </w:rPr>
        <w:t>主要表现在余项均值上，差异超过</w:t>
      </w:r>
      <w:r w:rsidR="004E756D">
        <w:rPr>
          <w:rFonts w:hint="eastAsia"/>
          <w:kern w:val="0"/>
        </w:rPr>
        <w:t>0</w:t>
      </w:r>
      <w:r w:rsidR="004E756D">
        <w:rPr>
          <w:kern w:val="0"/>
        </w:rPr>
        <w:t>.1</w:t>
      </w:r>
      <w:r w:rsidR="00976F44" w:rsidRPr="00976F44">
        <w:rPr>
          <w:kern w:val="0"/>
        </w:rPr>
        <w:t>°C</w:t>
      </w:r>
      <w:r w:rsidR="00976F44">
        <w:rPr>
          <w:rFonts w:hint="eastAsia"/>
          <w:kern w:val="0"/>
        </w:rPr>
        <w:t>，这是由理想趋势的强非线性导致的</w:t>
      </w:r>
      <w:r w:rsidR="00976F44">
        <w:rPr>
          <w:rFonts w:hint="eastAsia"/>
          <w:kern w:val="0"/>
        </w:rPr>
        <w:t>.</w:t>
      </w:r>
      <w:r w:rsidR="00976F44">
        <w:rPr>
          <w:kern w:val="0"/>
        </w:rPr>
        <w:t xml:space="preserve"> </w:t>
      </w:r>
      <w:r w:rsidR="009F0A65">
        <w:rPr>
          <w:rFonts w:hint="eastAsia"/>
          <w:kern w:val="0"/>
        </w:rPr>
        <w:t>M</w:t>
      </w:r>
      <w:r w:rsidR="009F0A65">
        <w:rPr>
          <w:kern w:val="0"/>
        </w:rPr>
        <w:t>-2</w:t>
      </w:r>
      <w:r w:rsidR="009F0A65">
        <w:rPr>
          <w:rFonts w:hint="eastAsia"/>
          <w:kern w:val="0"/>
        </w:rPr>
        <w:t>对</w:t>
      </w:r>
      <w:r w:rsidR="009F0A65">
        <w:rPr>
          <w:rFonts w:hint="eastAsia"/>
          <w:kern w:val="0"/>
        </w:rPr>
        <w:t>M</w:t>
      </w:r>
      <w:r w:rsidR="009F0A65">
        <w:rPr>
          <w:kern w:val="0"/>
        </w:rPr>
        <w:t>-1A</w:t>
      </w:r>
      <w:r w:rsidR="009F0A65">
        <w:rPr>
          <w:rFonts w:hint="eastAsia"/>
          <w:kern w:val="0"/>
        </w:rPr>
        <w:t>的差异（</w:t>
      </w:r>
      <w:r w:rsidR="009F0A65">
        <w:rPr>
          <w:kern w:val="0"/>
        </w:rPr>
        <w:fldChar w:fldCharType="begin"/>
      </w:r>
      <w:r w:rsidR="009F0A65">
        <w:rPr>
          <w:kern w:val="0"/>
        </w:rPr>
        <w:instrText xml:space="preserve"> REF _Ref110243643 \h </w:instrText>
      </w:r>
      <w:r w:rsidR="009F0A65">
        <w:rPr>
          <w:kern w:val="0"/>
        </w:rPr>
      </w:r>
      <w:r w:rsidR="009F0A65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0</w:t>
      </w:r>
      <w:r w:rsidR="009F0A65">
        <w:rPr>
          <w:kern w:val="0"/>
        </w:rPr>
        <w:fldChar w:fldCharType="end"/>
      </w:r>
      <w:r w:rsidR="009F0A65">
        <w:rPr>
          <w:rFonts w:hint="eastAsia"/>
          <w:kern w:val="0"/>
        </w:rPr>
        <w:t>）主要表现在输出</w:t>
      </w:r>
      <w:r w:rsidR="009F0A65">
        <w:rPr>
          <w:rFonts w:hint="eastAsia"/>
          <w:kern w:val="0"/>
        </w:rPr>
        <w:t>t</w:t>
      </w:r>
      <w:r w:rsidR="009F0A65">
        <w:rPr>
          <w:kern w:val="0"/>
        </w:rPr>
        <w:t>rend</w:t>
      </w:r>
      <w:r w:rsidR="009F0A65">
        <w:rPr>
          <w:rFonts w:hint="eastAsia"/>
          <w:kern w:val="0"/>
        </w:rPr>
        <w:t>边缘区内，以及输出余项均值上，而输出季节信号差异很小</w:t>
      </w:r>
      <w:r w:rsidR="009F0A65">
        <w:rPr>
          <w:rFonts w:hint="eastAsia"/>
          <w:kern w:val="0"/>
        </w:rPr>
        <w:t>.</w:t>
      </w:r>
      <w:r w:rsidR="009F0A65">
        <w:rPr>
          <w:kern w:val="0"/>
        </w:rPr>
        <w:t xml:space="preserve"> </w:t>
      </w:r>
      <w:r w:rsidR="009F0A65">
        <w:rPr>
          <w:rFonts w:hint="eastAsia"/>
          <w:kern w:val="0"/>
        </w:rPr>
        <w:t>这是由理想趋势的强非线性对余项均值的影响，以及季节信号对边缘区</w:t>
      </w:r>
      <w:r w:rsidR="009F0A65">
        <w:rPr>
          <w:rFonts w:hint="eastAsia"/>
          <w:kern w:val="0"/>
        </w:rPr>
        <w:t>LWLR</w:t>
      </w:r>
      <w:r w:rsidR="009F0A65">
        <w:rPr>
          <w:rFonts w:hint="eastAsia"/>
          <w:kern w:val="0"/>
        </w:rPr>
        <w:t>的影响所致</w:t>
      </w:r>
      <w:r w:rsidR="009F0A65">
        <w:rPr>
          <w:rFonts w:hint="eastAsia"/>
          <w:kern w:val="0"/>
        </w:rPr>
        <w:t>.</w:t>
      </w:r>
      <w:r w:rsidR="009F0A65">
        <w:rPr>
          <w:kern w:val="0"/>
        </w:rPr>
        <w:t xml:space="preserve"> </w:t>
      </w:r>
      <w:r w:rsidR="009F0A65">
        <w:rPr>
          <w:rFonts w:hint="eastAsia"/>
          <w:kern w:val="0"/>
        </w:rPr>
        <w:t>因为</w:t>
      </w:r>
      <w:r w:rsidR="00962982">
        <w:rPr>
          <w:rFonts w:hint="eastAsia"/>
          <w:kern w:val="0"/>
        </w:rPr>
        <w:t>M</w:t>
      </w:r>
      <w:r w:rsidR="00962982">
        <w:rPr>
          <w:kern w:val="0"/>
        </w:rPr>
        <w:t>-1A</w:t>
      </w:r>
      <w:r w:rsidR="00962982">
        <w:rPr>
          <w:rFonts w:hint="eastAsia"/>
          <w:kern w:val="0"/>
        </w:rPr>
        <w:t>和</w:t>
      </w:r>
      <w:r w:rsidR="00962982">
        <w:rPr>
          <w:rFonts w:hint="eastAsia"/>
          <w:kern w:val="0"/>
        </w:rPr>
        <w:t>M</w:t>
      </w:r>
      <w:r w:rsidR="00962982">
        <w:rPr>
          <w:kern w:val="0"/>
        </w:rPr>
        <w:t>-2</w:t>
      </w:r>
      <w:r w:rsidR="009F0A65">
        <w:rPr>
          <w:rFonts w:hint="eastAsia"/>
          <w:kern w:val="0"/>
        </w:rPr>
        <w:t>在决定季节信号时，长期趋势已被去除，故剧烈的理想趋势未使得两种方法的输出季节信号产生较大差异</w:t>
      </w:r>
      <w:r w:rsidR="009F0A65">
        <w:rPr>
          <w:rFonts w:hint="eastAsia"/>
          <w:kern w:val="0"/>
        </w:rPr>
        <w:t>.</w:t>
      </w:r>
      <w:r w:rsidR="009F0A65">
        <w:rPr>
          <w:kern w:val="0"/>
        </w:rPr>
        <w:t xml:space="preserve"> </w:t>
      </w:r>
      <w:r w:rsidR="008F2BBE">
        <w:rPr>
          <w:rFonts w:hint="eastAsia"/>
        </w:rPr>
        <w:t>M</w:t>
      </w:r>
      <w:r w:rsidR="008F2BBE">
        <w:t>-2</w:t>
      </w:r>
      <w:r w:rsidR="00E76104">
        <w:rPr>
          <w:rFonts w:hint="eastAsia"/>
        </w:rPr>
        <w:t>对</w:t>
      </w:r>
      <w:r w:rsidR="00E76104">
        <w:rPr>
          <w:rFonts w:hint="eastAsia"/>
        </w:rPr>
        <w:t>M</w:t>
      </w:r>
      <w:r w:rsidR="00E76104">
        <w:t>-1</w:t>
      </w:r>
      <w:r w:rsidR="00E76104">
        <w:rPr>
          <w:rFonts w:hint="eastAsia"/>
        </w:rPr>
        <w:t>B</w:t>
      </w:r>
      <w:r w:rsidR="008F2BBE">
        <w:rPr>
          <w:rFonts w:hint="eastAsia"/>
        </w:rPr>
        <w:t>的差异（</w:t>
      </w:r>
      <w:r w:rsidR="008F2BBE">
        <w:rPr>
          <w:kern w:val="0"/>
        </w:rPr>
        <w:fldChar w:fldCharType="begin"/>
      </w:r>
      <w:r w:rsidR="008F2BBE">
        <w:rPr>
          <w:kern w:val="0"/>
        </w:rPr>
        <w:instrText xml:space="preserve"> REF _Ref110243644 \h </w:instrText>
      </w:r>
      <w:r w:rsidR="008F2BBE">
        <w:rPr>
          <w:kern w:val="0"/>
        </w:rPr>
      </w:r>
      <w:r w:rsidR="008F2BBE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1</w:t>
      </w:r>
      <w:r w:rsidR="008F2BBE">
        <w:rPr>
          <w:kern w:val="0"/>
        </w:rPr>
        <w:fldChar w:fldCharType="end"/>
      </w:r>
      <w:r w:rsidR="008F2BBE">
        <w:rPr>
          <w:rFonts w:hint="eastAsia"/>
        </w:rPr>
        <w:t>）</w:t>
      </w:r>
      <w:r w:rsidR="002D1C67">
        <w:rPr>
          <w:rFonts w:hint="eastAsia"/>
        </w:rPr>
        <w:t>主要表现为输出季节信号的差异及其导致的输出余项差异，而输出</w:t>
      </w:r>
      <w:r w:rsidR="002D1C67">
        <w:rPr>
          <w:rFonts w:hint="eastAsia"/>
        </w:rPr>
        <w:t>t</w:t>
      </w:r>
      <w:r w:rsidR="002D1C67">
        <w:t>rend</w:t>
      </w:r>
      <w:r w:rsidR="002D1C67">
        <w:rPr>
          <w:rFonts w:hint="eastAsia"/>
        </w:rPr>
        <w:t>和余项均值的差异都很小</w:t>
      </w:r>
      <w:r w:rsidR="002D1C67">
        <w:rPr>
          <w:rFonts w:hint="eastAsia"/>
        </w:rPr>
        <w:t>.</w:t>
      </w:r>
      <w:r w:rsidR="002D1C67">
        <w:t xml:space="preserve"> </w:t>
      </w:r>
      <w:r w:rsidR="002D1C67">
        <w:rPr>
          <w:rFonts w:hint="eastAsia"/>
        </w:rPr>
        <w:t>这是因为，剧烈的理想趋势污染了</w:t>
      </w:r>
      <w:r w:rsidR="002D1C67">
        <w:rPr>
          <w:rFonts w:hint="eastAsia"/>
        </w:rPr>
        <w:t>M</w:t>
      </w:r>
      <w:r w:rsidR="002D1C67">
        <w:t>-1</w:t>
      </w:r>
      <w:r w:rsidR="002D1C67">
        <w:rPr>
          <w:rFonts w:hint="eastAsia"/>
        </w:rPr>
        <w:t>B</w:t>
      </w:r>
      <w:r w:rsidR="002D1C67">
        <w:rPr>
          <w:rFonts w:hint="eastAsia"/>
        </w:rPr>
        <w:t>的季节信号估计，导致其与</w:t>
      </w:r>
      <w:r w:rsidR="002D1C67">
        <w:rPr>
          <w:rFonts w:hint="eastAsia"/>
        </w:rPr>
        <w:t>M</w:t>
      </w:r>
      <w:r w:rsidR="002D1C67">
        <w:t>-2</w:t>
      </w:r>
      <w:r w:rsidR="002D1C67">
        <w:rPr>
          <w:rFonts w:hint="eastAsia"/>
        </w:rPr>
        <w:t>差异较大；还使得两种方法的输出余项均值都偏离零且程度相近，所以输出余项均值差异很小</w:t>
      </w:r>
      <w:r w:rsidR="002D1C67">
        <w:rPr>
          <w:rFonts w:hint="eastAsia"/>
        </w:rPr>
        <w:t>.</w:t>
      </w:r>
      <w:r w:rsidR="002D1C67">
        <w:t xml:space="preserve"> </w:t>
      </w:r>
      <w:r w:rsidR="002D1C67">
        <w:rPr>
          <w:rFonts w:hint="eastAsia"/>
        </w:rPr>
        <w:t>由于两种方法在估计</w:t>
      </w:r>
      <w:r w:rsidR="002D1C67">
        <w:rPr>
          <w:rFonts w:hint="eastAsia"/>
        </w:rPr>
        <w:t>t</w:t>
      </w:r>
      <w:r w:rsidR="002D1C67">
        <w:t>rend</w:t>
      </w:r>
      <w:r w:rsidR="002D1C67">
        <w:rPr>
          <w:rFonts w:hint="eastAsia"/>
        </w:rPr>
        <w:t>时，都已去除了季节信号，</w:t>
      </w:r>
      <w:r w:rsidR="005B37BB">
        <w:rPr>
          <w:rFonts w:hint="eastAsia"/>
        </w:rPr>
        <w:t>不会被季节信号干扰，</w:t>
      </w:r>
      <w:r w:rsidR="00E76104">
        <w:rPr>
          <w:rFonts w:hint="eastAsia"/>
        </w:rPr>
        <w:t>故</w:t>
      </w:r>
      <w:r w:rsidR="005B37BB">
        <w:rPr>
          <w:rFonts w:hint="eastAsia"/>
        </w:rPr>
        <w:t>二者输出接近</w:t>
      </w:r>
      <w:r w:rsidR="005B37BB">
        <w:rPr>
          <w:rFonts w:hint="eastAsia"/>
        </w:rPr>
        <w:t>.</w:t>
      </w:r>
      <w:r w:rsidR="004569E4">
        <w:t xml:space="preserve"> </w:t>
      </w:r>
      <w:r w:rsidR="004569E4">
        <w:rPr>
          <w:rFonts w:hint="eastAsia"/>
        </w:rPr>
        <w:t>M</w:t>
      </w:r>
      <w:r w:rsidR="004569E4">
        <w:t>-2A</w:t>
      </w:r>
      <w:r w:rsidR="004569E4">
        <w:rPr>
          <w:rFonts w:hint="eastAsia"/>
        </w:rPr>
        <w:t>对</w:t>
      </w:r>
      <w:r w:rsidR="004569E4">
        <w:rPr>
          <w:rFonts w:hint="eastAsia"/>
        </w:rPr>
        <w:t>M</w:t>
      </w:r>
      <w:r w:rsidR="004569E4">
        <w:t>-1</w:t>
      </w:r>
      <w:r w:rsidR="004569E4">
        <w:rPr>
          <w:rFonts w:hint="eastAsia"/>
        </w:rPr>
        <w:t>A</w:t>
      </w:r>
      <w:r w:rsidR="004569E4">
        <w:rPr>
          <w:rFonts w:hint="eastAsia"/>
        </w:rPr>
        <w:t>的差异（</w:t>
      </w:r>
      <w:r w:rsidR="004569E4">
        <w:rPr>
          <w:kern w:val="0"/>
        </w:rPr>
        <w:fldChar w:fldCharType="begin"/>
      </w:r>
      <w:r w:rsidR="004569E4">
        <w:rPr>
          <w:kern w:val="0"/>
        </w:rPr>
        <w:instrText xml:space="preserve"> REF _Ref110243647 \h </w:instrText>
      </w:r>
      <w:r w:rsidR="004569E4">
        <w:rPr>
          <w:kern w:val="0"/>
        </w:rPr>
      </w:r>
      <w:r w:rsidR="004569E4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2</w:t>
      </w:r>
      <w:r w:rsidR="004569E4">
        <w:rPr>
          <w:kern w:val="0"/>
        </w:rPr>
        <w:fldChar w:fldCharType="end"/>
      </w:r>
      <w:r w:rsidR="004569E4">
        <w:rPr>
          <w:rFonts w:hint="eastAsia"/>
        </w:rPr>
        <w:t>）主要体现在</w:t>
      </w:r>
      <w:r w:rsidR="00721A83">
        <w:rPr>
          <w:rFonts w:hint="eastAsia"/>
        </w:rPr>
        <w:t>输出</w:t>
      </w:r>
      <w:r w:rsidR="00721A83">
        <w:rPr>
          <w:rFonts w:hint="eastAsia"/>
        </w:rPr>
        <w:t>t</w:t>
      </w:r>
      <w:r w:rsidR="00721A83">
        <w:t>rend</w:t>
      </w:r>
      <w:r w:rsidR="00721A83">
        <w:rPr>
          <w:rFonts w:hint="eastAsia"/>
        </w:rPr>
        <w:t>的边缘差异及其导致的输出余项差异，而输出季节信号和余项均值差异很小</w:t>
      </w:r>
      <w:r w:rsidR="00721A83">
        <w:rPr>
          <w:rFonts w:hint="eastAsia"/>
        </w:rPr>
        <w:t>.</w:t>
      </w:r>
      <w:r w:rsidR="00721A83">
        <w:t xml:space="preserve"> </w:t>
      </w:r>
      <w:r w:rsidR="00721A83">
        <w:rPr>
          <w:rFonts w:hint="eastAsia"/>
        </w:rPr>
        <w:t>这是因为</w:t>
      </w:r>
      <w:r w:rsidR="00721A83">
        <w:rPr>
          <w:rFonts w:hint="eastAsia"/>
        </w:rPr>
        <w:t>M</w:t>
      </w:r>
      <w:r w:rsidR="00721A83">
        <w:t>-1</w:t>
      </w:r>
      <w:r w:rsidR="00721A83">
        <w:rPr>
          <w:rFonts w:hint="eastAsia"/>
        </w:rPr>
        <w:t>A</w:t>
      </w:r>
      <w:r w:rsidR="00721A83">
        <w:rPr>
          <w:rFonts w:hint="eastAsia"/>
        </w:rPr>
        <w:t>在估计</w:t>
      </w:r>
      <w:r w:rsidR="00721A83">
        <w:rPr>
          <w:rFonts w:hint="eastAsia"/>
        </w:rPr>
        <w:t>t</w:t>
      </w:r>
      <w:r w:rsidR="00721A83">
        <w:t>rend</w:t>
      </w:r>
      <w:r w:rsidR="00721A83">
        <w:rPr>
          <w:rFonts w:hint="eastAsia"/>
        </w:rPr>
        <w:t>时未去除季节信号，故估计的</w:t>
      </w:r>
      <w:r w:rsidR="00721A83">
        <w:rPr>
          <w:rFonts w:hint="eastAsia"/>
        </w:rPr>
        <w:t>t</w:t>
      </w:r>
      <w:r w:rsidR="00721A83">
        <w:t>rend</w:t>
      </w:r>
      <w:r w:rsidR="00721A83">
        <w:rPr>
          <w:rFonts w:hint="eastAsia"/>
        </w:rPr>
        <w:t>与</w:t>
      </w:r>
      <w:r w:rsidR="00721A83">
        <w:rPr>
          <w:rFonts w:hint="eastAsia"/>
        </w:rPr>
        <w:t>M</w:t>
      </w:r>
      <w:r w:rsidR="00721A83">
        <w:t>-2</w:t>
      </w:r>
      <w:r w:rsidR="00721A83">
        <w:rPr>
          <w:rFonts w:hint="eastAsia"/>
        </w:rPr>
        <w:t>A</w:t>
      </w:r>
      <w:r w:rsidR="00721A83">
        <w:rPr>
          <w:rFonts w:hint="eastAsia"/>
        </w:rPr>
        <w:t>的差异较大；在估计季节信号时，两种方法都已去除长期趋势，输出的季节信号差异小；在估计余项时，两种方法都有零均值保证</w:t>
      </w:r>
      <w:r w:rsidR="00B260AB">
        <w:rPr>
          <w:rFonts w:hint="eastAsia"/>
        </w:rPr>
        <w:t>，故输出余项的均值都接近零</w:t>
      </w:r>
      <w:r w:rsidR="00B260AB">
        <w:rPr>
          <w:rFonts w:hint="eastAsia"/>
        </w:rPr>
        <w:t>.</w:t>
      </w:r>
      <w:r w:rsidR="00B260AB">
        <w:t xml:space="preserve"> </w:t>
      </w:r>
      <w:r w:rsidR="00E660B2">
        <w:rPr>
          <w:rFonts w:hint="eastAsia"/>
        </w:rPr>
        <w:t>M</w:t>
      </w:r>
      <w:r w:rsidR="00E660B2">
        <w:t>-2</w:t>
      </w:r>
      <w:r w:rsidR="00E660B2">
        <w:rPr>
          <w:rFonts w:hint="eastAsia"/>
        </w:rPr>
        <w:t>A</w:t>
      </w:r>
      <w:r w:rsidR="00E660B2">
        <w:rPr>
          <w:rFonts w:hint="eastAsia"/>
        </w:rPr>
        <w:t>对</w:t>
      </w:r>
      <w:r w:rsidR="00E660B2">
        <w:rPr>
          <w:rFonts w:hint="eastAsia"/>
        </w:rPr>
        <w:t>M</w:t>
      </w:r>
      <w:r w:rsidR="00E660B2">
        <w:t>-1</w:t>
      </w:r>
      <w:r w:rsidR="00E660B2">
        <w:rPr>
          <w:rFonts w:hint="eastAsia"/>
        </w:rPr>
        <w:t>B</w:t>
      </w:r>
      <w:r w:rsidR="00E660B2">
        <w:rPr>
          <w:rFonts w:hint="eastAsia"/>
        </w:rPr>
        <w:t>的差异（</w:t>
      </w:r>
      <w:r w:rsidR="00E660B2">
        <w:rPr>
          <w:kern w:val="0"/>
        </w:rPr>
        <w:fldChar w:fldCharType="begin"/>
      </w:r>
      <w:r w:rsidR="00E660B2">
        <w:rPr>
          <w:kern w:val="0"/>
        </w:rPr>
        <w:instrText xml:space="preserve"> REF _Ref110243649 \h </w:instrText>
      </w:r>
      <w:r w:rsidR="00E660B2">
        <w:rPr>
          <w:kern w:val="0"/>
        </w:rPr>
      </w:r>
      <w:r w:rsidR="00E660B2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3</w:t>
      </w:r>
      <w:r w:rsidR="00E660B2">
        <w:rPr>
          <w:kern w:val="0"/>
        </w:rPr>
        <w:fldChar w:fldCharType="end"/>
      </w:r>
      <w:r w:rsidR="00E660B2">
        <w:rPr>
          <w:rFonts w:hint="eastAsia"/>
        </w:rPr>
        <w:t>）主要表现为输出季节信号差异和输出余项均值差异及</w:t>
      </w:r>
      <w:r w:rsidR="00E76104">
        <w:rPr>
          <w:rFonts w:hint="eastAsia"/>
        </w:rPr>
        <w:t>二者</w:t>
      </w:r>
      <w:r w:rsidR="00E660B2">
        <w:rPr>
          <w:rFonts w:hint="eastAsia"/>
        </w:rPr>
        <w:t>导致的输出余项差异，而输出</w:t>
      </w:r>
      <w:r w:rsidR="00E660B2">
        <w:rPr>
          <w:rFonts w:hint="eastAsia"/>
        </w:rPr>
        <w:t>t</w:t>
      </w:r>
      <w:r w:rsidR="00E660B2">
        <w:t>rend</w:t>
      </w:r>
      <w:r w:rsidR="00E660B2">
        <w:rPr>
          <w:rFonts w:hint="eastAsia"/>
        </w:rPr>
        <w:t>差异较小</w:t>
      </w:r>
      <w:r w:rsidR="00E660B2">
        <w:rPr>
          <w:rFonts w:hint="eastAsia"/>
        </w:rPr>
        <w:t>.</w:t>
      </w:r>
      <w:r w:rsidR="00E660B2">
        <w:t xml:space="preserve"> </w:t>
      </w:r>
      <w:r w:rsidR="00E660B2">
        <w:rPr>
          <w:rFonts w:hint="eastAsia"/>
        </w:rPr>
        <w:t>这是因为，</w:t>
      </w:r>
      <w:r w:rsidR="00E660B2">
        <w:rPr>
          <w:rFonts w:hint="eastAsia"/>
        </w:rPr>
        <w:t>M</w:t>
      </w:r>
      <w:r w:rsidR="00E660B2">
        <w:t>-1</w:t>
      </w:r>
      <w:r w:rsidR="00E660B2">
        <w:rPr>
          <w:rFonts w:hint="eastAsia"/>
        </w:rPr>
        <w:t>B</w:t>
      </w:r>
      <w:r w:rsidR="00E660B2">
        <w:rPr>
          <w:rFonts w:hint="eastAsia"/>
        </w:rPr>
        <w:t>估计的季节信号估计被剧烈的理想趋势污染，故与</w:t>
      </w:r>
      <w:r w:rsidR="00E660B2">
        <w:rPr>
          <w:rFonts w:hint="eastAsia"/>
        </w:rPr>
        <w:t>M</w:t>
      </w:r>
      <w:r w:rsidR="00E660B2">
        <w:t>-2</w:t>
      </w:r>
      <w:r w:rsidR="00E660B2">
        <w:rPr>
          <w:rFonts w:hint="eastAsia"/>
        </w:rPr>
        <w:t>A</w:t>
      </w:r>
      <w:r w:rsidR="00E660B2">
        <w:rPr>
          <w:rFonts w:hint="eastAsia"/>
        </w:rPr>
        <w:t>的差异较大；</w:t>
      </w:r>
      <w:r w:rsidR="00E660B2">
        <w:rPr>
          <w:rFonts w:hint="eastAsia"/>
        </w:rPr>
        <w:t>M</w:t>
      </w:r>
      <w:r w:rsidR="00E660B2">
        <w:t>-1</w:t>
      </w:r>
      <w:r w:rsidR="00E660B2">
        <w:rPr>
          <w:rFonts w:hint="eastAsia"/>
        </w:rPr>
        <w:t>B</w:t>
      </w:r>
      <w:r w:rsidR="00E660B2">
        <w:rPr>
          <w:rFonts w:hint="eastAsia"/>
        </w:rPr>
        <w:t>的输出余项均值</w:t>
      </w:r>
      <w:proofErr w:type="gramStart"/>
      <w:r w:rsidR="00E660B2">
        <w:rPr>
          <w:rFonts w:hint="eastAsia"/>
        </w:rPr>
        <w:t>受理想趋势</w:t>
      </w:r>
      <w:proofErr w:type="gramEnd"/>
      <w:r w:rsidR="00E660B2">
        <w:rPr>
          <w:rFonts w:hint="eastAsia"/>
        </w:rPr>
        <w:t>的强非线性影响而远离零，故与</w:t>
      </w:r>
      <w:r w:rsidR="00E660B2">
        <w:rPr>
          <w:rFonts w:hint="eastAsia"/>
        </w:rPr>
        <w:t>M</w:t>
      </w:r>
      <w:r w:rsidR="00E660B2">
        <w:t>-2</w:t>
      </w:r>
      <w:r w:rsidR="00E660B2">
        <w:rPr>
          <w:rFonts w:hint="eastAsia"/>
        </w:rPr>
        <w:t>A</w:t>
      </w:r>
      <w:r w:rsidR="00E660B2">
        <w:rPr>
          <w:rFonts w:hint="eastAsia"/>
        </w:rPr>
        <w:t>的差异较大；</w:t>
      </w:r>
      <w:r w:rsidR="00E660B2">
        <w:rPr>
          <w:rFonts w:hint="eastAsia"/>
        </w:rPr>
        <w:t>M</w:t>
      </w:r>
      <w:r w:rsidR="00E660B2">
        <w:t>-1</w:t>
      </w:r>
      <w:r w:rsidR="00E660B2">
        <w:rPr>
          <w:rFonts w:hint="eastAsia"/>
        </w:rPr>
        <w:t>B</w:t>
      </w:r>
      <w:r w:rsidR="00E660B2">
        <w:rPr>
          <w:rFonts w:hint="eastAsia"/>
        </w:rPr>
        <w:t>的</w:t>
      </w:r>
      <w:r w:rsidR="00E660B2">
        <w:rPr>
          <w:rFonts w:hint="eastAsia"/>
        </w:rPr>
        <w:t>t</w:t>
      </w:r>
      <w:r w:rsidR="00E660B2">
        <w:t>rend</w:t>
      </w:r>
      <w:r w:rsidR="00E660B2">
        <w:rPr>
          <w:rFonts w:hint="eastAsia"/>
        </w:rPr>
        <w:t>估计已排除季节信号的干扰，故与</w:t>
      </w:r>
      <w:r w:rsidR="00E660B2">
        <w:rPr>
          <w:rFonts w:hint="eastAsia"/>
        </w:rPr>
        <w:t>M</w:t>
      </w:r>
      <w:r w:rsidR="00E660B2">
        <w:t>-2</w:t>
      </w:r>
      <w:r w:rsidR="00E660B2">
        <w:rPr>
          <w:rFonts w:hint="eastAsia"/>
        </w:rPr>
        <w:t>A</w:t>
      </w:r>
      <w:r w:rsidR="00E660B2">
        <w:rPr>
          <w:rFonts w:hint="eastAsia"/>
        </w:rPr>
        <w:t>的差异小</w:t>
      </w:r>
      <w:r w:rsidR="00653D02">
        <w:rPr>
          <w:rFonts w:hint="eastAsia"/>
          <w:kern w:val="0"/>
        </w:rPr>
        <w:t>.</w:t>
      </w:r>
    </w:p>
    <w:p w14:paraId="6B196A91" w14:textId="2B5A7D23" w:rsidR="00E76104" w:rsidRDefault="00E76104" w:rsidP="00436F32">
      <w:pPr>
        <w:pStyle w:val="a2"/>
        <w:rPr>
          <w:kern w:val="0"/>
        </w:rPr>
      </w:pP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</w:t>
      </w:r>
      <w:r>
        <w:rPr>
          <w:rFonts w:hint="eastAsia"/>
          <w:kern w:val="0"/>
        </w:rPr>
        <w:t>与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B</w:t>
      </w:r>
      <w:r>
        <w:rPr>
          <w:rFonts w:hint="eastAsia"/>
          <w:kern w:val="0"/>
        </w:rPr>
        <w:t>的</w:t>
      </w:r>
      <w:r w:rsidR="002C52DA">
        <w:rPr>
          <w:rFonts w:hint="eastAsia"/>
          <w:kern w:val="0"/>
        </w:rPr>
        <w:t>输出</w:t>
      </w:r>
      <w:r>
        <w:rPr>
          <w:rFonts w:hint="eastAsia"/>
          <w:kern w:val="0"/>
        </w:rPr>
        <w:t>差异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>
        <w:rPr>
          <w:rFonts w:hint="eastAsia"/>
          <w:kern w:val="0"/>
        </w:rPr>
        <w:t>前面已讨论了</w:t>
      </w: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,</w:t>
      </w:r>
      <w:r>
        <w:rPr>
          <w:kern w:val="0"/>
        </w:rPr>
        <w:t xml:space="preserve"> M-2A</w:t>
      </w:r>
      <w:r>
        <w:rPr>
          <w:rFonts w:hint="eastAsia"/>
          <w:kern w:val="0"/>
        </w:rPr>
        <w:t>对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</w:t>
      </w:r>
      <w:r>
        <w:rPr>
          <w:kern w:val="0"/>
        </w:rPr>
        <w:t>, M-1B</w:t>
      </w:r>
      <w:r>
        <w:rPr>
          <w:rFonts w:hint="eastAsia"/>
          <w:kern w:val="0"/>
        </w:rPr>
        <w:t>的差异</w:t>
      </w:r>
      <w:r w:rsidR="00464E7C">
        <w:rPr>
          <w:rFonts w:hint="eastAsia"/>
          <w:kern w:val="0"/>
        </w:rPr>
        <w:t>，</w:t>
      </w:r>
      <w:r w:rsidR="002C52DA">
        <w:rPr>
          <w:rFonts w:hint="eastAsia"/>
          <w:kern w:val="0"/>
        </w:rPr>
        <w:t>据此，</w:t>
      </w:r>
      <w:r>
        <w:rPr>
          <w:rFonts w:hint="eastAsia"/>
          <w:kern w:val="0"/>
        </w:rPr>
        <w:t>以</w:t>
      </w: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或</w:t>
      </w: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A</w:t>
      </w:r>
      <w:r>
        <w:rPr>
          <w:rFonts w:hint="eastAsia"/>
          <w:kern w:val="0"/>
        </w:rPr>
        <w:t>为中介，</w:t>
      </w:r>
      <w:r w:rsidR="002C52DA">
        <w:rPr>
          <w:rFonts w:hint="eastAsia"/>
          <w:kern w:val="0"/>
        </w:rPr>
        <w:t>可以</w:t>
      </w:r>
      <w:r w:rsidR="00606F36">
        <w:rPr>
          <w:rFonts w:hint="eastAsia"/>
          <w:kern w:val="0"/>
        </w:rPr>
        <w:t>解释</w:t>
      </w:r>
      <w:r w:rsidR="002C52DA">
        <w:rPr>
          <w:rFonts w:hint="eastAsia"/>
          <w:kern w:val="0"/>
        </w:rPr>
        <w:t>M</w:t>
      </w:r>
      <w:r w:rsidR="002C52DA">
        <w:rPr>
          <w:kern w:val="0"/>
        </w:rPr>
        <w:t>-1</w:t>
      </w:r>
      <w:r w:rsidR="002C52DA">
        <w:rPr>
          <w:rFonts w:hint="eastAsia"/>
          <w:kern w:val="0"/>
        </w:rPr>
        <w:t>A</w:t>
      </w:r>
      <w:r w:rsidR="002C52DA">
        <w:rPr>
          <w:rFonts w:hint="eastAsia"/>
          <w:kern w:val="0"/>
        </w:rPr>
        <w:t>与</w:t>
      </w:r>
      <w:r w:rsidR="002C52DA">
        <w:rPr>
          <w:rFonts w:hint="eastAsia"/>
          <w:kern w:val="0"/>
        </w:rPr>
        <w:t>M</w:t>
      </w:r>
      <w:r w:rsidR="002C52DA">
        <w:rPr>
          <w:kern w:val="0"/>
        </w:rPr>
        <w:t>-1</w:t>
      </w:r>
      <w:r w:rsidR="002C52DA">
        <w:rPr>
          <w:rFonts w:hint="eastAsia"/>
          <w:kern w:val="0"/>
        </w:rPr>
        <w:t>B</w:t>
      </w:r>
      <w:r w:rsidR="002C52DA">
        <w:rPr>
          <w:rFonts w:hint="eastAsia"/>
          <w:kern w:val="0"/>
        </w:rPr>
        <w:t>的输出差异</w:t>
      </w:r>
      <w:r w:rsidR="00843B6E">
        <w:rPr>
          <w:rFonts w:hint="eastAsia"/>
          <w:kern w:val="0"/>
        </w:rPr>
        <w:t>（</w:t>
      </w:r>
      <w:r w:rsidR="00843B6E">
        <w:rPr>
          <w:kern w:val="0"/>
        </w:rPr>
        <w:fldChar w:fldCharType="begin"/>
      </w:r>
      <w:r w:rsidR="00843B6E">
        <w:rPr>
          <w:kern w:val="0"/>
        </w:rPr>
        <w:instrText xml:space="preserve"> </w:instrText>
      </w:r>
      <w:r w:rsidR="00843B6E">
        <w:rPr>
          <w:rFonts w:hint="eastAsia"/>
          <w:kern w:val="0"/>
        </w:rPr>
        <w:instrText>REF _Ref110252613 \h</w:instrText>
      </w:r>
      <w:r w:rsidR="00843B6E">
        <w:rPr>
          <w:kern w:val="0"/>
        </w:rPr>
        <w:instrText xml:space="preserve"> </w:instrText>
      </w:r>
      <w:r w:rsidR="00843B6E">
        <w:rPr>
          <w:kern w:val="0"/>
        </w:rPr>
      </w:r>
      <w:r w:rsidR="00843B6E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6</w:t>
      </w:r>
      <w:r w:rsidR="00843B6E">
        <w:rPr>
          <w:kern w:val="0"/>
        </w:rPr>
        <w:fldChar w:fldCharType="end"/>
      </w:r>
      <w:r w:rsidR="00843B6E">
        <w:rPr>
          <w:kern w:val="0"/>
        </w:rPr>
        <w:t xml:space="preserve">, </w:t>
      </w:r>
      <w:r w:rsidR="00843B6E">
        <w:rPr>
          <w:kern w:val="0"/>
        </w:rPr>
        <w:fldChar w:fldCharType="begin"/>
      </w:r>
      <w:r w:rsidR="00843B6E">
        <w:rPr>
          <w:kern w:val="0"/>
        </w:rPr>
        <w:instrText xml:space="preserve"> REF _Ref110252616 \h </w:instrText>
      </w:r>
      <w:r w:rsidR="00843B6E">
        <w:rPr>
          <w:kern w:val="0"/>
        </w:rPr>
      </w:r>
      <w:r w:rsidR="00843B6E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7</w:t>
      </w:r>
      <w:r w:rsidR="00843B6E">
        <w:rPr>
          <w:kern w:val="0"/>
        </w:rPr>
        <w:fldChar w:fldCharType="end"/>
      </w:r>
      <w:r w:rsidR="00843B6E">
        <w:rPr>
          <w:kern w:val="0"/>
        </w:rPr>
        <w:t xml:space="preserve">, </w:t>
      </w:r>
      <w:r w:rsidR="00843B6E">
        <w:rPr>
          <w:kern w:val="0"/>
        </w:rPr>
        <w:fldChar w:fldCharType="begin"/>
      </w:r>
      <w:r w:rsidR="00843B6E">
        <w:rPr>
          <w:kern w:val="0"/>
        </w:rPr>
        <w:instrText xml:space="preserve"> REF _Ref110252618 \h </w:instrText>
      </w:r>
      <w:r w:rsidR="00843B6E">
        <w:rPr>
          <w:kern w:val="0"/>
        </w:rPr>
      </w:r>
      <w:r w:rsidR="00843B6E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8</w:t>
      </w:r>
      <w:r w:rsidR="00843B6E">
        <w:rPr>
          <w:kern w:val="0"/>
        </w:rPr>
        <w:fldChar w:fldCharType="end"/>
      </w:r>
      <w:r w:rsidR="00843B6E">
        <w:rPr>
          <w:rFonts w:hint="eastAsia"/>
          <w:kern w:val="0"/>
        </w:rPr>
        <w:t>）</w:t>
      </w:r>
      <w:r w:rsidR="002C52DA">
        <w:rPr>
          <w:rFonts w:hint="eastAsia"/>
          <w:kern w:val="0"/>
        </w:rPr>
        <w:t>.</w:t>
      </w:r>
      <w:r w:rsidR="002C52DA" w:rsidRPr="002F0720">
        <w:rPr>
          <w:rStyle w:val="af6"/>
        </w:rPr>
        <w:t xml:space="preserve"> </w:t>
      </w:r>
      <w:r w:rsidR="00762BA0" w:rsidRPr="002F0720">
        <w:rPr>
          <w:rStyle w:val="af6"/>
          <w:rFonts w:hint="eastAsia"/>
        </w:rPr>
        <w:t>M</w:t>
      </w:r>
      <w:r w:rsidR="00762BA0" w:rsidRPr="002F0720">
        <w:rPr>
          <w:rStyle w:val="af6"/>
        </w:rPr>
        <w:t>-1A</w:t>
      </w:r>
      <w:r w:rsidR="00762BA0" w:rsidRPr="002F0720">
        <w:rPr>
          <w:rStyle w:val="af6"/>
          <w:rFonts w:hint="eastAsia"/>
        </w:rPr>
        <w:t>与</w:t>
      </w:r>
      <w:r w:rsidR="00762BA0" w:rsidRPr="002F0720">
        <w:rPr>
          <w:rStyle w:val="af6"/>
          <w:rFonts w:hint="eastAsia"/>
        </w:rPr>
        <w:t>M</w:t>
      </w:r>
      <w:r w:rsidR="00762BA0" w:rsidRPr="002F0720">
        <w:rPr>
          <w:rStyle w:val="af6"/>
        </w:rPr>
        <w:t>-1B</w:t>
      </w:r>
      <w:r w:rsidR="00FA0516" w:rsidRPr="002F0720">
        <w:rPr>
          <w:rStyle w:val="af6"/>
        </w:rPr>
        <w:t>的</w:t>
      </w:r>
      <w:r w:rsidR="00762BA0" w:rsidRPr="002F0720">
        <w:rPr>
          <w:rStyle w:val="af6"/>
          <w:rFonts w:hint="eastAsia"/>
        </w:rPr>
        <w:t>输出</w:t>
      </w:r>
      <w:r w:rsidR="00FA0516" w:rsidRPr="002F0720">
        <w:rPr>
          <w:rStyle w:val="af6"/>
        </w:rPr>
        <w:t>差异主要受以下因素影响</w:t>
      </w:r>
      <w:r w:rsidR="00FA0516">
        <w:rPr>
          <w:rFonts w:hint="eastAsia"/>
          <w:kern w:val="0"/>
        </w:rPr>
        <w:t>.</w:t>
      </w:r>
      <w:r w:rsidR="00FA0516">
        <w:rPr>
          <w:kern w:val="0"/>
        </w:rPr>
        <w:t xml:space="preserve"> </w:t>
      </w:r>
      <w:r w:rsidR="00FA0516" w:rsidRPr="00FA0516">
        <w:rPr>
          <w:kern w:val="0"/>
        </w:rPr>
        <w:t xml:space="preserve">a) </w:t>
      </w:r>
      <w:r w:rsidR="00FA0516" w:rsidRPr="002F0720">
        <w:rPr>
          <w:rStyle w:val="af6"/>
        </w:rPr>
        <w:t>剧烈的理想趋势</w:t>
      </w:r>
      <w:r w:rsidR="00FA0516">
        <w:rPr>
          <w:rFonts w:hint="eastAsia"/>
          <w:kern w:val="0"/>
        </w:rPr>
        <w:t>，</w:t>
      </w:r>
      <w:r w:rsidR="00FA0516" w:rsidRPr="00FA0516">
        <w:rPr>
          <w:kern w:val="0"/>
        </w:rPr>
        <w:t>污染</w:t>
      </w:r>
      <w:r w:rsidR="00FA0516" w:rsidRPr="00FA0516">
        <w:rPr>
          <w:kern w:val="0"/>
        </w:rPr>
        <w:t>M-1B</w:t>
      </w:r>
      <w:r w:rsidR="00FA0516" w:rsidRPr="00FA0516">
        <w:rPr>
          <w:kern w:val="0"/>
        </w:rPr>
        <w:t>的季节信号估计，</w:t>
      </w:r>
      <w:r w:rsidR="00FA0516">
        <w:rPr>
          <w:rFonts w:hint="eastAsia"/>
          <w:kern w:val="0"/>
        </w:rPr>
        <w:t>但对</w:t>
      </w:r>
      <w:r w:rsidR="00FA0516">
        <w:rPr>
          <w:rFonts w:hint="eastAsia"/>
          <w:kern w:val="0"/>
        </w:rPr>
        <w:t>M</w:t>
      </w:r>
      <w:r w:rsidR="00FA0516">
        <w:rPr>
          <w:kern w:val="0"/>
        </w:rPr>
        <w:t>-1</w:t>
      </w:r>
      <w:r w:rsidR="00FA0516">
        <w:rPr>
          <w:rFonts w:hint="eastAsia"/>
          <w:kern w:val="0"/>
        </w:rPr>
        <w:t>A</w:t>
      </w:r>
      <w:r w:rsidR="00FA0516">
        <w:rPr>
          <w:rFonts w:hint="eastAsia"/>
          <w:kern w:val="0"/>
        </w:rPr>
        <w:t>的影响被抑制，导致两种方法的输出季节信号差异</w:t>
      </w:r>
      <w:r w:rsidR="00360DF5">
        <w:rPr>
          <w:rFonts w:hint="eastAsia"/>
          <w:kern w:val="0"/>
        </w:rPr>
        <w:t>（</w:t>
      </w:r>
      <w:r w:rsidR="00360DF5">
        <w:rPr>
          <w:kern w:val="0"/>
        </w:rPr>
        <w:fldChar w:fldCharType="begin"/>
      </w:r>
      <w:r w:rsidR="00360DF5">
        <w:rPr>
          <w:kern w:val="0"/>
        </w:rPr>
        <w:instrText xml:space="preserve"> </w:instrText>
      </w:r>
      <w:r w:rsidR="00360DF5">
        <w:rPr>
          <w:rFonts w:hint="eastAsia"/>
          <w:kern w:val="0"/>
        </w:rPr>
        <w:instrText>REF _Ref110252613 \h</w:instrText>
      </w:r>
      <w:r w:rsidR="00360DF5">
        <w:rPr>
          <w:kern w:val="0"/>
        </w:rPr>
        <w:instrText xml:space="preserve"> </w:instrText>
      </w:r>
      <w:r w:rsidR="00360DF5">
        <w:rPr>
          <w:kern w:val="0"/>
        </w:rPr>
      </w:r>
      <w:r w:rsidR="00360DF5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6</w:t>
      </w:r>
      <w:r w:rsidR="00360DF5">
        <w:rPr>
          <w:kern w:val="0"/>
        </w:rPr>
        <w:fldChar w:fldCharType="end"/>
      </w:r>
      <w:r w:rsidR="00360DF5">
        <w:rPr>
          <w:rFonts w:hint="eastAsia"/>
          <w:kern w:val="0"/>
        </w:rPr>
        <w:t>）</w:t>
      </w:r>
      <w:r w:rsidR="00FA0516" w:rsidRPr="00FA0516">
        <w:rPr>
          <w:kern w:val="0"/>
        </w:rPr>
        <w:t>；</w:t>
      </w:r>
      <w:r w:rsidR="00FA0516" w:rsidRPr="00FA0516">
        <w:rPr>
          <w:kern w:val="0"/>
        </w:rPr>
        <w:t xml:space="preserve">b) </w:t>
      </w:r>
      <w:r w:rsidR="00FA0516" w:rsidRPr="002F0720">
        <w:rPr>
          <w:rStyle w:val="af6"/>
        </w:rPr>
        <w:t>强非线性的理想趋势</w:t>
      </w:r>
      <w:r w:rsidR="00FA0516" w:rsidRPr="00FA0516">
        <w:rPr>
          <w:kern w:val="0"/>
        </w:rPr>
        <w:t>，通过污染</w:t>
      </w:r>
      <w:r w:rsidR="00FA0516" w:rsidRPr="00FA0516">
        <w:rPr>
          <w:kern w:val="0"/>
        </w:rPr>
        <w:t>M-1B</w:t>
      </w:r>
      <w:r w:rsidR="00FA0516" w:rsidRPr="00FA0516">
        <w:rPr>
          <w:kern w:val="0"/>
        </w:rPr>
        <w:t>的季节信号估计，</w:t>
      </w:r>
      <w:r w:rsidR="00FA0516">
        <w:rPr>
          <w:rFonts w:hint="eastAsia"/>
          <w:kern w:val="0"/>
        </w:rPr>
        <w:t>增加</w:t>
      </w:r>
      <w:r w:rsidR="00FA0516">
        <w:rPr>
          <w:rFonts w:hint="eastAsia"/>
          <w:kern w:val="0"/>
        </w:rPr>
        <w:t>M</w:t>
      </w:r>
      <w:r w:rsidR="00FA0516">
        <w:rPr>
          <w:kern w:val="0"/>
        </w:rPr>
        <w:t>-1</w:t>
      </w:r>
      <w:r w:rsidR="00FA0516">
        <w:rPr>
          <w:rFonts w:hint="eastAsia"/>
          <w:kern w:val="0"/>
        </w:rPr>
        <w:t>A</w:t>
      </w:r>
      <w:r w:rsidR="00FA0516">
        <w:rPr>
          <w:rFonts w:hint="eastAsia"/>
          <w:kern w:val="0"/>
        </w:rPr>
        <w:t>和</w:t>
      </w:r>
      <w:r w:rsidR="00FA0516">
        <w:rPr>
          <w:rFonts w:hint="eastAsia"/>
          <w:kern w:val="0"/>
        </w:rPr>
        <w:t>M</w:t>
      </w:r>
      <w:r w:rsidR="00FA0516">
        <w:rPr>
          <w:kern w:val="0"/>
        </w:rPr>
        <w:t>-1</w:t>
      </w:r>
      <w:r w:rsidR="00FA0516">
        <w:rPr>
          <w:rFonts w:hint="eastAsia"/>
          <w:kern w:val="0"/>
        </w:rPr>
        <w:t>B</w:t>
      </w:r>
      <w:r w:rsidR="00FA0516">
        <w:rPr>
          <w:rFonts w:hint="eastAsia"/>
          <w:kern w:val="0"/>
        </w:rPr>
        <w:t>的输出差异</w:t>
      </w:r>
      <w:r w:rsidR="00FA0516" w:rsidRPr="00FA0516">
        <w:rPr>
          <w:kern w:val="0"/>
        </w:rPr>
        <w:t>（非主导）；</w:t>
      </w:r>
      <w:r w:rsidR="00FA0516">
        <w:rPr>
          <w:rFonts w:hint="eastAsia"/>
          <w:kern w:val="0"/>
        </w:rPr>
        <w:t>还</w:t>
      </w:r>
      <w:r w:rsidR="00713C71">
        <w:rPr>
          <w:rFonts w:hint="eastAsia"/>
          <w:kern w:val="0"/>
        </w:rPr>
        <w:t>利于增大</w:t>
      </w:r>
      <w:r w:rsidR="00FA0516">
        <w:rPr>
          <w:rFonts w:hint="eastAsia"/>
          <w:kern w:val="0"/>
        </w:rPr>
        <w:t>M</w:t>
      </w:r>
      <w:r w:rsidR="00FA0516">
        <w:rPr>
          <w:kern w:val="0"/>
        </w:rPr>
        <w:t>-1</w:t>
      </w:r>
      <w:r w:rsidR="00FA0516">
        <w:rPr>
          <w:rFonts w:hint="eastAsia"/>
          <w:kern w:val="0"/>
        </w:rPr>
        <w:t>B</w:t>
      </w:r>
      <w:r w:rsidR="00FA0516">
        <w:rPr>
          <w:rFonts w:hint="eastAsia"/>
          <w:kern w:val="0"/>
        </w:rPr>
        <w:t>的</w:t>
      </w:r>
      <w:r w:rsidR="00FA0516" w:rsidRPr="00FA0516">
        <w:rPr>
          <w:kern w:val="0"/>
        </w:rPr>
        <w:t>输出余项均值</w:t>
      </w:r>
      <w:r w:rsidR="00713C71">
        <w:rPr>
          <w:rFonts w:hint="eastAsia"/>
          <w:kern w:val="0"/>
        </w:rPr>
        <w:t>的绝对值，从而增大其输出余项对具有零均值保证的</w:t>
      </w:r>
      <w:r w:rsidR="00713C71">
        <w:rPr>
          <w:rFonts w:hint="eastAsia"/>
          <w:kern w:val="0"/>
        </w:rPr>
        <w:t>M</w:t>
      </w:r>
      <w:r w:rsidR="00713C71">
        <w:rPr>
          <w:kern w:val="0"/>
        </w:rPr>
        <w:t>-1</w:t>
      </w:r>
      <w:r w:rsidR="00713C71">
        <w:rPr>
          <w:rFonts w:hint="eastAsia"/>
          <w:kern w:val="0"/>
        </w:rPr>
        <w:t>A</w:t>
      </w:r>
      <w:r w:rsidR="00713C71">
        <w:rPr>
          <w:rFonts w:hint="eastAsia"/>
          <w:kern w:val="0"/>
        </w:rPr>
        <w:t>的差异</w:t>
      </w:r>
      <w:r w:rsidR="00383527">
        <w:rPr>
          <w:rFonts w:hint="eastAsia"/>
          <w:kern w:val="0"/>
        </w:rPr>
        <w:t>（</w:t>
      </w:r>
      <w:r w:rsidR="00383527">
        <w:rPr>
          <w:kern w:val="0"/>
        </w:rPr>
        <w:fldChar w:fldCharType="begin"/>
      </w:r>
      <w:r w:rsidR="00383527">
        <w:rPr>
          <w:kern w:val="0"/>
        </w:rPr>
        <w:instrText xml:space="preserve"> REF _Ref110252616 \h </w:instrText>
      </w:r>
      <w:r w:rsidR="00383527">
        <w:rPr>
          <w:kern w:val="0"/>
        </w:rPr>
      </w:r>
      <w:r w:rsidR="00383527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7</w:t>
      </w:r>
      <w:r w:rsidR="00383527">
        <w:rPr>
          <w:kern w:val="0"/>
        </w:rPr>
        <w:fldChar w:fldCharType="end"/>
      </w:r>
      <w:r w:rsidR="00383527">
        <w:rPr>
          <w:rFonts w:hint="eastAsia"/>
          <w:kern w:val="0"/>
        </w:rPr>
        <w:t>）</w:t>
      </w:r>
      <w:r w:rsidR="00FA0516" w:rsidRPr="00FA0516">
        <w:rPr>
          <w:kern w:val="0"/>
        </w:rPr>
        <w:t>；</w:t>
      </w:r>
      <w:r w:rsidR="00FA0516" w:rsidRPr="00FA0516">
        <w:rPr>
          <w:kern w:val="0"/>
        </w:rPr>
        <w:t xml:space="preserve">c) </w:t>
      </w:r>
      <w:r w:rsidR="00FA0516" w:rsidRPr="002F0720">
        <w:rPr>
          <w:rStyle w:val="af6"/>
        </w:rPr>
        <w:t>大的</w:t>
      </w:r>
      <w:proofErr w:type="gramStart"/>
      <w:r w:rsidR="00FA0516" w:rsidRPr="002F0720">
        <w:rPr>
          <w:rStyle w:val="af6"/>
        </w:rPr>
        <w:t>理想余项</w:t>
      </w:r>
      <w:proofErr w:type="gramEnd"/>
      <w:r w:rsidR="00FA0516" w:rsidRPr="002F0720">
        <w:rPr>
          <w:rStyle w:val="af6"/>
        </w:rPr>
        <w:t>方差</w:t>
      </w:r>
      <w:r w:rsidR="00FA0516" w:rsidRPr="00FA0516">
        <w:rPr>
          <w:kern w:val="0"/>
        </w:rPr>
        <w:t>，</w:t>
      </w:r>
      <w:r w:rsidR="00713C71">
        <w:rPr>
          <w:rFonts w:hint="eastAsia"/>
          <w:kern w:val="0"/>
        </w:rPr>
        <w:t>利于增大</w:t>
      </w:r>
      <w:r w:rsidR="00713C71">
        <w:rPr>
          <w:rFonts w:hint="eastAsia"/>
          <w:kern w:val="0"/>
        </w:rPr>
        <w:t>M</w:t>
      </w:r>
      <w:r w:rsidR="00713C71">
        <w:rPr>
          <w:kern w:val="0"/>
        </w:rPr>
        <w:t>-1</w:t>
      </w:r>
      <w:r w:rsidR="00713C71">
        <w:rPr>
          <w:rFonts w:hint="eastAsia"/>
          <w:kern w:val="0"/>
        </w:rPr>
        <w:t>B</w:t>
      </w:r>
      <w:r w:rsidR="00713C71">
        <w:rPr>
          <w:rFonts w:hint="eastAsia"/>
          <w:kern w:val="0"/>
        </w:rPr>
        <w:t>的</w:t>
      </w:r>
      <w:r w:rsidR="00713C71" w:rsidRPr="00FA0516">
        <w:rPr>
          <w:kern w:val="0"/>
        </w:rPr>
        <w:t>输出余项均值</w:t>
      </w:r>
      <w:r w:rsidR="00713C71">
        <w:rPr>
          <w:rFonts w:hint="eastAsia"/>
          <w:kern w:val="0"/>
        </w:rPr>
        <w:t>的绝对值，从而增大其输出余项对具有零均值保证的</w:t>
      </w:r>
      <w:r w:rsidR="00713C71">
        <w:rPr>
          <w:rFonts w:hint="eastAsia"/>
          <w:kern w:val="0"/>
        </w:rPr>
        <w:t>M</w:t>
      </w:r>
      <w:r w:rsidR="00713C71">
        <w:rPr>
          <w:kern w:val="0"/>
        </w:rPr>
        <w:t>-1</w:t>
      </w:r>
      <w:r w:rsidR="00713C71">
        <w:rPr>
          <w:rFonts w:hint="eastAsia"/>
          <w:kern w:val="0"/>
        </w:rPr>
        <w:t>A</w:t>
      </w:r>
      <w:r w:rsidR="00713C71">
        <w:rPr>
          <w:rFonts w:hint="eastAsia"/>
          <w:kern w:val="0"/>
        </w:rPr>
        <w:t>的差异</w:t>
      </w:r>
      <w:r w:rsidR="00383527">
        <w:rPr>
          <w:rFonts w:hint="eastAsia"/>
          <w:kern w:val="0"/>
        </w:rPr>
        <w:t>（</w:t>
      </w:r>
      <w:r w:rsidR="00383527">
        <w:rPr>
          <w:kern w:val="0"/>
        </w:rPr>
        <w:fldChar w:fldCharType="begin"/>
      </w:r>
      <w:r w:rsidR="00383527">
        <w:rPr>
          <w:kern w:val="0"/>
        </w:rPr>
        <w:instrText xml:space="preserve"> REF _Ref110252616 \h </w:instrText>
      </w:r>
      <w:r w:rsidR="00383527">
        <w:rPr>
          <w:kern w:val="0"/>
        </w:rPr>
      </w:r>
      <w:r w:rsidR="00383527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7</w:t>
      </w:r>
      <w:r w:rsidR="00383527">
        <w:rPr>
          <w:kern w:val="0"/>
        </w:rPr>
        <w:fldChar w:fldCharType="end"/>
      </w:r>
      <w:r w:rsidR="00383527">
        <w:rPr>
          <w:rFonts w:hint="eastAsia"/>
          <w:kern w:val="0"/>
        </w:rPr>
        <w:t>）</w:t>
      </w:r>
      <w:r w:rsidR="00FA0516" w:rsidRPr="00FA0516">
        <w:rPr>
          <w:kern w:val="0"/>
        </w:rPr>
        <w:t>；</w:t>
      </w:r>
      <w:r w:rsidR="00FA0516" w:rsidRPr="00FA0516">
        <w:rPr>
          <w:kern w:val="0"/>
        </w:rPr>
        <w:t xml:space="preserve">d) </w:t>
      </w:r>
      <w:r w:rsidR="00FA0516" w:rsidRPr="002F0720">
        <w:rPr>
          <w:rStyle w:val="af6"/>
        </w:rPr>
        <w:t>大幅度的季节信号</w:t>
      </w:r>
      <w:r w:rsidR="00FA0516" w:rsidRPr="00FA0516">
        <w:rPr>
          <w:kern w:val="0"/>
        </w:rPr>
        <w:t>，通过影响</w:t>
      </w:r>
      <w:r w:rsidR="00A55005">
        <w:rPr>
          <w:rFonts w:hint="eastAsia"/>
          <w:kern w:val="0"/>
        </w:rPr>
        <w:t>M</w:t>
      </w:r>
      <w:r w:rsidR="00A55005">
        <w:rPr>
          <w:kern w:val="0"/>
        </w:rPr>
        <w:t>-1</w:t>
      </w:r>
      <w:r w:rsidR="00A55005">
        <w:rPr>
          <w:rFonts w:hint="eastAsia"/>
          <w:kern w:val="0"/>
        </w:rPr>
        <w:t>A</w:t>
      </w:r>
      <w:r w:rsidR="00A55005">
        <w:rPr>
          <w:rFonts w:hint="eastAsia"/>
          <w:kern w:val="0"/>
        </w:rPr>
        <w:t>的</w:t>
      </w:r>
      <w:r w:rsidR="00FA0516" w:rsidRPr="00FA0516">
        <w:rPr>
          <w:kern w:val="0"/>
        </w:rPr>
        <w:t>线性拟合及被</w:t>
      </w:r>
      <w:r w:rsidR="00FA0516" w:rsidRPr="00FA0516">
        <w:rPr>
          <w:kern w:val="0"/>
        </w:rPr>
        <w:t>LWLR</w:t>
      </w:r>
      <w:r w:rsidR="00FA0516" w:rsidRPr="00FA0516">
        <w:rPr>
          <w:kern w:val="0"/>
        </w:rPr>
        <w:t>边缘效应放大，利于</w:t>
      </w:r>
      <w:r w:rsidR="00F7035D">
        <w:rPr>
          <w:rFonts w:hint="eastAsia"/>
          <w:kern w:val="0"/>
        </w:rPr>
        <w:t>增大</w:t>
      </w:r>
      <w:r w:rsidR="00FA0516" w:rsidRPr="00FA0516">
        <w:rPr>
          <w:kern w:val="0"/>
        </w:rPr>
        <w:t>M-</w:t>
      </w:r>
      <w:r w:rsidR="00A55005">
        <w:rPr>
          <w:kern w:val="0"/>
        </w:rPr>
        <w:t>1</w:t>
      </w:r>
      <w:r w:rsidR="00FA0516" w:rsidRPr="00FA0516">
        <w:rPr>
          <w:kern w:val="0"/>
        </w:rPr>
        <w:t>A</w:t>
      </w:r>
      <w:r w:rsidR="00FA0516" w:rsidRPr="00FA0516">
        <w:rPr>
          <w:kern w:val="0"/>
        </w:rPr>
        <w:t>的输出</w:t>
      </w:r>
      <w:r w:rsidR="00FA0516" w:rsidRPr="00FA0516">
        <w:rPr>
          <w:kern w:val="0"/>
        </w:rPr>
        <w:t>trend</w:t>
      </w:r>
      <w:r w:rsidR="00A55005">
        <w:rPr>
          <w:rFonts w:hint="eastAsia"/>
          <w:kern w:val="0"/>
        </w:rPr>
        <w:t>与</w:t>
      </w:r>
      <w:r w:rsidR="00F7035D">
        <w:rPr>
          <w:rFonts w:hint="eastAsia"/>
          <w:kern w:val="0"/>
        </w:rPr>
        <w:t>在估计</w:t>
      </w:r>
      <w:r w:rsidR="00F7035D">
        <w:rPr>
          <w:rFonts w:hint="eastAsia"/>
          <w:kern w:val="0"/>
        </w:rPr>
        <w:t>t</w:t>
      </w:r>
      <w:r w:rsidR="00F7035D">
        <w:rPr>
          <w:kern w:val="0"/>
        </w:rPr>
        <w:t>rend</w:t>
      </w:r>
      <w:r w:rsidR="00F7035D">
        <w:rPr>
          <w:rFonts w:hint="eastAsia"/>
          <w:kern w:val="0"/>
        </w:rPr>
        <w:t>前已去除长期趋势的</w:t>
      </w:r>
      <w:r w:rsidR="00FA0516" w:rsidRPr="00FA0516">
        <w:rPr>
          <w:kern w:val="0"/>
        </w:rPr>
        <w:t>M-1B</w:t>
      </w:r>
      <w:r w:rsidR="00F7035D">
        <w:rPr>
          <w:rFonts w:hint="eastAsia"/>
          <w:kern w:val="0"/>
        </w:rPr>
        <w:t>的差异</w:t>
      </w:r>
      <w:r w:rsidR="00FA0516" w:rsidRPr="00FA0516">
        <w:rPr>
          <w:kern w:val="0"/>
        </w:rPr>
        <w:t>（仅边缘区</w:t>
      </w:r>
      <w:r w:rsidR="00383527">
        <w:rPr>
          <w:rFonts w:hint="eastAsia"/>
          <w:kern w:val="0"/>
        </w:rPr>
        <w:t>，</w:t>
      </w:r>
      <w:r w:rsidR="00383527">
        <w:rPr>
          <w:kern w:val="0"/>
        </w:rPr>
        <w:fldChar w:fldCharType="begin"/>
      </w:r>
      <w:r w:rsidR="00383527">
        <w:rPr>
          <w:kern w:val="0"/>
        </w:rPr>
        <w:instrText xml:space="preserve"> REF _Ref110252618 \h </w:instrText>
      </w:r>
      <w:r w:rsidR="00383527">
        <w:rPr>
          <w:kern w:val="0"/>
        </w:rPr>
      </w:r>
      <w:r w:rsidR="00383527">
        <w:rPr>
          <w:kern w:val="0"/>
        </w:rPr>
        <w:fldChar w:fldCharType="separate"/>
      </w:r>
      <w:r w:rsidR="0009704F">
        <w:rPr>
          <w:rFonts w:hint="eastAsia"/>
        </w:rPr>
        <w:t>表</w:t>
      </w:r>
      <w:r w:rsidR="0009704F">
        <w:rPr>
          <w:noProof/>
        </w:rPr>
        <w:t>18</w:t>
      </w:r>
      <w:r w:rsidR="00383527">
        <w:rPr>
          <w:kern w:val="0"/>
        </w:rPr>
        <w:fldChar w:fldCharType="end"/>
      </w:r>
      <w:r w:rsidR="00FA0516" w:rsidRPr="00FA0516">
        <w:rPr>
          <w:kern w:val="0"/>
        </w:rPr>
        <w:t>）</w:t>
      </w:r>
      <w:r w:rsidR="00FA0516" w:rsidRPr="00FA0516">
        <w:rPr>
          <w:kern w:val="0"/>
        </w:rPr>
        <w:t>.</w:t>
      </w:r>
      <w:r w:rsidR="00F7035D">
        <w:rPr>
          <w:rFonts w:hint="eastAsia"/>
          <w:kern w:val="0"/>
        </w:rPr>
        <w:t xml:space="preserve"> </w:t>
      </w:r>
      <w:r w:rsidR="00F7035D">
        <w:rPr>
          <w:rFonts w:hint="eastAsia"/>
          <w:kern w:val="0"/>
        </w:rPr>
        <w:t>上述四个因素导致了</w:t>
      </w:r>
      <w:r w:rsidR="00F7035D">
        <w:rPr>
          <w:rFonts w:hint="eastAsia"/>
          <w:kern w:val="0"/>
        </w:rPr>
        <w:t>M</w:t>
      </w:r>
      <w:r w:rsidR="00F7035D">
        <w:rPr>
          <w:kern w:val="0"/>
        </w:rPr>
        <w:t>-1</w:t>
      </w:r>
      <w:r w:rsidR="00F7035D">
        <w:rPr>
          <w:rFonts w:hint="eastAsia"/>
          <w:kern w:val="0"/>
        </w:rPr>
        <w:t>A</w:t>
      </w:r>
      <w:r w:rsidR="00F7035D">
        <w:rPr>
          <w:rFonts w:hint="eastAsia"/>
          <w:kern w:val="0"/>
        </w:rPr>
        <w:t>和</w:t>
      </w:r>
      <w:r w:rsidR="00F7035D">
        <w:rPr>
          <w:rFonts w:hint="eastAsia"/>
          <w:kern w:val="0"/>
        </w:rPr>
        <w:t>M</w:t>
      </w:r>
      <w:r w:rsidR="00F7035D">
        <w:rPr>
          <w:kern w:val="0"/>
        </w:rPr>
        <w:t>-1</w:t>
      </w:r>
      <w:r w:rsidR="00F7035D">
        <w:rPr>
          <w:rFonts w:hint="eastAsia"/>
          <w:kern w:val="0"/>
        </w:rPr>
        <w:t>B</w:t>
      </w:r>
      <w:r w:rsidR="00F7035D">
        <w:rPr>
          <w:rFonts w:hint="eastAsia"/>
          <w:kern w:val="0"/>
        </w:rPr>
        <w:t>的输出差异</w:t>
      </w:r>
      <w:r w:rsidR="00FA0516" w:rsidRPr="00FA0516">
        <w:rPr>
          <w:kern w:val="0"/>
        </w:rPr>
        <w:t>.</w:t>
      </w:r>
    </w:p>
    <w:p w14:paraId="0790E6D9" w14:textId="59E1DD3F" w:rsidR="00042103" w:rsidRPr="00653D02" w:rsidRDefault="00042103" w:rsidP="00436F32">
      <w:pPr>
        <w:pStyle w:val="a2"/>
        <w:rPr>
          <w:kern w:val="0"/>
        </w:rPr>
      </w:pPr>
      <w:r>
        <w:rPr>
          <w:rFonts w:hint="eastAsia"/>
          <w:kern w:val="0"/>
        </w:rPr>
        <w:t>预估</w:t>
      </w:r>
      <w:r>
        <w:rPr>
          <w:rFonts w:hint="eastAsia"/>
          <w:kern w:val="0"/>
        </w:rPr>
        <w:t>-</w:t>
      </w:r>
      <w:r>
        <w:rPr>
          <w:rFonts w:hint="eastAsia"/>
          <w:kern w:val="0"/>
        </w:rPr>
        <w:t>校正方法（</w:t>
      </w:r>
      <w:r>
        <w:rPr>
          <w:rFonts w:hint="eastAsia"/>
          <w:kern w:val="0"/>
        </w:rPr>
        <w:t>M</w:t>
      </w:r>
      <w:r>
        <w:rPr>
          <w:kern w:val="0"/>
        </w:rPr>
        <w:t>-2</w:t>
      </w:r>
      <w:r>
        <w:rPr>
          <w:rFonts w:hint="eastAsia"/>
          <w:kern w:val="0"/>
        </w:rPr>
        <w:t>系列）总是优于简单方法（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系列）吗？</w:t>
      </w:r>
      <w:r w:rsidR="00914076" w:rsidRPr="00914076">
        <w:rPr>
          <w:rFonts w:hint="eastAsia"/>
          <w:kern w:val="0"/>
          <w:highlight w:val="yellow"/>
        </w:rPr>
        <w:t>待补充</w:t>
      </w:r>
      <w:r w:rsidR="00914076">
        <w:rPr>
          <w:rFonts w:hint="eastAsia"/>
          <w:kern w:val="0"/>
        </w:rPr>
        <w:t>.</w:t>
      </w:r>
    </w:p>
    <w:p w14:paraId="2AE77E4F" w14:textId="4DFEA6AB" w:rsidR="00BB60E1" w:rsidRDefault="00E24DCF" w:rsidP="00BB60E1">
      <w:pPr>
        <w:pStyle w:val="a2"/>
        <w:rPr>
          <w:kern w:val="0"/>
        </w:rPr>
      </w:pPr>
      <w:r>
        <w:rPr>
          <w:rFonts w:hint="eastAsia"/>
          <w:kern w:val="0"/>
        </w:rPr>
        <w:lastRenderedPageBreak/>
        <w:t>长期趋势对</w:t>
      </w:r>
      <w:r w:rsidR="00332CD8">
        <w:rPr>
          <w:rFonts w:hint="eastAsia"/>
          <w:kern w:val="0"/>
        </w:rPr>
        <w:t>分解结果的影响</w:t>
      </w:r>
      <w:r w:rsidR="00332CD8">
        <w:rPr>
          <w:rFonts w:hint="eastAsia"/>
          <w:kern w:val="0"/>
        </w:rPr>
        <w:t>.</w:t>
      </w:r>
      <w:r w:rsidR="00332CD8">
        <w:rPr>
          <w:kern w:val="0"/>
        </w:rPr>
        <w:t xml:space="preserve"> </w:t>
      </w:r>
      <w:r w:rsidR="001A4DCE">
        <w:rPr>
          <w:rFonts w:hint="eastAsia"/>
          <w:kern w:val="0"/>
        </w:rPr>
        <w:t>在本文的试验设置下，</w:t>
      </w:r>
      <w:r w:rsidR="00436F32">
        <w:rPr>
          <w:rFonts w:hint="eastAsia"/>
          <w:kern w:val="0"/>
        </w:rPr>
        <w:t>长期趋势的线性（对应算例</w:t>
      </w:r>
      <w:r w:rsidR="00436F32">
        <w:rPr>
          <w:rFonts w:hint="eastAsia"/>
          <w:kern w:val="0"/>
        </w:rPr>
        <w:t>C</w:t>
      </w:r>
      <w:r w:rsidR="00436F32">
        <w:rPr>
          <w:kern w:val="0"/>
        </w:rPr>
        <w:t>1</w:t>
      </w:r>
      <w:r w:rsidR="00436F32">
        <w:rPr>
          <w:rFonts w:hint="eastAsia"/>
          <w:kern w:val="0"/>
        </w:rPr>
        <w:t>,</w:t>
      </w:r>
      <w:r w:rsidR="00436F32">
        <w:rPr>
          <w:kern w:val="0"/>
        </w:rPr>
        <w:t xml:space="preserve"> 3, 5, 7, 9</w:t>
      </w:r>
      <w:r w:rsidR="00436F32">
        <w:rPr>
          <w:rFonts w:hint="eastAsia"/>
          <w:kern w:val="0"/>
        </w:rPr>
        <w:t>）</w:t>
      </w:r>
      <w:r w:rsidR="009A73FE">
        <w:rPr>
          <w:rFonts w:hint="eastAsia"/>
          <w:kern w:val="0"/>
        </w:rPr>
        <w:t>与非线性（对应算例</w:t>
      </w:r>
      <w:r w:rsidR="009A73FE">
        <w:rPr>
          <w:rFonts w:hint="eastAsia"/>
          <w:kern w:val="0"/>
        </w:rPr>
        <w:t>C</w:t>
      </w:r>
      <w:r w:rsidR="009A73FE">
        <w:rPr>
          <w:kern w:val="0"/>
        </w:rPr>
        <w:t>2, 4, 6, 8, 10</w:t>
      </w:r>
      <w:r w:rsidR="009A73FE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对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影响较小</w:t>
      </w:r>
      <w:r w:rsidR="00A20C78">
        <w:rPr>
          <w:rFonts w:hint="eastAsia"/>
          <w:kern w:val="0"/>
        </w:rPr>
        <w:t>（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</w:instrText>
      </w:r>
      <w:r w:rsidR="007F663D">
        <w:rPr>
          <w:rFonts w:hint="eastAsia"/>
          <w:kern w:val="0"/>
        </w:rPr>
        <w:instrText>REF _Ref109482422 \h</w:instrText>
      </w:r>
      <w:r w:rsidR="007F663D">
        <w:rPr>
          <w:kern w:val="0"/>
        </w:rPr>
        <w:instrText xml:space="preserve">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1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27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2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34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3</w:t>
      </w:r>
      <w:r w:rsidR="007F663D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1A4DCE">
        <w:rPr>
          <w:kern w:val="0"/>
        </w:rPr>
        <w:t xml:space="preserve"> </w:t>
      </w:r>
      <w:r w:rsidR="001A4DCE">
        <w:rPr>
          <w:rFonts w:hint="eastAsia"/>
          <w:kern w:val="0"/>
        </w:rPr>
        <w:t>当长期趋势剧烈（对应算例</w:t>
      </w:r>
      <w:r w:rsidR="001A4DCE">
        <w:rPr>
          <w:rFonts w:hint="eastAsia"/>
          <w:kern w:val="0"/>
        </w:rPr>
        <w:t>C</w:t>
      </w:r>
      <w:r w:rsidR="001A4DCE">
        <w:rPr>
          <w:kern w:val="0"/>
        </w:rPr>
        <w:t>7</w:t>
      </w:r>
      <w:r w:rsidR="001A4DCE">
        <w:rPr>
          <w:rFonts w:hint="eastAsia"/>
          <w:kern w:val="0"/>
        </w:rPr>
        <w:t>,</w:t>
      </w:r>
      <w:r w:rsidR="001A4DCE">
        <w:rPr>
          <w:kern w:val="0"/>
        </w:rPr>
        <w:t xml:space="preserve"> 8</w:t>
      </w:r>
      <w:r w:rsidR="001A4DCE">
        <w:rPr>
          <w:rFonts w:hint="eastAsia"/>
          <w:kern w:val="0"/>
        </w:rPr>
        <w:t>）时，</w:t>
      </w:r>
      <w:r w:rsidR="001A4DCE">
        <w:rPr>
          <w:rFonts w:hint="eastAsia"/>
          <w:kern w:val="0"/>
        </w:rPr>
        <w:t>M</w:t>
      </w:r>
      <w:r w:rsidR="001A4DCE">
        <w:rPr>
          <w:kern w:val="0"/>
        </w:rPr>
        <w:t>-1, 2</w:t>
      </w:r>
      <w:r w:rsidR="001A4DCE">
        <w:rPr>
          <w:rFonts w:hint="eastAsia"/>
          <w:kern w:val="0"/>
        </w:rPr>
        <w:t>系列的</w:t>
      </w:r>
      <w:r w:rsidR="001A4DCE">
        <w:rPr>
          <w:rFonts w:hint="eastAsia"/>
          <w:kern w:val="0"/>
        </w:rPr>
        <w:t>CVE</w:t>
      </w:r>
      <w:r w:rsidR="001A4DCE">
        <w:rPr>
          <w:rFonts w:hint="eastAsia"/>
          <w:kern w:val="0"/>
        </w:rPr>
        <w:t>略有增大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386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DA6982">
        <w:rPr>
          <w:rFonts w:hint="eastAsia"/>
          <w:kern w:val="0"/>
        </w:rPr>
        <w:t>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1</w:t>
      </w:r>
      <w:r w:rsidR="00DA6982">
        <w:rPr>
          <w:rFonts w:hint="eastAsia"/>
          <w:kern w:val="0"/>
        </w:rPr>
        <w:t>B</w:t>
      </w:r>
      <w:r w:rsidR="00DA6982">
        <w:rPr>
          <w:rFonts w:hint="eastAsia"/>
          <w:kern w:val="0"/>
        </w:rPr>
        <w:t>和</w:t>
      </w:r>
      <w:r w:rsidR="00DA6982">
        <w:rPr>
          <w:rFonts w:hint="eastAsia"/>
          <w:kern w:val="0"/>
        </w:rPr>
        <w:t>M</w:t>
      </w:r>
      <w:r w:rsidR="00DA6982">
        <w:rPr>
          <w:kern w:val="0"/>
        </w:rPr>
        <w:t>-2</w:t>
      </w:r>
      <w:r w:rsidR="00DA6982">
        <w:rPr>
          <w:rFonts w:hint="eastAsia"/>
          <w:kern w:val="0"/>
        </w:rPr>
        <w:t>的余项样本均值增大（</w:t>
      </w:r>
      <w:r w:rsidR="00DA6982">
        <w:rPr>
          <w:kern w:val="0"/>
        </w:rPr>
        <w:fldChar w:fldCharType="begin"/>
      </w:r>
      <w:r w:rsidR="00DA6982">
        <w:rPr>
          <w:kern w:val="0"/>
        </w:rPr>
        <w:instrText xml:space="preserve"> </w:instrText>
      </w:r>
      <w:r w:rsidR="00DA6982">
        <w:rPr>
          <w:rFonts w:hint="eastAsia"/>
          <w:kern w:val="0"/>
        </w:rPr>
        <w:instrText>REF _Ref109482627 \h</w:instrText>
      </w:r>
      <w:r w:rsidR="00DA6982">
        <w:rPr>
          <w:kern w:val="0"/>
        </w:rPr>
        <w:instrText xml:space="preserve"> </w:instrText>
      </w:r>
      <w:r w:rsidR="00DA6982">
        <w:rPr>
          <w:kern w:val="0"/>
        </w:rPr>
      </w:r>
      <w:r w:rsidR="00DA6982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5</w:t>
      </w:r>
      <w:r w:rsidR="00DA6982">
        <w:rPr>
          <w:kern w:val="0"/>
        </w:rPr>
        <w:fldChar w:fldCharType="end"/>
      </w:r>
      <w:r w:rsidR="00DA6982">
        <w:rPr>
          <w:rFonts w:hint="eastAsia"/>
          <w:kern w:val="0"/>
        </w:rPr>
        <w:t>）</w:t>
      </w:r>
      <w:r w:rsidR="001A4DCE">
        <w:rPr>
          <w:rFonts w:hint="eastAsia"/>
          <w:kern w:val="0"/>
        </w:rPr>
        <w:t>.</w:t>
      </w:r>
      <w:r w:rsidR="00AE6EF5">
        <w:rPr>
          <w:kern w:val="0"/>
        </w:rPr>
        <w:t xml:space="preserve"> </w:t>
      </w:r>
      <w:r w:rsidR="00504070">
        <w:rPr>
          <w:rFonts w:hint="eastAsia"/>
          <w:kern w:val="0"/>
        </w:rPr>
        <w:t>长期趋势的非线性</w:t>
      </w:r>
      <w:r w:rsidR="00AE6EF5">
        <w:rPr>
          <w:rFonts w:hint="eastAsia"/>
          <w:kern w:val="0"/>
        </w:rPr>
        <w:t>对</w:t>
      </w:r>
      <w:r w:rsidR="00AE6EF5">
        <w:rPr>
          <w:rFonts w:hint="eastAsia"/>
          <w:kern w:val="0"/>
        </w:rPr>
        <w:t>M</w:t>
      </w:r>
      <w:r w:rsidR="00AE6EF5">
        <w:rPr>
          <w:kern w:val="0"/>
        </w:rPr>
        <w:t>-3</w:t>
      </w:r>
      <w:r w:rsidR="00AE6EF5">
        <w:rPr>
          <w:rFonts w:hint="eastAsia"/>
          <w:kern w:val="0"/>
        </w:rPr>
        <w:t>系列</w:t>
      </w:r>
      <w:r w:rsidR="007C2C7F">
        <w:rPr>
          <w:rFonts w:hint="eastAsia"/>
          <w:kern w:val="0"/>
        </w:rPr>
        <w:t>的</w:t>
      </w:r>
      <w:r w:rsidR="00AE6EF5">
        <w:rPr>
          <w:rFonts w:hint="eastAsia"/>
          <w:kern w:val="0"/>
        </w:rPr>
        <w:t>影响很大</w:t>
      </w:r>
      <w:r w:rsidR="00504070">
        <w:rPr>
          <w:kern w:val="0"/>
        </w:rPr>
        <w:t xml:space="preserve">. </w:t>
      </w:r>
      <w:r w:rsidR="00504070">
        <w:rPr>
          <w:rFonts w:hint="eastAsia"/>
          <w:kern w:val="0"/>
        </w:rPr>
        <w:t>当长期趋势的实际形式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假定相同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，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一致性好；当长期趋势的实际形式不能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），方法输出与理想信号一致性不好；当长期趋势的实际形式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的退化版本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</w:t>
      </w:r>
      <w:r w:rsidR="00B83F6D">
        <w:rPr>
          <w:rFonts w:hint="eastAsia"/>
          <w:kern w:val="0"/>
        </w:rPr>
        <w:t>的</w:t>
      </w:r>
      <w:r w:rsidR="00504070">
        <w:rPr>
          <w:rFonts w:hint="eastAsia"/>
          <w:kern w:val="0"/>
        </w:rPr>
        <w:t>一致性</w:t>
      </w:r>
      <w:r w:rsidR="00B83F6D">
        <w:rPr>
          <w:rFonts w:hint="eastAsia"/>
          <w:kern w:val="0"/>
        </w:rPr>
        <w:t>比非退化时（算例</w:t>
      </w:r>
      <w:r w:rsidR="00B83F6D">
        <w:rPr>
          <w:rFonts w:hint="eastAsia"/>
          <w:kern w:val="0"/>
        </w:rPr>
        <w:t>C</w:t>
      </w:r>
      <w:r w:rsidR="00B83F6D">
        <w:rPr>
          <w:kern w:val="0"/>
        </w:rPr>
        <w:t>1, 3, 5, 7, 9</w:t>
      </w:r>
      <w:r w:rsidR="00B83F6D">
        <w:rPr>
          <w:rFonts w:hint="eastAsia"/>
          <w:kern w:val="0"/>
        </w:rPr>
        <w:t>之于</w:t>
      </w:r>
      <w:r w:rsidR="00B83F6D">
        <w:rPr>
          <w:rFonts w:hint="eastAsia"/>
          <w:kern w:val="0"/>
        </w:rPr>
        <w:t>M</w:t>
      </w:r>
      <w:r w:rsidR="00B83F6D">
        <w:rPr>
          <w:kern w:val="0"/>
        </w:rPr>
        <w:t>-3</w:t>
      </w:r>
      <w:r w:rsidR="00B83F6D">
        <w:rPr>
          <w:rFonts w:hint="eastAsia"/>
          <w:kern w:val="0"/>
        </w:rPr>
        <w:t>L</w:t>
      </w:r>
      <w:r w:rsidR="00B83F6D">
        <w:rPr>
          <w:rFonts w:hint="eastAsia"/>
          <w:kern w:val="0"/>
        </w:rPr>
        <w:t>）略有恶化（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</w:instrText>
      </w:r>
      <w:r w:rsidR="00B83F6D">
        <w:rPr>
          <w:rFonts w:hint="eastAsia"/>
          <w:kern w:val="0"/>
        </w:rPr>
        <w:instrText>REF _Ref109484148 \h</w:instrText>
      </w:r>
      <w:r w:rsidR="00B83F6D">
        <w:rPr>
          <w:kern w:val="0"/>
        </w:rPr>
        <w:instrText xml:space="preserve">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9</w:t>
      </w:r>
      <w:r w:rsidR="00B83F6D">
        <w:rPr>
          <w:kern w:val="0"/>
        </w:rPr>
        <w:fldChar w:fldCharType="end"/>
      </w:r>
      <w:r w:rsidR="00B83F6D">
        <w:rPr>
          <w:kern w:val="0"/>
        </w:rPr>
        <w:t xml:space="preserve">, 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REF _Ref109484150 \h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0</w:t>
      </w:r>
      <w:r w:rsidR="00B83F6D">
        <w:rPr>
          <w:kern w:val="0"/>
        </w:rPr>
        <w:fldChar w:fldCharType="end"/>
      </w:r>
      <w:r w:rsidR="00B83F6D">
        <w:rPr>
          <w:rFonts w:hint="eastAsia"/>
          <w:kern w:val="0"/>
        </w:rPr>
        <w:t>）</w:t>
      </w:r>
      <w:r w:rsidR="00B83F6D">
        <w:rPr>
          <w:rFonts w:hint="eastAsia"/>
          <w:kern w:val="0"/>
        </w:rPr>
        <w:t>.</w:t>
      </w:r>
    </w:p>
    <w:p w14:paraId="266A2AD4" w14:textId="4825F916" w:rsidR="00A928BC" w:rsidRPr="00830B3A" w:rsidRDefault="00A928BC" w:rsidP="00830B3A">
      <w:pPr>
        <w:pStyle w:val="a2"/>
        <w:rPr>
          <w:kern w:val="0"/>
        </w:rPr>
      </w:pPr>
      <w:r>
        <w:rPr>
          <w:rFonts w:hint="eastAsia"/>
          <w:kern w:val="0"/>
        </w:rPr>
        <w:t>季节周期对分解结果的影响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CE5541">
        <w:rPr>
          <w:rFonts w:hint="eastAsia"/>
          <w:kern w:val="0"/>
        </w:rPr>
        <w:t>在理想试验中，</w:t>
      </w:r>
      <w:r w:rsidR="00795B2B">
        <w:rPr>
          <w:rFonts w:hint="eastAsia"/>
          <w:kern w:val="0"/>
        </w:rPr>
        <w:t>当季节</w:t>
      </w:r>
      <w:r w:rsidR="004C72C6">
        <w:rPr>
          <w:rFonts w:hint="eastAsia"/>
          <w:kern w:val="0"/>
        </w:rPr>
        <w:t>信号</w:t>
      </w:r>
      <w:r w:rsidR="00795B2B">
        <w:rPr>
          <w:rFonts w:hint="eastAsia"/>
          <w:kern w:val="0"/>
        </w:rPr>
        <w:t>的幅度</w:t>
      </w:r>
      <w:r w:rsidR="0020276D">
        <w:rPr>
          <w:rFonts w:hint="eastAsia"/>
          <w:kern w:val="0"/>
        </w:rPr>
        <w:t>或解释方差较小时（算例</w:t>
      </w:r>
      <w:r w:rsidR="0020276D">
        <w:rPr>
          <w:rFonts w:hint="eastAsia"/>
          <w:kern w:val="0"/>
        </w:rPr>
        <w:t>C</w:t>
      </w:r>
      <w:r w:rsidR="0020276D">
        <w:rPr>
          <w:kern w:val="0"/>
        </w:rPr>
        <w:t>9, 10</w:t>
      </w:r>
      <w:r w:rsidR="0020276D">
        <w:rPr>
          <w:rFonts w:hint="eastAsia"/>
          <w:kern w:val="0"/>
        </w:rPr>
        <w:t>）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1</w:t>
      </w:r>
      <w:r w:rsidR="0020276D">
        <w:rPr>
          <w:rFonts w:hint="eastAsia"/>
          <w:kern w:val="0"/>
        </w:rPr>
        <w:t>A</w:t>
      </w:r>
      <w:r w:rsidR="0020276D">
        <w:rPr>
          <w:kern w:val="0"/>
        </w:rPr>
        <w:t>, 1B, 2, 2A</w:t>
      </w:r>
      <w:r w:rsidR="0020276D">
        <w:rPr>
          <w:rFonts w:hint="eastAsia"/>
          <w:kern w:val="0"/>
        </w:rPr>
        <w:t>这四个采取简单平均提取季节信号的方法的输出几乎一样</w:t>
      </w:r>
      <w:r w:rsidR="00830B3A">
        <w:rPr>
          <w:rFonts w:hint="eastAsia"/>
          <w:kern w:val="0"/>
        </w:rPr>
        <w:t>，均存在畸变，</w:t>
      </w:r>
      <w:r w:rsidR="0020276D">
        <w:rPr>
          <w:rFonts w:hint="eastAsia"/>
          <w:kern w:val="0"/>
        </w:rPr>
        <w:t>与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2</w:t>
      </w:r>
      <w:r w:rsidR="0020276D">
        <w:rPr>
          <w:rFonts w:hint="eastAsia"/>
          <w:kern w:val="0"/>
        </w:rPr>
        <w:t>S</w:t>
      </w:r>
      <w:r w:rsidR="0020276D">
        <w:rPr>
          <w:rFonts w:hint="eastAsia"/>
          <w:kern w:val="0"/>
        </w:rPr>
        <w:t>和</w:t>
      </w:r>
      <w:r w:rsidR="0020276D">
        <w:rPr>
          <w:rFonts w:hint="eastAsia"/>
          <w:kern w:val="0"/>
        </w:rPr>
        <w:t>M</w:t>
      </w:r>
      <w:r w:rsidR="0020276D">
        <w:rPr>
          <w:kern w:val="0"/>
        </w:rPr>
        <w:t>-3</w:t>
      </w:r>
      <w:r w:rsidR="0020276D">
        <w:rPr>
          <w:rFonts w:hint="eastAsia"/>
          <w:kern w:val="0"/>
        </w:rPr>
        <w:t>系列</w:t>
      </w:r>
      <w:r w:rsidR="00830B3A">
        <w:rPr>
          <w:rFonts w:hint="eastAsia"/>
          <w:kern w:val="0"/>
        </w:rPr>
        <w:t>等</w:t>
      </w:r>
      <w:r w:rsidR="0020276D">
        <w:rPr>
          <w:rFonts w:hint="eastAsia"/>
          <w:kern w:val="0"/>
        </w:rPr>
        <w:t>采取谱方法提取季节信号的方法的输出有差异</w:t>
      </w:r>
      <w:r w:rsidR="00830B3A">
        <w:rPr>
          <w:rFonts w:hint="eastAsia"/>
          <w:kern w:val="0"/>
        </w:rPr>
        <w:t>.</w:t>
      </w:r>
    </w:p>
    <w:p w14:paraId="529BE861" w14:textId="79FC7606" w:rsidR="00036983" w:rsidRPr="00436F32" w:rsidRDefault="004C72C6" w:rsidP="008E4810">
      <w:pPr>
        <w:pStyle w:val="a2"/>
        <w:rPr>
          <w:kern w:val="0"/>
        </w:rPr>
      </w:pPr>
      <w:r>
        <w:rPr>
          <w:rFonts w:hint="eastAsia"/>
          <w:kern w:val="0"/>
        </w:rPr>
        <w:t>余项和季节信号的零样本均值性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 w:rsidR="00BF5A7E">
        <w:rPr>
          <w:rFonts w:hint="eastAsia"/>
          <w:kern w:val="0"/>
        </w:rPr>
        <w:t>M</w:t>
      </w:r>
      <w:r w:rsidR="00BF5A7E">
        <w:rPr>
          <w:kern w:val="0"/>
        </w:rPr>
        <w:t>-1A</w:t>
      </w:r>
      <w:r w:rsidR="00BF5A7E">
        <w:rPr>
          <w:rFonts w:hint="eastAsia"/>
          <w:kern w:val="0"/>
        </w:rPr>
        <w:t>,</w:t>
      </w:r>
      <w:r w:rsidR="00BF5A7E">
        <w:rPr>
          <w:kern w:val="0"/>
        </w:rPr>
        <w:t xml:space="preserve"> 2A</w:t>
      </w:r>
      <w:r w:rsidR="00D1196A">
        <w:rPr>
          <w:kern w:val="0"/>
        </w:rPr>
        <w:t>, 3L, 3Q</w:t>
      </w:r>
      <w:r w:rsidR="00BF5A7E">
        <w:rPr>
          <w:rFonts w:hint="eastAsia"/>
          <w:kern w:val="0"/>
        </w:rPr>
        <w:t>方法可保证</w:t>
      </w:r>
      <w:r w:rsidR="00BF5A7E">
        <w:rPr>
          <w:rFonts w:hint="eastAsia"/>
          <w:kern w:val="0"/>
        </w:rPr>
        <w:t>resi</w:t>
      </w:r>
      <w:r w:rsidR="00BF5A7E">
        <w:rPr>
          <w:kern w:val="0"/>
        </w:rPr>
        <w:t>dual</w:t>
      </w:r>
      <w:r w:rsidR="00036983">
        <w:rPr>
          <w:rFonts w:hint="eastAsia"/>
          <w:kern w:val="0"/>
        </w:rPr>
        <w:t>的</w:t>
      </w:r>
      <w:r w:rsidR="00BF5A7E">
        <w:rPr>
          <w:rFonts w:hint="eastAsia"/>
          <w:kern w:val="0"/>
        </w:rPr>
        <w:t>样本均值</w:t>
      </w:r>
      <w:r w:rsidR="00036983">
        <w:rPr>
          <w:rFonts w:hint="eastAsia"/>
          <w:kern w:val="0"/>
        </w:rPr>
        <w:t>接近零</w:t>
      </w:r>
      <w:r w:rsidR="00BF5A7E">
        <w:rPr>
          <w:rFonts w:hint="eastAsia"/>
          <w:kern w:val="0"/>
        </w:rPr>
        <w:t>（</w:t>
      </w:r>
      <w:r w:rsidR="00BF5A7E">
        <w:rPr>
          <w:kern w:val="0"/>
        </w:rPr>
        <w:fldChar w:fldCharType="begin"/>
      </w:r>
      <w:r w:rsidR="00BF5A7E">
        <w:rPr>
          <w:kern w:val="0"/>
        </w:rPr>
        <w:instrText xml:space="preserve"> </w:instrText>
      </w:r>
      <w:r w:rsidR="00BF5A7E">
        <w:rPr>
          <w:rFonts w:hint="eastAsia"/>
          <w:kern w:val="0"/>
        </w:rPr>
        <w:instrText>REF _Ref109482627 \h</w:instrText>
      </w:r>
      <w:r w:rsidR="00BF5A7E">
        <w:rPr>
          <w:kern w:val="0"/>
        </w:rPr>
        <w:instrText xml:space="preserve"> </w:instrText>
      </w:r>
      <w:r w:rsidR="00BF5A7E">
        <w:rPr>
          <w:kern w:val="0"/>
        </w:rPr>
      </w:r>
      <w:r w:rsidR="00BF5A7E">
        <w:rPr>
          <w:kern w:val="0"/>
        </w:rP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15</w:t>
      </w:r>
      <w:r w:rsidR="00BF5A7E">
        <w:rPr>
          <w:kern w:val="0"/>
        </w:rPr>
        <w:fldChar w:fldCharType="end"/>
      </w:r>
      <w:r w:rsidR="00BF5A7E">
        <w:rPr>
          <w:rFonts w:hint="eastAsia"/>
          <w:kern w:val="0"/>
        </w:rPr>
        <w:t>）</w:t>
      </w:r>
      <w:r w:rsidR="00D1196A">
        <w:rPr>
          <w:rFonts w:hint="eastAsia"/>
          <w:kern w:val="0"/>
        </w:rPr>
        <w:t>.</w:t>
      </w:r>
      <w:r w:rsidR="00D1196A">
        <w:rPr>
          <w:kern w:val="0"/>
        </w:rPr>
        <w:t xml:space="preserve"> </w:t>
      </w:r>
      <w:r w:rsidR="00D1196A">
        <w:rPr>
          <w:rFonts w:hint="eastAsia"/>
          <w:kern w:val="0"/>
        </w:rPr>
        <w:t>这是因为，</w:t>
      </w:r>
      <w:r w:rsidR="00D1196A">
        <w:rPr>
          <w:rFonts w:hint="eastAsia"/>
          <w:kern w:val="0"/>
        </w:rPr>
        <w:t>M</w:t>
      </w:r>
      <w:r w:rsidR="00D1196A">
        <w:rPr>
          <w:kern w:val="0"/>
        </w:rPr>
        <w:t>-1</w:t>
      </w:r>
      <w:r w:rsidR="00D1196A">
        <w:rPr>
          <w:rFonts w:hint="eastAsia"/>
          <w:kern w:val="0"/>
        </w:rPr>
        <w:t>A</w:t>
      </w:r>
      <w:r w:rsidR="00D1196A">
        <w:rPr>
          <w:kern w:val="0"/>
        </w:rPr>
        <w:t>, 2A</w:t>
      </w:r>
      <w:r w:rsidR="00D1196A">
        <w:rPr>
          <w:rFonts w:hint="eastAsia"/>
          <w:kern w:val="0"/>
        </w:rPr>
        <w:t>方法的</w:t>
      </w:r>
      <w:r w:rsidR="00D1196A">
        <w:rPr>
          <w:rFonts w:hint="eastAsia"/>
          <w:kern w:val="0"/>
        </w:rPr>
        <w:t>r</w:t>
      </w:r>
      <w:r w:rsidR="00D1196A">
        <w:rPr>
          <w:kern w:val="0"/>
        </w:rPr>
        <w:t>esidual</w:t>
      </w:r>
      <w:r w:rsidR="00682801">
        <w:rPr>
          <w:rFonts w:hint="eastAsia"/>
          <w:kern w:val="0"/>
        </w:rPr>
        <w:t>是</w:t>
      </w:r>
      <w:r w:rsidR="00682801">
        <w:rPr>
          <w:kern w:val="0"/>
        </w:rPr>
        <w:t>deseason</w:t>
      </w:r>
      <w:r w:rsidR="00682801">
        <w:rPr>
          <w:rFonts w:hint="eastAsia"/>
          <w:kern w:val="0"/>
        </w:rPr>
        <w:t>操作的</w:t>
      </w:r>
      <w:r w:rsidR="000612ED">
        <w:rPr>
          <w:rFonts w:hint="eastAsia"/>
          <w:kern w:val="0"/>
        </w:rPr>
        <w:t>副产品</w:t>
      </w:r>
      <w:r w:rsidR="00682801">
        <w:rPr>
          <w:rFonts w:hint="eastAsia"/>
          <w:kern w:val="0"/>
        </w:rPr>
        <w:t>，</w:t>
      </w:r>
      <w:r w:rsidR="000612ED">
        <w:rPr>
          <w:rFonts w:hint="eastAsia"/>
          <w:kern w:val="0"/>
        </w:rPr>
        <w:t>其均值（如果非零）已被归入</w:t>
      </w:r>
      <w:r w:rsidR="000612ED">
        <w:rPr>
          <w:rFonts w:hint="eastAsia"/>
          <w:kern w:val="0"/>
        </w:rPr>
        <w:t>s</w:t>
      </w:r>
      <w:r w:rsidR="000612ED">
        <w:rPr>
          <w:kern w:val="0"/>
        </w:rPr>
        <w:t>eason</w:t>
      </w:r>
      <w:r w:rsidR="00036983">
        <w:rPr>
          <w:kern w:val="0"/>
        </w:rPr>
        <w:t>al</w:t>
      </w:r>
      <w:r w:rsidR="000612ED">
        <w:rPr>
          <w:kern w:val="0"/>
        </w:rPr>
        <w:t xml:space="preserve"> component</w:t>
      </w:r>
      <w:r w:rsidR="00EA071A">
        <w:rPr>
          <w:rFonts w:hint="eastAsia"/>
          <w:kern w:val="0"/>
        </w:rPr>
        <w:t>.</w:t>
      </w:r>
      <w:r w:rsidR="00EA071A">
        <w:rPr>
          <w:kern w:val="0"/>
        </w:rPr>
        <w:t xml:space="preserve"> </w:t>
      </w:r>
      <w:r w:rsidR="000612ED" w:rsidRPr="008E4810">
        <w:rPr>
          <w:rFonts w:hint="eastAsia"/>
          <w:kern w:val="0"/>
          <w:highlight w:val="yellow"/>
        </w:rPr>
        <w:t>M</w:t>
      </w:r>
      <w:r w:rsidR="000612ED" w:rsidRPr="008E4810">
        <w:rPr>
          <w:kern w:val="0"/>
          <w:highlight w:val="yellow"/>
        </w:rPr>
        <w:t>-3</w:t>
      </w:r>
      <w:r w:rsidR="000612ED" w:rsidRPr="008E4810">
        <w:rPr>
          <w:rFonts w:hint="eastAsia"/>
          <w:kern w:val="0"/>
          <w:highlight w:val="yellow"/>
        </w:rPr>
        <w:t>L</w:t>
      </w:r>
      <w:r w:rsidR="000612ED" w:rsidRPr="008E4810">
        <w:rPr>
          <w:kern w:val="0"/>
          <w:highlight w:val="yellow"/>
        </w:rPr>
        <w:t>, 3</w:t>
      </w:r>
      <w:r w:rsidR="000612ED" w:rsidRPr="008E4810">
        <w:rPr>
          <w:rFonts w:hint="eastAsia"/>
          <w:kern w:val="0"/>
          <w:highlight w:val="yellow"/>
        </w:rPr>
        <w:t>Q</w:t>
      </w:r>
      <w:r w:rsidR="00D2114F" w:rsidRPr="008E4810">
        <w:rPr>
          <w:rFonts w:hint="eastAsia"/>
          <w:kern w:val="0"/>
          <w:highlight w:val="yellow"/>
        </w:rPr>
        <w:t>的</w:t>
      </w:r>
      <w:r w:rsidR="00EA071A" w:rsidRPr="008E4810">
        <w:rPr>
          <w:rFonts w:hint="eastAsia"/>
          <w:kern w:val="0"/>
          <w:highlight w:val="yellow"/>
        </w:rPr>
        <w:t>r</w:t>
      </w:r>
      <w:r w:rsidR="00EA071A" w:rsidRPr="008E4810">
        <w:rPr>
          <w:kern w:val="0"/>
          <w:highlight w:val="yellow"/>
        </w:rPr>
        <w:t>e</w:t>
      </w:r>
      <w:r w:rsidR="00EA071A" w:rsidRPr="008E4810">
        <w:rPr>
          <w:rFonts w:hint="eastAsia"/>
          <w:kern w:val="0"/>
          <w:highlight w:val="yellow"/>
        </w:rPr>
        <w:t>sidual</w:t>
      </w:r>
      <w:r w:rsidR="00D2114F" w:rsidRPr="008E4810">
        <w:rPr>
          <w:rFonts w:hint="eastAsia"/>
          <w:kern w:val="0"/>
          <w:highlight w:val="yellow"/>
        </w:rPr>
        <w:t>零</w:t>
      </w:r>
      <w:r w:rsidR="00EA071A" w:rsidRPr="008E4810">
        <w:rPr>
          <w:rFonts w:hint="eastAsia"/>
          <w:kern w:val="0"/>
          <w:highlight w:val="yellow"/>
        </w:rPr>
        <w:t>样本</w:t>
      </w:r>
      <w:r w:rsidR="00D2114F" w:rsidRPr="008E4810">
        <w:rPr>
          <w:rFonts w:hint="eastAsia"/>
          <w:kern w:val="0"/>
          <w:highlight w:val="yellow"/>
        </w:rPr>
        <w:t>均值性</w:t>
      </w:r>
      <w:r w:rsidR="00EA071A" w:rsidRPr="008E4810">
        <w:rPr>
          <w:rFonts w:hint="eastAsia"/>
          <w:kern w:val="0"/>
          <w:highlight w:val="yellow"/>
        </w:rPr>
        <w:t>似乎不能获得理论保证？</w:t>
      </w:r>
      <w:r w:rsidR="00530B1B">
        <w:rPr>
          <w:rFonts w:hint="eastAsia"/>
          <w:kern w:val="0"/>
        </w:rPr>
        <w:t>当采样时间是年周期的整数</w:t>
      </w:r>
      <w:proofErr w:type="gramStart"/>
      <w:r w:rsidR="00530B1B">
        <w:rPr>
          <w:rFonts w:hint="eastAsia"/>
          <w:kern w:val="0"/>
        </w:rPr>
        <w:t>倍</w:t>
      </w:r>
      <w:proofErr w:type="gramEnd"/>
      <w:r w:rsidR="00530B1B">
        <w:rPr>
          <w:rFonts w:hint="eastAsia"/>
          <w:kern w:val="0"/>
        </w:rPr>
        <w:t>时</w:t>
      </w:r>
      <w:r w:rsidR="001B6F88">
        <w:rPr>
          <w:rFonts w:hint="eastAsia"/>
          <w:kern w:val="0"/>
        </w:rPr>
        <w:t>（</w:t>
      </w:r>
      <w:r w:rsidR="007841FA">
        <w:rPr>
          <w:rFonts w:hint="eastAsia"/>
          <w:kern w:val="0"/>
        </w:rPr>
        <w:t>本文</w:t>
      </w:r>
      <w:r w:rsidR="001B6F88">
        <w:rPr>
          <w:rFonts w:hint="eastAsia"/>
          <w:kern w:val="0"/>
        </w:rPr>
        <w:t>所有算例</w:t>
      </w:r>
      <w:r w:rsidR="00FB3AC0">
        <w:rPr>
          <w:rFonts w:hint="eastAsia"/>
          <w:kern w:val="0"/>
        </w:rPr>
        <w:t>都满足</w:t>
      </w:r>
      <w:r w:rsidR="001B6F88">
        <w:rPr>
          <w:rFonts w:hint="eastAsia"/>
          <w:kern w:val="0"/>
        </w:rPr>
        <w:t>）</w:t>
      </w:r>
      <w:r w:rsidR="00530B1B">
        <w:rPr>
          <w:rFonts w:hint="eastAsia"/>
          <w:kern w:val="0"/>
        </w:rPr>
        <w:t>，</w:t>
      </w:r>
      <w:r w:rsidR="00036983">
        <w:rPr>
          <w:rFonts w:hint="eastAsia"/>
          <w:kern w:val="0"/>
        </w:rPr>
        <w:t>所有方法输出的</w:t>
      </w:r>
      <w:r w:rsidR="00036983">
        <w:rPr>
          <w:kern w:val="0"/>
        </w:rPr>
        <w:t>seasonal component</w:t>
      </w:r>
      <w:r w:rsidR="00036983">
        <w:rPr>
          <w:rFonts w:hint="eastAsia"/>
          <w:kern w:val="0"/>
        </w:rPr>
        <w:t>的样本均值</w:t>
      </w:r>
      <w:r w:rsidR="001B6F88">
        <w:rPr>
          <w:rFonts w:hint="eastAsia"/>
          <w:kern w:val="0"/>
        </w:rPr>
        <w:t>都</w:t>
      </w:r>
      <w:r w:rsidR="00036983">
        <w:rPr>
          <w:rFonts w:hint="eastAsia"/>
          <w:kern w:val="0"/>
        </w:rPr>
        <w:t>接近零</w:t>
      </w:r>
      <w:r w:rsidR="00465859">
        <w:rPr>
          <w:rFonts w:hint="eastAsia"/>
          <w:kern w:val="0"/>
        </w:rPr>
        <w:t>，这</w:t>
      </w:r>
      <w:r w:rsidR="001B6F88">
        <w:rPr>
          <w:rFonts w:hint="eastAsia"/>
          <w:kern w:val="0"/>
        </w:rPr>
        <w:t>是</w:t>
      </w:r>
      <w:r w:rsidR="00465859">
        <w:rPr>
          <w:rFonts w:hint="eastAsia"/>
          <w:kern w:val="0"/>
        </w:rPr>
        <w:t>由各方法的定义保证</w:t>
      </w:r>
      <w:r w:rsidR="001B6F88">
        <w:rPr>
          <w:rFonts w:hint="eastAsia"/>
          <w:kern w:val="0"/>
        </w:rPr>
        <w:t>的</w:t>
      </w:r>
      <w:r w:rsidR="00465859">
        <w:rPr>
          <w:rFonts w:hint="eastAsia"/>
          <w:kern w:val="0"/>
        </w:rPr>
        <w:t>.</w:t>
      </w:r>
    </w:p>
    <w:p w14:paraId="64EBE18B" w14:textId="3B5E8B5E" w:rsidR="00B53C58" w:rsidRDefault="00FC43E4" w:rsidP="0044528D">
      <w:pPr>
        <w:pStyle w:val="afffff9"/>
      </w:pPr>
      <w:r>
        <w:drawing>
          <wp:inline distT="0" distB="0" distL="0" distR="0" wp14:anchorId="3D4CDBAC" wp14:editId="79BFE1BB">
            <wp:extent cx="4998541" cy="381371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541" cy="38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31F647D4" w:rsidR="00664730" w:rsidRDefault="008E2AA4" w:rsidP="008E2AA4">
      <w:pPr>
        <w:pStyle w:val="afd"/>
        <w:spacing w:after="156"/>
      </w:pPr>
      <w:bookmarkStart w:id="46" w:name="_Ref10948242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1</w:t>
      </w:r>
      <w:r>
        <w:fldChar w:fldCharType="end"/>
      </w:r>
      <w:bookmarkEnd w:id="46"/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304A2A3" wp14:editId="3C65C34A">
            <wp:extent cx="4999049" cy="38141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99049" cy="381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7D4DB348" w:rsidR="00ED57C6" w:rsidRDefault="00ED57C6" w:rsidP="00ED57C6">
      <w:pPr>
        <w:pStyle w:val="afd"/>
        <w:spacing w:after="156"/>
      </w:pPr>
      <w:bookmarkStart w:id="47" w:name="_Ref1094824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2</w:t>
      </w:r>
      <w:r>
        <w:fldChar w:fldCharType="end"/>
      </w:r>
      <w:bookmarkEnd w:id="47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44528D">
      <w:pPr>
        <w:pStyle w:val="afffff9"/>
      </w:pPr>
      <w:r>
        <w:rPr>
          <w:rFonts w:hint="eastAsia"/>
        </w:rPr>
        <w:drawing>
          <wp:inline distT="0" distB="0" distL="0" distR="0" wp14:anchorId="439031F2" wp14:editId="536EE691">
            <wp:extent cx="4999174" cy="381419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999174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4F07CFD6" w:rsidR="00A637D4" w:rsidRDefault="00A637D4" w:rsidP="00A637D4">
      <w:pPr>
        <w:pStyle w:val="afd"/>
        <w:spacing w:after="156"/>
      </w:pPr>
      <w:bookmarkStart w:id="48" w:name="_Ref10948243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3</w:t>
      </w:r>
      <w:r>
        <w:fldChar w:fldCharType="end"/>
      </w:r>
      <w:bookmarkEnd w:id="48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585119CC" wp14:editId="4DFC8F4B">
            <wp:extent cx="5009217" cy="3814199"/>
            <wp:effectExtent l="0" t="0" r="127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09217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57C1388E" w:rsidR="003D6AE9" w:rsidRDefault="003D6AE9" w:rsidP="003D6AE9">
      <w:pPr>
        <w:pStyle w:val="afd"/>
        <w:spacing w:after="156"/>
      </w:pPr>
      <w:bookmarkStart w:id="49" w:name="_Ref10948238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4</w:t>
      </w:r>
      <w:r>
        <w:fldChar w:fldCharType="end"/>
      </w:r>
      <w:bookmarkEnd w:id="49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7C22470" w14:textId="2242B027" w:rsidR="000C540F" w:rsidRDefault="000C540F" w:rsidP="0044528D">
      <w:pPr>
        <w:pStyle w:val="afffff9"/>
      </w:pPr>
      <w:r>
        <w:drawing>
          <wp:inline distT="0" distB="0" distL="0" distR="0" wp14:anchorId="736C817C" wp14:editId="6CE9F940">
            <wp:extent cx="5008916" cy="3813969"/>
            <wp:effectExtent l="0" t="0" r="127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deal_season_res_mean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08916" cy="3813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777AB" w14:textId="249000EB" w:rsidR="000C540F" w:rsidRDefault="000C540F" w:rsidP="000C540F">
      <w:pPr>
        <w:pStyle w:val="afd"/>
        <w:spacing w:after="156"/>
      </w:pPr>
      <w:bookmarkStart w:id="50" w:name="_Ref1094826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5</w:t>
      </w:r>
      <w:r>
        <w:fldChar w:fldCharType="end"/>
      </w:r>
      <w:bookmarkEnd w:id="50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及其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66BA6F17" w14:textId="2F10A097" w:rsidR="00132402" w:rsidRDefault="00132402" w:rsidP="00132402">
      <w:pPr>
        <w:pStyle w:val="afffffb"/>
        <w:spacing w:before="156"/>
      </w:pPr>
      <w:bookmarkStart w:id="51" w:name="_Ref110079705"/>
      <w:r>
        <w:rPr>
          <w:rFonts w:hint="eastAsia"/>
        </w:rPr>
        <w:lastRenderedPageBreak/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</w:t>
      </w:r>
      <w:r>
        <w:fldChar w:fldCharType="end"/>
      </w:r>
      <w:bookmarkEnd w:id="51"/>
      <w:r>
        <w:t xml:space="preserve">  </w:t>
      </w:r>
      <w:r>
        <w:rPr>
          <w:rFonts w:hint="eastAsia"/>
        </w:rPr>
        <w:t>在理想试验中，</w:t>
      </w:r>
      <w:r>
        <w:rPr>
          <w:rFonts w:hint="eastAsia"/>
        </w:rPr>
        <w:t>M</w:t>
      </w:r>
      <w:r>
        <w:t>-2</w:t>
      </w:r>
      <w:r w:rsidR="00825266">
        <w:t>A</w:t>
      </w:r>
      <w:r w:rsidR="00825266">
        <w:rPr>
          <w:rFonts w:hint="eastAsia"/>
        </w:rPr>
        <w:t xml:space="preserve"> </w:t>
      </w:r>
      <w:r w:rsidR="00825266">
        <w:t xml:space="preserve">minus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季节分量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5"/>
        <w:gridCol w:w="647"/>
        <w:gridCol w:w="647"/>
        <w:gridCol w:w="647"/>
        <w:gridCol w:w="647"/>
        <w:gridCol w:w="647"/>
        <w:gridCol w:w="647"/>
        <w:gridCol w:w="647"/>
        <w:gridCol w:w="647"/>
        <w:gridCol w:w="680"/>
        <w:gridCol w:w="645"/>
      </w:tblGrid>
      <w:tr w:rsidR="00132402" w:rsidRPr="00B56833" w14:paraId="713C0B56" w14:textId="77777777" w:rsidTr="004A6396"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1944B8AC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7C6D66DD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0C1017F6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073EC97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5A484DD9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22DF5460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CB4B8D8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C242BBB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42AE891D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3CCEF1D4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A20391D" w14:textId="77777777" w:rsidR="00132402" w:rsidRPr="00297D55" w:rsidRDefault="00132402" w:rsidP="004A639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297D55">
              <w:rPr>
                <w:b/>
                <w:sz w:val="18"/>
                <w:szCs w:val="18"/>
              </w:rPr>
              <w:t>C10</w:t>
            </w:r>
          </w:p>
        </w:tc>
      </w:tr>
      <w:tr w:rsidR="00132402" w:rsidRPr="00B56833" w14:paraId="615233A7" w14:textId="77777777" w:rsidTr="004A6396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78BE179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Max.Err. (1e-8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C55A2EB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8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C57E18B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27478F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1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951BC6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1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FB4997F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6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E71892E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4A8A737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4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523CC69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5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965B368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.76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DA07FC4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.77 (9)</w:t>
            </w:r>
          </w:p>
        </w:tc>
      </w:tr>
      <w:tr w:rsidR="00132402" w:rsidRPr="00B56833" w14:paraId="7ABCE29E" w14:textId="77777777" w:rsidTr="004A6396">
        <w:tc>
          <w:tcPr>
            <w:tcW w:w="0" w:type="auto"/>
            <w:vAlign w:val="center"/>
          </w:tcPr>
          <w:p w14:paraId="29948960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Min.Err. (1e-8 °C) (Order↑):</w:t>
            </w:r>
          </w:p>
        </w:tc>
        <w:tc>
          <w:tcPr>
            <w:tcW w:w="0" w:type="auto"/>
            <w:vAlign w:val="center"/>
          </w:tcPr>
          <w:p w14:paraId="4266FD7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8 (8)</w:t>
            </w:r>
          </w:p>
        </w:tc>
        <w:tc>
          <w:tcPr>
            <w:tcW w:w="0" w:type="auto"/>
            <w:vAlign w:val="center"/>
          </w:tcPr>
          <w:p w14:paraId="0415C287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8 (7)</w:t>
            </w:r>
          </w:p>
        </w:tc>
        <w:tc>
          <w:tcPr>
            <w:tcW w:w="0" w:type="auto"/>
            <w:vAlign w:val="center"/>
          </w:tcPr>
          <w:p w14:paraId="51D46CC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9 (4)</w:t>
            </w:r>
          </w:p>
        </w:tc>
        <w:tc>
          <w:tcPr>
            <w:tcW w:w="0" w:type="auto"/>
            <w:vAlign w:val="center"/>
          </w:tcPr>
          <w:p w14:paraId="5D5E609D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9 (3)</w:t>
            </w:r>
          </w:p>
        </w:tc>
        <w:tc>
          <w:tcPr>
            <w:tcW w:w="0" w:type="auto"/>
            <w:vAlign w:val="center"/>
          </w:tcPr>
          <w:p w14:paraId="08AD6212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8 (6)</w:t>
            </w:r>
          </w:p>
        </w:tc>
        <w:tc>
          <w:tcPr>
            <w:tcW w:w="0" w:type="auto"/>
            <w:vAlign w:val="center"/>
          </w:tcPr>
          <w:p w14:paraId="7E9809C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6.8 (5)</w:t>
            </w:r>
          </w:p>
        </w:tc>
        <w:tc>
          <w:tcPr>
            <w:tcW w:w="0" w:type="auto"/>
            <w:vAlign w:val="center"/>
          </w:tcPr>
          <w:p w14:paraId="29BB1A50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7.1 (2)</w:t>
            </w:r>
          </w:p>
        </w:tc>
        <w:tc>
          <w:tcPr>
            <w:tcW w:w="0" w:type="auto"/>
            <w:vAlign w:val="center"/>
          </w:tcPr>
          <w:p w14:paraId="09ED49CE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7.2 (1)</w:t>
            </w:r>
          </w:p>
        </w:tc>
        <w:tc>
          <w:tcPr>
            <w:tcW w:w="0" w:type="auto"/>
            <w:vAlign w:val="center"/>
          </w:tcPr>
          <w:p w14:paraId="6F351609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.1</w:t>
            </w:r>
            <w:r>
              <w:rPr>
                <w:sz w:val="18"/>
                <w:szCs w:val="18"/>
              </w:rPr>
              <w:t>0</w:t>
            </w:r>
            <w:r w:rsidRPr="00B56833">
              <w:rPr>
                <w:sz w:val="18"/>
                <w:szCs w:val="18"/>
              </w:rPr>
              <w:t xml:space="preserve"> (10)</w:t>
            </w:r>
          </w:p>
        </w:tc>
        <w:tc>
          <w:tcPr>
            <w:tcW w:w="0" w:type="auto"/>
            <w:vAlign w:val="center"/>
          </w:tcPr>
          <w:p w14:paraId="629B4BEE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-1.11 (9)</w:t>
            </w:r>
          </w:p>
        </w:tc>
      </w:tr>
      <w:tr w:rsidR="00132402" w:rsidRPr="00B56833" w14:paraId="500E08F8" w14:textId="77777777" w:rsidTr="004A6396">
        <w:tc>
          <w:tcPr>
            <w:tcW w:w="0" w:type="auto"/>
            <w:vAlign w:val="center"/>
          </w:tcPr>
          <w:p w14:paraId="3B4EBC96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B56833">
              <w:rPr>
                <w:sz w:val="18"/>
                <w:szCs w:val="18"/>
              </w:rPr>
              <w:t>Max.Abs.Err</w:t>
            </w:r>
            <w:proofErr w:type="gramEnd"/>
            <w:r w:rsidRPr="00B56833">
              <w:rPr>
                <w:sz w:val="18"/>
                <w:szCs w:val="18"/>
              </w:rPr>
              <w:t>. (1e-8 °C) (Order↓):</w:t>
            </w:r>
          </w:p>
        </w:tc>
        <w:tc>
          <w:tcPr>
            <w:tcW w:w="0" w:type="auto"/>
            <w:vAlign w:val="center"/>
          </w:tcPr>
          <w:p w14:paraId="56A5A3A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8 (8)</w:t>
            </w:r>
          </w:p>
        </w:tc>
        <w:tc>
          <w:tcPr>
            <w:tcW w:w="0" w:type="auto"/>
            <w:vAlign w:val="center"/>
          </w:tcPr>
          <w:p w14:paraId="2B8328DD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7)</w:t>
            </w:r>
          </w:p>
        </w:tc>
        <w:tc>
          <w:tcPr>
            <w:tcW w:w="0" w:type="auto"/>
            <w:vAlign w:val="center"/>
          </w:tcPr>
          <w:p w14:paraId="61C363CD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1 (4)</w:t>
            </w:r>
          </w:p>
        </w:tc>
        <w:tc>
          <w:tcPr>
            <w:tcW w:w="0" w:type="auto"/>
            <w:vAlign w:val="center"/>
          </w:tcPr>
          <w:p w14:paraId="1FD88E2F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1 (3)</w:t>
            </w:r>
          </w:p>
        </w:tc>
        <w:tc>
          <w:tcPr>
            <w:tcW w:w="0" w:type="auto"/>
            <w:vAlign w:val="center"/>
          </w:tcPr>
          <w:p w14:paraId="51D36B54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6)</w:t>
            </w:r>
          </w:p>
        </w:tc>
        <w:tc>
          <w:tcPr>
            <w:tcW w:w="0" w:type="auto"/>
            <w:vAlign w:val="center"/>
          </w:tcPr>
          <w:p w14:paraId="36C94F95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6.9 (5)</w:t>
            </w:r>
          </w:p>
        </w:tc>
        <w:tc>
          <w:tcPr>
            <w:tcW w:w="0" w:type="auto"/>
            <w:vAlign w:val="center"/>
          </w:tcPr>
          <w:p w14:paraId="63FEC757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4 (2)</w:t>
            </w:r>
          </w:p>
        </w:tc>
        <w:tc>
          <w:tcPr>
            <w:tcW w:w="0" w:type="auto"/>
            <w:vAlign w:val="center"/>
          </w:tcPr>
          <w:p w14:paraId="403247FF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27.5 (1)</w:t>
            </w:r>
          </w:p>
        </w:tc>
        <w:tc>
          <w:tcPr>
            <w:tcW w:w="0" w:type="auto"/>
            <w:vAlign w:val="center"/>
          </w:tcPr>
          <w:p w14:paraId="6400D0FC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.76 (10)</w:t>
            </w:r>
          </w:p>
        </w:tc>
        <w:tc>
          <w:tcPr>
            <w:tcW w:w="0" w:type="auto"/>
            <w:vAlign w:val="center"/>
          </w:tcPr>
          <w:p w14:paraId="0E5E3B1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.77 (9)</w:t>
            </w:r>
          </w:p>
        </w:tc>
      </w:tr>
      <w:tr w:rsidR="00132402" w:rsidRPr="00B56833" w14:paraId="0F75A884" w14:textId="77777777" w:rsidTr="004A6396">
        <w:tc>
          <w:tcPr>
            <w:tcW w:w="0" w:type="auto"/>
            <w:vAlign w:val="center"/>
          </w:tcPr>
          <w:p w14:paraId="457AF898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RMSE (1e-9 °C) (Order↓):</w:t>
            </w:r>
          </w:p>
        </w:tc>
        <w:tc>
          <w:tcPr>
            <w:tcW w:w="0" w:type="auto"/>
            <w:vAlign w:val="center"/>
          </w:tcPr>
          <w:p w14:paraId="199FCBA5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2 (8)</w:t>
            </w:r>
          </w:p>
        </w:tc>
        <w:tc>
          <w:tcPr>
            <w:tcW w:w="0" w:type="auto"/>
            <w:vAlign w:val="center"/>
          </w:tcPr>
          <w:p w14:paraId="2254260D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2 (7)</w:t>
            </w:r>
          </w:p>
        </w:tc>
        <w:tc>
          <w:tcPr>
            <w:tcW w:w="0" w:type="auto"/>
            <w:vAlign w:val="center"/>
          </w:tcPr>
          <w:p w14:paraId="1144818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3 (4)</w:t>
            </w:r>
          </w:p>
        </w:tc>
        <w:tc>
          <w:tcPr>
            <w:tcW w:w="0" w:type="auto"/>
            <w:vAlign w:val="center"/>
          </w:tcPr>
          <w:p w14:paraId="0C2A432F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3 (3)</w:t>
            </w:r>
          </w:p>
        </w:tc>
        <w:tc>
          <w:tcPr>
            <w:tcW w:w="0" w:type="auto"/>
            <w:vAlign w:val="center"/>
          </w:tcPr>
          <w:p w14:paraId="4C601074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2 (6)</w:t>
            </w:r>
          </w:p>
        </w:tc>
        <w:tc>
          <w:tcPr>
            <w:tcW w:w="0" w:type="auto"/>
            <w:vAlign w:val="center"/>
          </w:tcPr>
          <w:p w14:paraId="1C641CB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2 (5)</w:t>
            </w:r>
          </w:p>
        </w:tc>
        <w:tc>
          <w:tcPr>
            <w:tcW w:w="0" w:type="auto"/>
            <w:vAlign w:val="center"/>
          </w:tcPr>
          <w:p w14:paraId="47AD7104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5 (2)</w:t>
            </w:r>
          </w:p>
        </w:tc>
        <w:tc>
          <w:tcPr>
            <w:tcW w:w="0" w:type="auto"/>
            <w:vAlign w:val="center"/>
          </w:tcPr>
          <w:p w14:paraId="63D58190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35 (1)</w:t>
            </w:r>
          </w:p>
        </w:tc>
        <w:tc>
          <w:tcPr>
            <w:tcW w:w="0" w:type="auto"/>
            <w:vAlign w:val="center"/>
          </w:tcPr>
          <w:p w14:paraId="10D86CB9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8.57 (10)</w:t>
            </w:r>
          </w:p>
        </w:tc>
        <w:tc>
          <w:tcPr>
            <w:tcW w:w="0" w:type="auto"/>
            <w:vAlign w:val="center"/>
          </w:tcPr>
          <w:p w14:paraId="59CFAEE7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8.65 (9)</w:t>
            </w:r>
          </w:p>
        </w:tc>
      </w:tr>
      <w:tr w:rsidR="00132402" w:rsidRPr="00B56833" w14:paraId="3A0BB8EF" w14:textId="77777777" w:rsidTr="004A6396"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FCE8634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B56833">
              <w:rPr>
                <w:sz w:val="18"/>
                <w:szCs w:val="18"/>
              </w:rPr>
              <w:t>Mean.Abs.Err</w:t>
            </w:r>
            <w:proofErr w:type="gramEnd"/>
            <w:r w:rsidRPr="00B56833">
              <w:rPr>
                <w:sz w:val="18"/>
                <w:szCs w:val="18"/>
              </w:rPr>
              <w:t>. (1e-9 °C) (Order↓):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0FF3FD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1 (8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7B41423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1 (7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1195544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2 (4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8CDFE3B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2 (3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19EF541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1 (6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A336D98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2 (5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20035CA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4 (2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D1C55F5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114 (1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531A6E18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7.19 (10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7FE839C" w14:textId="77777777" w:rsidR="00132402" w:rsidRPr="00B56833" w:rsidRDefault="00132402" w:rsidP="004A639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56833">
              <w:rPr>
                <w:sz w:val="18"/>
                <w:szCs w:val="18"/>
              </w:rPr>
              <w:t>7.26 (9)</w:t>
            </w:r>
          </w:p>
        </w:tc>
      </w:tr>
    </w:tbl>
    <w:p w14:paraId="1460A28D" w14:textId="08DC97BE" w:rsidR="00DD0949" w:rsidRDefault="00DD0949" w:rsidP="00DD0949">
      <w:pPr>
        <w:pStyle w:val="afffffb"/>
        <w:spacing w:before="156"/>
      </w:pPr>
      <w:bookmarkStart w:id="52" w:name="_Ref110079706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</w:t>
      </w:r>
      <w:r>
        <w:fldChar w:fldCharType="end"/>
      </w:r>
      <w:bookmarkEnd w:id="52"/>
      <w:r>
        <w:t xml:space="preserve">  </w:t>
      </w:r>
      <w:r>
        <w:rPr>
          <w:rFonts w:hint="eastAsia"/>
        </w:rPr>
        <w:t>在理想试验中，</w:t>
      </w:r>
      <w:r>
        <w:rPr>
          <w:rFonts w:hint="eastAsia"/>
        </w:rPr>
        <w:t>M</w:t>
      </w:r>
      <w:r>
        <w:t>-2</w:t>
      </w:r>
      <w:r w:rsidR="00825266">
        <w:t>A</w:t>
      </w:r>
      <w:r w:rsidR="00825266">
        <w:rPr>
          <w:rFonts w:hint="eastAsia"/>
        </w:rPr>
        <w:t xml:space="preserve"> </w:t>
      </w:r>
      <w:r w:rsidR="00825266">
        <w:t xml:space="preserve">minus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2"/>
        <w:gridCol w:w="710"/>
        <w:gridCol w:w="662"/>
        <w:gridCol w:w="662"/>
        <w:gridCol w:w="662"/>
        <w:gridCol w:w="662"/>
        <w:gridCol w:w="662"/>
        <w:gridCol w:w="662"/>
        <w:gridCol w:w="678"/>
        <w:gridCol w:w="662"/>
        <w:gridCol w:w="662"/>
      </w:tblGrid>
      <w:tr w:rsidR="004A6396" w:rsidRPr="004A6396" w14:paraId="6DA8250E" w14:textId="77777777" w:rsidTr="00347D14"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EB3AC46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6DE4BD50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B3F95A1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15C2D29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83D587B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47857AD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7C85E64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CD9F44D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07DFCE0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C5ADB1E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494DB26" w14:textId="77777777" w:rsidR="004A6396" w:rsidRPr="00347D14" w:rsidRDefault="004A6396" w:rsidP="00347D14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7D14">
              <w:rPr>
                <w:b/>
                <w:sz w:val="18"/>
                <w:szCs w:val="18"/>
              </w:rPr>
              <w:t>C10</w:t>
            </w:r>
          </w:p>
        </w:tc>
      </w:tr>
      <w:tr w:rsidR="004A6396" w:rsidRPr="004A6396" w14:paraId="35A54A41" w14:textId="77777777" w:rsidTr="00347D14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6A28BA3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4D3C84E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.59 (1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BB814E1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2.9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005CC95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8.49 (9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9866FF5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9.8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581DF59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2622EE7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21.4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BAE1808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0DCA2A8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1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B58D6E6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A38F1E9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21.4 (3)</w:t>
            </w:r>
          </w:p>
        </w:tc>
      </w:tr>
      <w:tr w:rsidR="004A6396" w:rsidRPr="004A6396" w14:paraId="3081EB18" w14:textId="77777777" w:rsidTr="00347D14"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11E703D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7C498B9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.59 (1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C23AC67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2.9 (6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F99B1ED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8.49 (2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64BA805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9.8 (7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F796FE8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4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0C6D194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21.4 (8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662DA61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3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9609D40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1 (10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A7D43D7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10.1 (5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2A073AA" w14:textId="77777777" w:rsidR="004A6396" w:rsidRPr="004A6396" w:rsidRDefault="004A6396" w:rsidP="00347D14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A6396">
              <w:rPr>
                <w:sz w:val="18"/>
                <w:szCs w:val="18"/>
              </w:rPr>
              <w:t>21.4 (9)</w:t>
            </w:r>
          </w:p>
        </w:tc>
      </w:tr>
    </w:tbl>
    <w:p w14:paraId="38A15E58" w14:textId="0B0956CA" w:rsidR="00561495" w:rsidRDefault="00561495" w:rsidP="0076144F">
      <w:pPr>
        <w:pStyle w:val="afffff9"/>
      </w:pPr>
      <w:r>
        <w:drawing>
          <wp:inline distT="0" distB="0" distL="0" distR="0" wp14:anchorId="6B893D94" wp14:editId="1887A6B4">
            <wp:extent cx="5066030" cy="3848100"/>
            <wp:effectExtent l="0" t="0" r="1270" b="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534566" w14:textId="5E072FAD" w:rsidR="00561495" w:rsidRPr="00561495" w:rsidRDefault="00561495" w:rsidP="00561495">
      <w:pPr>
        <w:pStyle w:val="afd"/>
        <w:spacing w:after="156"/>
      </w:pPr>
      <w:bookmarkStart w:id="53" w:name="_Ref11008196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6</w:t>
      </w:r>
      <w:r>
        <w:fldChar w:fldCharType="end"/>
      </w:r>
      <w:bookmarkEnd w:id="53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5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6EC28AAE" w14:textId="7DD03C2C" w:rsidR="00132402" w:rsidRDefault="0076144F" w:rsidP="0076144F">
      <w:pPr>
        <w:pStyle w:val="afffff9"/>
      </w:pPr>
      <w:r>
        <w:lastRenderedPageBreak/>
        <w:drawing>
          <wp:inline distT="0" distB="0" distL="0" distR="0" wp14:anchorId="195C7F79" wp14:editId="3C5985A0">
            <wp:extent cx="5066030" cy="3848100"/>
            <wp:effectExtent l="0" t="0" r="127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E204D8" w14:textId="28A6CC4A" w:rsidR="0076144F" w:rsidRDefault="0076144F" w:rsidP="0076144F">
      <w:pPr>
        <w:pStyle w:val="afd"/>
        <w:spacing w:after="156"/>
      </w:pPr>
      <w:bookmarkStart w:id="54" w:name="_Ref11008196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7</w:t>
      </w:r>
      <w:r>
        <w:fldChar w:fldCharType="end"/>
      </w:r>
      <w:bookmarkEnd w:id="54"/>
      <w:r>
        <w:t xml:space="preserve">  </w:t>
      </w:r>
      <w:r w:rsidR="005400B0">
        <w:rPr>
          <w:rFonts w:hint="eastAsia"/>
        </w:rPr>
        <w:t>在理想试验</w:t>
      </w:r>
      <w:r w:rsidR="005400B0">
        <w:rPr>
          <w:rFonts w:hint="eastAsia"/>
        </w:rPr>
        <w:t>Ca</w:t>
      </w:r>
      <w:r w:rsidR="005400B0">
        <w:t>se 6</w:t>
      </w:r>
      <w:r w:rsidR="005400B0">
        <w:rPr>
          <w:rFonts w:hint="eastAsia"/>
        </w:rPr>
        <w:t>中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706B298E" w14:textId="381619E0" w:rsidR="00122D07" w:rsidRDefault="00122D07" w:rsidP="00122D07">
      <w:pPr>
        <w:pStyle w:val="afffff9"/>
      </w:pPr>
      <w:r>
        <w:drawing>
          <wp:inline distT="0" distB="0" distL="0" distR="0" wp14:anchorId="3AD30963" wp14:editId="26C2E740">
            <wp:extent cx="5064760" cy="3848735"/>
            <wp:effectExtent l="0" t="0" r="2540" b="0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760" cy="384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EB6A2F" w14:textId="09E47C19" w:rsidR="00122D07" w:rsidRPr="00122D07" w:rsidRDefault="00122D07" w:rsidP="00122D07">
      <w:pPr>
        <w:pStyle w:val="afd"/>
        <w:spacing w:after="156"/>
      </w:pPr>
      <w:bookmarkStart w:id="55" w:name="_Ref11024363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8</w:t>
      </w:r>
      <w:r>
        <w:fldChar w:fldCharType="end"/>
      </w:r>
      <w:bookmarkEnd w:id="55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8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621A9ED9" w14:textId="0CC0BAD7" w:rsidR="009517C7" w:rsidRDefault="009517C7" w:rsidP="009517C7">
      <w:pPr>
        <w:pStyle w:val="afffffb"/>
        <w:spacing w:before="156"/>
      </w:pPr>
      <w:bookmarkStart w:id="56" w:name="_Ref110110687"/>
      <w:r>
        <w:rPr>
          <w:rFonts w:hint="eastAsia"/>
        </w:rPr>
        <w:lastRenderedPageBreak/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</w:t>
      </w:r>
      <w:r>
        <w:fldChar w:fldCharType="end"/>
      </w:r>
      <w:bookmarkEnd w:id="56"/>
      <w:r>
        <w:t xml:space="preserve">  </w:t>
      </w:r>
      <w:r>
        <w:rPr>
          <w:rFonts w:hint="eastAsia"/>
        </w:rPr>
        <w:t>在理想试验中，</w:t>
      </w:r>
      <w:r>
        <w:t>M-1A</w:t>
      </w:r>
      <w:r w:rsidR="00825266">
        <w:rPr>
          <w:rFonts w:hint="eastAsia"/>
        </w:rPr>
        <w:t xml:space="preserve"> </w:t>
      </w:r>
      <w:r w:rsidR="00825266">
        <w:t xml:space="preserve">minus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季节分量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0"/>
        <w:gridCol w:w="649"/>
        <w:gridCol w:w="649"/>
        <w:gridCol w:w="677"/>
        <w:gridCol w:w="677"/>
        <w:gridCol w:w="677"/>
        <w:gridCol w:w="677"/>
        <w:gridCol w:w="677"/>
        <w:gridCol w:w="677"/>
        <w:gridCol w:w="677"/>
        <w:gridCol w:w="719"/>
      </w:tblGrid>
      <w:tr w:rsidR="009517C7" w:rsidRPr="009517C7" w14:paraId="06907DF4" w14:textId="77777777" w:rsidTr="008E663B"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92581C3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EEFC7F7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FD73C6D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F35F870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488CE89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F681C2E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80E1CAD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06EFE60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2D218770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A559000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F8258AB" w14:textId="77777777" w:rsidR="009517C7" w:rsidRPr="008E663B" w:rsidRDefault="009517C7" w:rsidP="009517C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10</w:t>
            </w:r>
          </w:p>
        </w:tc>
      </w:tr>
      <w:tr w:rsidR="009517C7" w:rsidRPr="009517C7" w14:paraId="765A49CE" w14:textId="77777777" w:rsidTr="008E663B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03CA758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Max.Err. (1e-5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1ECD387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5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57BC5EC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5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864CD73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70.3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E2A58AC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70.3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998722F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6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8615BA7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6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A05E2B1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6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ED69604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69.6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945D8A3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4.07 (9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794E678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4.07 (10)</w:t>
            </w:r>
          </w:p>
        </w:tc>
      </w:tr>
      <w:tr w:rsidR="009517C7" w:rsidRPr="009517C7" w14:paraId="703C76BF" w14:textId="77777777" w:rsidTr="008E663B"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0CE573B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Min.Err. (1e-5 °C) (Order↑):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6F51B6C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 (7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429BF6D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 (8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0A178A0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5 (1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D9D60E9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5 (2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99BB770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2 (3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5D939FF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2 (5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992E4A5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2 (4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35A7531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87.2 (6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04EBE2D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5.74 (9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7E2BB69" w14:textId="77777777" w:rsidR="009517C7" w:rsidRPr="009517C7" w:rsidRDefault="009517C7" w:rsidP="009517C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9517C7">
              <w:rPr>
                <w:sz w:val="18"/>
                <w:szCs w:val="18"/>
              </w:rPr>
              <w:t>-5.74 (10)</w:t>
            </w:r>
          </w:p>
        </w:tc>
      </w:tr>
    </w:tbl>
    <w:p w14:paraId="07736F90" w14:textId="75DB7A03" w:rsidR="00CE721D" w:rsidRDefault="00CE721D" w:rsidP="00CE721D">
      <w:pPr>
        <w:pStyle w:val="afffffb"/>
        <w:spacing w:before="156"/>
      </w:pPr>
      <w:bookmarkStart w:id="57" w:name="_Ref110110680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5</w:t>
      </w:r>
      <w:r>
        <w:fldChar w:fldCharType="end"/>
      </w:r>
      <w:bookmarkEnd w:id="57"/>
      <w:r>
        <w:t xml:space="preserve">  </w:t>
      </w:r>
      <w:r>
        <w:rPr>
          <w:rFonts w:hint="eastAsia"/>
        </w:rPr>
        <w:t>在理想试验中，</w:t>
      </w:r>
      <w:r>
        <w:t>M-1A</w:t>
      </w:r>
      <w:r w:rsidR="00825266">
        <w:rPr>
          <w:rFonts w:hint="eastAsia"/>
        </w:rPr>
        <w:t xml:space="preserve"> minus</w:t>
      </w:r>
      <w:r w:rsidR="00825266">
        <w:t xml:space="preserve">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1"/>
        <w:gridCol w:w="661"/>
        <w:gridCol w:w="648"/>
        <w:gridCol w:w="648"/>
        <w:gridCol w:w="648"/>
        <w:gridCol w:w="648"/>
        <w:gridCol w:w="648"/>
        <w:gridCol w:w="648"/>
        <w:gridCol w:w="660"/>
        <w:gridCol w:w="660"/>
        <w:gridCol w:w="626"/>
      </w:tblGrid>
      <w:tr w:rsidR="00142A69" w:rsidRPr="00142A69" w14:paraId="487726EE" w14:textId="77777777" w:rsidTr="00A47E4F"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EF93C86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A93D8F1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4F65D8E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A6FFFC8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5B4646A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47CF84B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94E4184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A3450ED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4116432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A3DB2AC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6BFC4886" w14:textId="77777777" w:rsidR="00142A69" w:rsidRPr="008E663B" w:rsidRDefault="00142A69" w:rsidP="00142A6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E663B">
              <w:rPr>
                <w:b/>
                <w:sz w:val="18"/>
                <w:szCs w:val="18"/>
              </w:rPr>
              <w:t>C10</w:t>
            </w:r>
          </w:p>
        </w:tc>
      </w:tr>
      <w:tr w:rsidR="00142A69" w:rsidRPr="00142A69" w14:paraId="0E4AC0D2" w14:textId="77777777" w:rsidTr="00A47E4F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E1D41D1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Max.Err. (1e-2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372C21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6.28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48D0463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41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0EE127E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08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8486561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21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C6632F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16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7BD5FBB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29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70E5F6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16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D6EBD6D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6.2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C65AB41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37 (1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367C059" w14:textId="0529CC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5</w:t>
            </w:r>
            <w:r w:rsidR="004B7227">
              <w:rPr>
                <w:sz w:val="18"/>
                <w:szCs w:val="18"/>
              </w:rPr>
              <w:t>0</w:t>
            </w:r>
            <w:r w:rsidRPr="00142A69">
              <w:rPr>
                <w:sz w:val="18"/>
                <w:szCs w:val="18"/>
              </w:rPr>
              <w:t xml:space="preserve"> (9)</w:t>
            </w:r>
          </w:p>
        </w:tc>
      </w:tr>
      <w:tr w:rsidR="00142A69" w:rsidRPr="00142A69" w14:paraId="471FAC4C" w14:textId="77777777" w:rsidTr="008E663B">
        <w:tc>
          <w:tcPr>
            <w:tcW w:w="0" w:type="auto"/>
            <w:vAlign w:val="center"/>
          </w:tcPr>
          <w:p w14:paraId="64D3EB63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30FA3086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59.1 (1)</w:t>
            </w:r>
          </w:p>
        </w:tc>
        <w:tc>
          <w:tcPr>
            <w:tcW w:w="0" w:type="auto"/>
            <w:vAlign w:val="center"/>
          </w:tcPr>
          <w:p w14:paraId="09244C51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47.8 (5)</w:t>
            </w:r>
          </w:p>
        </w:tc>
        <w:tc>
          <w:tcPr>
            <w:tcW w:w="0" w:type="auto"/>
            <w:vAlign w:val="center"/>
          </w:tcPr>
          <w:p w14:paraId="5090656A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53.3 (2)</w:t>
            </w:r>
          </w:p>
        </w:tc>
        <w:tc>
          <w:tcPr>
            <w:tcW w:w="0" w:type="auto"/>
            <w:vAlign w:val="center"/>
          </w:tcPr>
          <w:p w14:paraId="4E8F70DE" w14:textId="73A0FB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42</w:t>
            </w:r>
            <w:r w:rsidR="007249A8">
              <w:rPr>
                <w:sz w:val="18"/>
                <w:szCs w:val="18"/>
              </w:rPr>
              <w:t>.0</w:t>
            </w:r>
            <w:r w:rsidRPr="00142A69">
              <w:rPr>
                <w:sz w:val="18"/>
                <w:szCs w:val="18"/>
              </w:rPr>
              <w:t xml:space="preserve"> (6)</w:t>
            </w:r>
          </w:p>
        </w:tc>
        <w:tc>
          <w:tcPr>
            <w:tcW w:w="0" w:type="auto"/>
            <w:vAlign w:val="center"/>
          </w:tcPr>
          <w:p w14:paraId="6FE9DAE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50.9 (4)</w:t>
            </w:r>
          </w:p>
        </w:tc>
        <w:tc>
          <w:tcPr>
            <w:tcW w:w="0" w:type="auto"/>
            <w:vAlign w:val="center"/>
          </w:tcPr>
          <w:p w14:paraId="79808D9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39.6 (7)</w:t>
            </w:r>
          </w:p>
        </w:tc>
        <w:tc>
          <w:tcPr>
            <w:tcW w:w="0" w:type="auto"/>
            <w:vAlign w:val="center"/>
          </w:tcPr>
          <w:p w14:paraId="53C59FDE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-50.9 (3)</w:t>
            </w:r>
          </w:p>
        </w:tc>
        <w:tc>
          <w:tcPr>
            <w:tcW w:w="0" w:type="auto"/>
            <w:vAlign w:val="center"/>
          </w:tcPr>
          <w:p w14:paraId="5F92EDC6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39.5 (10)</w:t>
            </w:r>
          </w:p>
        </w:tc>
        <w:tc>
          <w:tcPr>
            <w:tcW w:w="0" w:type="auto"/>
            <w:vAlign w:val="center"/>
          </w:tcPr>
          <w:p w14:paraId="22B8B4E0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6.46 (8)</w:t>
            </w:r>
          </w:p>
        </w:tc>
        <w:tc>
          <w:tcPr>
            <w:tcW w:w="0" w:type="auto"/>
            <w:vAlign w:val="center"/>
          </w:tcPr>
          <w:p w14:paraId="22FFB71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7.8 (9)</w:t>
            </w:r>
          </w:p>
        </w:tc>
      </w:tr>
      <w:tr w:rsidR="00142A69" w:rsidRPr="00142A69" w14:paraId="2B8A5D72" w14:textId="77777777" w:rsidTr="008E663B">
        <w:tc>
          <w:tcPr>
            <w:tcW w:w="0" w:type="auto"/>
            <w:vAlign w:val="center"/>
          </w:tcPr>
          <w:p w14:paraId="2521A94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142A69">
              <w:rPr>
                <w:sz w:val="18"/>
                <w:szCs w:val="18"/>
              </w:rPr>
              <w:t>Max.Abs.Err</w:t>
            </w:r>
            <w:proofErr w:type="gramEnd"/>
            <w:r w:rsidRPr="00142A69">
              <w:rPr>
                <w:sz w:val="18"/>
                <w:szCs w:val="18"/>
              </w:rPr>
              <w:t>. (1e-2 °C) (Order↓):</w:t>
            </w:r>
          </w:p>
        </w:tc>
        <w:tc>
          <w:tcPr>
            <w:tcW w:w="0" w:type="auto"/>
            <w:vAlign w:val="center"/>
          </w:tcPr>
          <w:p w14:paraId="17675E63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6.28 (8)</w:t>
            </w:r>
          </w:p>
        </w:tc>
        <w:tc>
          <w:tcPr>
            <w:tcW w:w="0" w:type="auto"/>
            <w:vAlign w:val="center"/>
          </w:tcPr>
          <w:p w14:paraId="739CB6C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41 (4)</w:t>
            </w:r>
          </w:p>
        </w:tc>
        <w:tc>
          <w:tcPr>
            <w:tcW w:w="0" w:type="auto"/>
            <w:vAlign w:val="center"/>
          </w:tcPr>
          <w:p w14:paraId="5E1D070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08 (7)</w:t>
            </w:r>
          </w:p>
        </w:tc>
        <w:tc>
          <w:tcPr>
            <w:tcW w:w="0" w:type="auto"/>
            <w:vAlign w:val="center"/>
          </w:tcPr>
          <w:p w14:paraId="1AA442E2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21 (3)</w:t>
            </w:r>
          </w:p>
        </w:tc>
        <w:tc>
          <w:tcPr>
            <w:tcW w:w="0" w:type="auto"/>
            <w:vAlign w:val="center"/>
          </w:tcPr>
          <w:p w14:paraId="2AA6A4AE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16 (6)</w:t>
            </w:r>
          </w:p>
        </w:tc>
        <w:tc>
          <w:tcPr>
            <w:tcW w:w="0" w:type="auto"/>
            <w:vAlign w:val="center"/>
          </w:tcPr>
          <w:p w14:paraId="5608731D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29 (2)</w:t>
            </w:r>
          </w:p>
        </w:tc>
        <w:tc>
          <w:tcPr>
            <w:tcW w:w="0" w:type="auto"/>
            <w:vAlign w:val="center"/>
          </w:tcPr>
          <w:p w14:paraId="1D34F97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7.16 (5)</w:t>
            </w:r>
          </w:p>
        </w:tc>
        <w:tc>
          <w:tcPr>
            <w:tcW w:w="0" w:type="auto"/>
            <w:vAlign w:val="center"/>
          </w:tcPr>
          <w:p w14:paraId="1452896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6.2 (1)</w:t>
            </w:r>
          </w:p>
        </w:tc>
        <w:tc>
          <w:tcPr>
            <w:tcW w:w="0" w:type="auto"/>
            <w:vAlign w:val="center"/>
          </w:tcPr>
          <w:p w14:paraId="3D6EA32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37 (10)</w:t>
            </w:r>
          </w:p>
        </w:tc>
        <w:tc>
          <w:tcPr>
            <w:tcW w:w="0" w:type="auto"/>
            <w:vAlign w:val="center"/>
          </w:tcPr>
          <w:p w14:paraId="58756AAD" w14:textId="4CACB79C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5</w:t>
            </w:r>
            <w:r w:rsidR="004B7227">
              <w:rPr>
                <w:sz w:val="18"/>
                <w:szCs w:val="18"/>
              </w:rPr>
              <w:t>0</w:t>
            </w:r>
            <w:r w:rsidRPr="00142A69">
              <w:rPr>
                <w:sz w:val="18"/>
                <w:szCs w:val="18"/>
              </w:rPr>
              <w:t xml:space="preserve"> (9)</w:t>
            </w:r>
          </w:p>
        </w:tc>
      </w:tr>
      <w:tr w:rsidR="00142A69" w:rsidRPr="00142A69" w14:paraId="2D11E41E" w14:textId="77777777" w:rsidTr="008E663B">
        <w:tc>
          <w:tcPr>
            <w:tcW w:w="0" w:type="auto"/>
            <w:vAlign w:val="center"/>
          </w:tcPr>
          <w:p w14:paraId="762F95C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RMSE (1e-2 °C) (Order↓):</w:t>
            </w:r>
          </w:p>
        </w:tc>
        <w:tc>
          <w:tcPr>
            <w:tcW w:w="0" w:type="auto"/>
            <w:vAlign w:val="center"/>
          </w:tcPr>
          <w:p w14:paraId="1A9222C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77 (9)</w:t>
            </w:r>
          </w:p>
        </w:tc>
        <w:tc>
          <w:tcPr>
            <w:tcW w:w="0" w:type="auto"/>
            <w:vAlign w:val="center"/>
          </w:tcPr>
          <w:p w14:paraId="734CEF5A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19 (4)</w:t>
            </w:r>
          </w:p>
        </w:tc>
        <w:tc>
          <w:tcPr>
            <w:tcW w:w="0" w:type="auto"/>
            <w:vAlign w:val="center"/>
          </w:tcPr>
          <w:p w14:paraId="69873F56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99 (8)</w:t>
            </w:r>
          </w:p>
        </w:tc>
        <w:tc>
          <w:tcPr>
            <w:tcW w:w="0" w:type="auto"/>
            <w:vAlign w:val="center"/>
          </w:tcPr>
          <w:p w14:paraId="0495B8F6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67 (3)</w:t>
            </w:r>
          </w:p>
        </w:tc>
        <w:tc>
          <w:tcPr>
            <w:tcW w:w="0" w:type="auto"/>
            <w:vAlign w:val="center"/>
          </w:tcPr>
          <w:p w14:paraId="7EE56C5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04 (7)</w:t>
            </w:r>
          </w:p>
        </w:tc>
        <w:tc>
          <w:tcPr>
            <w:tcW w:w="0" w:type="auto"/>
            <w:vAlign w:val="center"/>
          </w:tcPr>
          <w:p w14:paraId="427B1210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78 (2)</w:t>
            </w:r>
          </w:p>
        </w:tc>
        <w:tc>
          <w:tcPr>
            <w:tcW w:w="0" w:type="auto"/>
            <w:vAlign w:val="center"/>
          </w:tcPr>
          <w:p w14:paraId="0670C76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04 (6)</w:t>
            </w:r>
          </w:p>
        </w:tc>
        <w:tc>
          <w:tcPr>
            <w:tcW w:w="0" w:type="auto"/>
            <w:vAlign w:val="center"/>
          </w:tcPr>
          <w:p w14:paraId="2F9EA139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.2 (1)</w:t>
            </w:r>
          </w:p>
        </w:tc>
        <w:tc>
          <w:tcPr>
            <w:tcW w:w="0" w:type="auto"/>
            <w:vAlign w:val="center"/>
          </w:tcPr>
          <w:p w14:paraId="739BC346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01 (10)</w:t>
            </w:r>
          </w:p>
        </w:tc>
        <w:tc>
          <w:tcPr>
            <w:tcW w:w="0" w:type="auto"/>
            <w:vAlign w:val="center"/>
          </w:tcPr>
          <w:p w14:paraId="399F3DC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.14 (5)</w:t>
            </w:r>
          </w:p>
        </w:tc>
      </w:tr>
      <w:tr w:rsidR="00142A69" w:rsidRPr="00142A69" w14:paraId="4FBEAC4F" w14:textId="77777777" w:rsidTr="008E663B">
        <w:tc>
          <w:tcPr>
            <w:tcW w:w="0" w:type="auto"/>
            <w:vAlign w:val="center"/>
          </w:tcPr>
          <w:p w14:paraId="22693129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142A69">
              <w:rPr>
                <w:sz w:val="18"/>
                <w:szCs w:val="18"/>
              </w:rPr>
              <w:t>Mean.Abs.Err</w:t>
            </w:r>
            <w:proofErr w:type="gramEnd"/>
            <w:r w:rsidRPr="00142A69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388FB8B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78 (10)</w:t>
            </w:r>
          </w:p>
        </w:tc>
        <w:tc>
          <w:tcPr>
            <w:tcW w:w="0" w:type="auto"/>
            <w:vAlign w:val="center"/>
          </w:tcPr>
          <w:p w14:paraId="7CAD9DD0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7.6 (5)</w:t>
            </w:r>
          </w:p>
        </w:tc>
        <w:tc>
          <w:tcPr>
            <w:tcW w:w="0" w:type="auto"/>
            <w:vAlign w:val="center"/>
          </w:tcPr>
          <w:p w14:paraId="2B8C3F42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4.3 (8)</w:t>
            </w:r>
          </w:p>
        </w:tc>
        <w:tc>
          <w:tcPr>
            <w:tcW w:w="0" w:type="auto"/>
            <w:vAlign w:val="center"/>
          </w:tcPr>
          <w:p w14:paraId="3E6382D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3.4 (3)</w:t>
            </w:r>
          </w:p>
        </w:tc>
        <w:tc>
          <w:tcPr>
            <w:tcW w:w="0" w:type="auto"/>
            <w:vAlign w:val="center"/>
          </w:tcPr>
          <w:p w14:paraId="0A9F7755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5.4 (7)</w:t>
            </w:r>
          </w:p>
        </w:tc>
        <w:tc>
          <w:tcPr>
            <w:tcW w:w="0" w:type="auto"/>
            <w:vAlign w:val="center"/>
          </w:tcPr>
          <w:p w14:paraId="22B1A9B5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4.7 (2)</w:t>
            </w:r>
          </w:p>
        </w:tc>
        <w:tc>
          <w:tcPr>
            <w:tcW w:w="0" w:type="auto"/>
            <w:vAlign w:val="center"/>
          </w:tcPr>
          <w:p w14:paraId="14C8569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5.4 (6)</w:t>
            </w:r>
          </w:p>
        </w:tc>
        <w:tc>
          <w:tcPr>
            <w:tcW w:w="0" w:type="auto"/>
            <w:vAlign w:val="center"/>
          </w:tcPr>
          <w:p w14:paraId="64AE2CBA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1 (1)</w:t>
            </w:r>
          </w:p>
        </w:tc>
        <w:tc>
          <w:tcPr>
            <w:tcW w:w="0" w:type="auto"/>
            <w:vAlign w:val="center"/>
          </w:tcPr>
          <w:p w14:paraId="08F6C7E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.1 (9)</w:t>
            </w:r>
          </w:p>
        </w:tc>
        <w:tc>
          <w:tcPr>
            <w:tcW w:w="0" w:type="auto"/>
            <w:vAlign w:val="center"/>
          </w:tcPr>
          <w:p w14:paraId="7E604EDF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1.4 (4)</w:t>
            </w:r>
          </w:p>
        </w:tc>
      </w:tr>
      <w:tr w:rsidR="00142A69" w:rsidRPr="00142A69" w14:paraId="748BAB23" w14:textId="77777777" w:rsidTr="00A47E4F"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0E530BC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Mean.Err. (1e-3 °C) (Order↓):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38B7490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.59 (10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803911B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2.9 (5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BE275A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8.49 (9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9C84E0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9.8 (4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4662B87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.1 (7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EA08A5F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1.4 (2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4FE93E6B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.1 (8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420C7BE4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1 (1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3F9BEAE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10.1 (6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4F1505C8" w14:textId="77777777" w:rsidR="00142A69" w:rsidRPr="00142A69" w:rsidRDefault="00142A69" w:rsidP="00142A6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42A69">
              <w:rPr>
                <w:sz w:val="18"/>
                <w:szCs w:val="18"/>
              </w:rPr>
              <w:t>21.4 (3)</w:t>
            </w:r>
          </w:p>
        </w:tc>
      </w:tr>
    </w:tbl>
    <w:p w14:paraId="268AA22E" w14:textId="207D1C1D" w:rsidR="00FB4A38" w:rsidRDefault="00FB4A38" w:rsidP="00FB4A38">
      <w:pPr>
        <w:pStyle w:val="afffffb"/>
        <w:spacing w:before="156"/>
      </w:pPr>
      <w:bookmarkStart w:id="58" w:name="_Ref110179463"/>
      <w:bookmarkStart w:id="59" w:name="_Ref110110691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6</w:t>
      </w:r>
      <w:r>
        <w:fldChar w:fldCharType="end"/>
      </w:r>
      <w:bookmarkEnd w:id="58"/>
      <w:r>
        <w:t xml:space="preserve">  </w:t>
      </w:r>
      <w:r>
        <w:rPr>
          <w:rFonts w:hint="eastAsia"/>
        </w:rPr>
        <w:t>在理想试验中，</w:t>
      </w:r>
      <w:r>
        <w:t>M-1A</w:t>
      </w:r>
      <w:r>
        <w:rPr>
          <w:rFonts w:hint="eastAsia"/>
        </w:rPr>
        <w:t xml:space="preserve"> minus</w:t>
      </w:r>
      <w:r>
        <w:t xml:space="preserve">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rPr>
          <w:rFonts w:hint="eastAsia"/>
        </w:rPr>
        <w:t>trend</w:t>
      </w:r>
      <w:r>
        <w:rPr>
          <w:rFonts w:hint="eastAsia"/>
        </w:rPr>
        <w:t>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8"/>
        <w:gridCol w:w="703"/>
        <w:gridCol w:w="665"/>
        <w:gridCol w:w="664"/>
        <w:gridCol w:w="664"/>
        <w:gridCol w:w="664"/>
        <w:gridCol w:w="664"/>
        <w:gridCol w:w="664"/>
        <w:gridCol w:w="664"/>
        <w:gridCol w:w="664"/>
        <w:gridCol w:w="702"/>
      </w:tblGrid>
      <w:tr w:rsidR="005039B7" w:rsidRPr="005039B7" w14:paraId="3531E221" w14:textId="77777777" w:rsidTr="005039B7"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5608ABD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3B731A7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5F8A7F7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F506F77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BD12609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1AD0036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4EDE265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513212C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9EC5EB8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BFA6221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F93690C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039B7">
              <w:rPr>
                <w:b/>
                <w:sz w:val="18"/>
                <w:szCs w:val="18"/>
              </w:rPr>
              <w:t>C10</w:t>
            </w:r>
          </w:p>
        </w:tc>
      </w:tr>
      <w:tr w:rsidR="005039B7" w:rsidRPr="005039B7" w14:paraId="34532D84" w14:textId="77777777" w:rsidTr="005039B7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5BCCDA0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7295176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5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726E9A5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ADE273F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2.7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7948097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2.7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715FF7E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8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1F74810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8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69445A2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8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1403E0F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61.8 (6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8996FA2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3.67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15C7DCE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3.67 (10)</w:t>
            </w:r>
          </w:p>
        </w:tc>
      </w:tr>
      <w:tr w:rsidR="005039B7" w:rsidRPr="005039B7" w14:paraId="0DF33F7D" w14:textId="77777777" w:rsidTr="005039B7">
        <w:tc>
          <w:tcPr>
            <w:tcW w:w="0" w:type="auto"/>
            <w:vAlign w:val="center"/>
          </w:tcPr>
          <w:p w14:paraId="7605E715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5B7F116E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5 (7)</w:t>
            </w:r>
          </w:p>
        </w:tc>
        <w:tc>
          <w:tcPr>
            <w:tcW w:w="0" w:type="auto"/>
            <w:vAlign w:val="center"/>
          </w:tcPr>
          <w:p w14:paraId="34CC8C18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5 (8)</w:t>
            </w:r>
          </w:p>
        </w:tc>
        <w:tc>
          <w:tcPr>
            <w:tcW w:w="0" w:type="auto"/>
            <w:vAlign w:val="center"/>
          </w:tcPr>
          <w:p w14:paraId="2627341C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2.7 (1)</w:t>
            </w:r>
          </w:p>
        </w:tc>
        <w:tc>
          <w:tcPr>
            <w:tcW w:w="0" w:type="auto"/>
            <w:vAlign w:val="center"/>
          </w:tcPr>
          <w:p w14:paraId="4906E346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2.7 (2)</w:t>
            </w:r>
          </w:p>
        </w:tc>
        <w:tc>
          <w:tcPr>
            <w:tcW w:w="0" w:type="auto"/>
            <w:vAlign w:val="center"/>
          </w:tcPr>
          <w:p w14:paraId="2849CAC0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8 (4)</w:t>
            </w:r>
          </w:p>
        </w:tc>
        <w:tc>
          <w:tcPr>
            <w:tcW w:w="0" w:type="auto"/>
            <w:vAlign w:val="center"/>
          </w:tcPr>
          <w:p w14:paraId="31F3E4D1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8 (5)</w:t>
            </w:r>
          </w:p>
        </w:tc>
        <w:tc>
          <w:tcPr>
            <w:tcW w:w="0" w:type="auto"/>
            <w:vAlign w:val="center"/>
          </w:tcPr>
          <w:p w14:paraId="749E0130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8 (3)</w:t>
            </w:r>
          </w:p>
        </w:tc>
        <w:tc>
          <w:tcPr>
            <w:tcW w:w="0" w:type="auto"/>
            <w:vAlign w:val="center"/>
          </w:tcPr>
          <w:p w14:paraId="6CA0716A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61.8 (6)</w:t>
            </w:r>
          </w:p>
        </w:tc>
        <w:tc>
          <w:tcPr>
            <w:tcW w:w="0" w:type="auto"/>
            <w:vAlign w:val="center"/>
          </w:tcPr>
          <w:p w14:paraId="622BEDC3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3.67 (9)</w:t>
            </w:r>
          </w:p>
        </w:tc>
        <w:tc>
          <w:tcPr>
            <w:tcW w:w="0" w:type="auto"/>
            <w:vAlign w:val="center"/>
          </w:tcPr>
          <w:p w14:paraId="4A4D2E3A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3.67 (10)</w:t>
            </w:r>
          </w:p>
        </w:tc>
      </w:tr>
      <w:tr w:rsidR="005039B7" w:rsidRPr="005039B7" w14:paraId="1549443B" w14:textId="77777777" w:rsidTr="005039B7">
        <w:tc>
          <w:tcPr>
            <w:tcW w:w="0" w:type="auto"/>
            <w:vAlign w:val="center"/>
          </w:tcPr>
          <w:p w14:paraId="2219BC91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5063C637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7 (7)</w:t>
            </w:r>
          </w:p>
        </w:tc>
        <w:tc>
          <w:tcPr>
            <w:tcW w:w="0" w:type="auto"/>
            <w:vAlign w:val="center"/>
          </w:tcPr>
          <w:p w14:paraId="1EB80705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7 (8)</w:t>
            </w:r>
          </w:p>
        </w:tc>
        <w:tc>
          <w:tcPr>
            <w:tcW w:w="0" w:type="auto"/>
            <w:vAlign w:val="center"/>
          </w:tcPr>
          <w:p w14:paraId="14F218E5" w14:textId="17A7039C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8</w:t>
            </w:r>
            <w:r>
              <w:rPr>
                <w:sz w:val="18"/>
                <w:szCs w:val="18"/>
              </w:rPr>
              <w:t>.0</w:t>
            </w:r>
            <w:r w:rsidRPr="005039B7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26B1C702" w14:textId="7A4C362E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8</w:t>
            </w:r>
            <w:r>
              <w:rPr>
                <w:sz w:val="18"/>
                <w:szCs w:val="18"/>
              </w:rPr>
              <w:t>.0</w:t>
            </w:r>
            <w:r w:rsidRPr="005039B7">
              <w:rPr>
                <w:sz w:val="18"/>
                <w:szCs w:val="18"/>
              </w:rPr>
              <w:t xml:space="preserve"> (2)</w:t>
            </w:r>
          </w:p>
        </w:tc>
        <w:tc>
          <w:tcPr>
            <w:tcW w:w="0" w:type="auto"/>
            <w:vAlign w:val="center"/>
          </w:tcPr>
          <w:p w14:paraId="0D2C6BF3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8 (4)</w:t>
            </w:r>
          </w:p>
        </w:tc>
        <w:tc>
          <w:tcPr>
            <w:tcW w:w="0" w:type="auto"/>
            <w:vAlign w:val="center"/>
          </w:tcPr>
          <w:p w14:paraId="7C36030B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8 (5)</w:t>
            </w:r>
          </w:p>
        </w:tc>
        <w:tc>
          <w:tcPr>
            <w:tcW w:w="0" w:type="auto"/>
            <w:vAlign w:val="center"/>
          </w:tcPr>
          <w:p w14:paraId="3F1FBEEC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8 (3)</w:t>
            </w:r>
          </w:p>
        </w:tc>
        <w:tc>
          <w:tcPr>
            <w:tcW w:w="0" w:type="auto"/>
            <w:vAlign w:val="center"/>
          </w:tcPr>
          <w:p w14:paraId="3FEC3C60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7.8 (6)</w:t>
            </w:r>
          </w:p>
        </w:tc>
        <w:tc>
          <w:tcPr>
            <w:tcW w:w="0" w:type="auto"/>
            <w:vAlign w:val="center"/>
          </w:tcPr>
          <w:p w14:paraId="64D50424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.05 (9)</w:t>
            </w:r>
          </w:p>
        </w:tc>
        <w:tc>
          <w:tcPr>
            <w:tcW w:w="0" w:type="auto"/>
            <w:vAlign w:val="center"/>
          </w:tcPr>
          <w:p w14:paraId="5B0CCE0A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1.05 (10)</w:t>
            </w:r>
          </w:p>
        </w:tc>
      </w:tr>
      <w:tr w:rsidR="005039B7" w:rsidRPr="005039B7" w14:paraId="4750CFCB" w14:textId="77777777" w:rsidTr="005039B7">
        <w:tc>
          <w:tcPr>
            <w:tcW w:w="0" w:type="auto"/>
            <w:vAlign w:val="center"/>
          </w:tcPr>
          <w:p w14:paraId="4D217D04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18C5DF97" w14:textId="30D23562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53</w:t>
            </w:r>
            <w:r w:rsidR="001324C3">
              <w:rPr>
                <w:sz w:val="18"/>
                <w:szCs w:val="18"/>
              </w:rPr>
              <w:t>.</w:t>
            </w:r>
            <w:r w:rsidR="00273E42">
              <w:rPr>
                <w:sz w:val="18"/>
                <w:szCs w:val="18"/>
              </w:rPr>
              <w:t>0</w:t>
            </w:r>
            <w:r w:rsidRPr="005039B7">
              <w:rPr>
                <w:sz w:val="18"/>
                <w:szCs w:val="18"/>
              </w:rPr>
              <w:t xml:space="preserve"> (10)</w:t>
            </w:r>
          </w:p>
        </w:tc>
        <w:tc>
          <w:tcPr>
            <w:tcW w:w="0" w:type="auto"/>
            <w:vAlign w:val="center"/>
          </w:tcPr>
          <w:p w14:paraId="7A1F7539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33.3 (4)</w:t>
            </w:r>
          </w:p>
        </w:tc>
        <w:tc>
          <w:tcPr>
            <w:tcW w:w="0" w:type="auto"/>
            <w:vAlign w:val="center"/>
          </w:tcPr>
          <w:p w14:paraId="23E115F4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29.4 (8)</w:t>
            </w:r>
          </w:p>
        </w:tc>
        <w:tc>
          <w:tcPr>
            <w:tcW w:w="0" w:type="auto"/>
            <w:vAlign w:val="center"/>
          </w:tcPr>
          <w:p w14:paraId="0D13EA11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48.1 (2)</w:t>
            </w:r>
          </w:p>
        </w:tc>
        <w:tc>
          <w:tcPr>
            <w:tcW w:w="0" w:type="auto"/>
            <w:vAlign w:val="center"/>
          </w:tcPr>
          <w:p w14:paraId="50073909" w14:textId="0230C750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4.6</w:t>
            </w:r>
            <w:r w:rsidR="00652C48">
              <w:rPr>
                <w:sz w:val="18"/>
                <w:szCs w:val="18"/>
              </w:rPr>
              <w:t>0</w:t>
            </w:r>
            <w:r w:rsidRPr="005039B7">
              <w:rPr>
                <w:sz w:val="18"/>
                <w:szCs w:val="18"/>
              </w:rPr>
              <w:t xml:space="preserve"> (6)</w:t>
            </w:r>
          </w:p>
        </w:tc>
        <w:tc>
          <w:tcPr>
            <w:tcW w:w="0" w:type="auto"/>
            <w:vAlign w:val="center"/>
          </w:tcPr>
          <w:p w14:paraId="4023E436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19.4 (7)</w:t>
            </w:r>
          </w:p>
        </w:tc>
        <w:tc>
          <w:tcPr>
            <w:tcW w:w="0" w:type="auto"/>
            <w:vAlign w:val="center"/>
          </w:tcPr>
          <w:p w14:paraId="3BF6D292" w14:textId="4E792570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72</w:t>
            </w:r>
            <w:r w:rsidR="008766A9">
              <w:rPr>
                <w:sz w:val="18"/>
                <w:szCs w:val="18"/>
              </w:rPr>
              <w:t>.0</w:t>
            </w:r>
            <w:r w:rsidRPr="005039B7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06F8F48C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25.9 (5)</w:t>
            </w:r>
          </w:p>
        </w:tc>
        <w:tc>
          <w:tcPr>
            <w:tcW w:w="0" w:type="auto"/>
            <w:vAlign w:val="center"/>
          </w:tcPr>
          <w:p w14:paraId="17CA599B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-42.2 (9)</w:t>
            </w:r>
          </w:p>
        </w:tc>
        <w:tc>
          <w:tcPr>
            <w:tcW w:w="0" w:type="auto"/>
            <w:vAlign w:val="center"/>
          </w:tcPr>
          <w:p w14:paraId="48DC525F" w14:textId="77777777" w:rsidR="005039B7" w:rsidRPr="005039B7" w:rsidRDefault="005039B7" w:rsidP="005039B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5039B7">
              <w:rPr>
                <w:sz w:val="18"/>
                <w:szCs w:val="18"/>
              </w:rPr>
              <w:t>40.5 (3)</w:t>
            </w:r>
          </w:p>
        </w:tc>
      </w:tr>
    </w:tbl>
    <w:p w14:paraId="7895DC19" w14:textId="5FDAC300" w:rsidR="009E4C9E" w:rsidRDefault="009E4C9E" w:rsidP="009E4C9E">
      <w:pPr>
        <w:pStyle w:val="afffff9"/>
      </w:pPr>
      <w:bookmarkStart w:id="60" w:name="_Ref110178025"/>
      <w:r>
        <w:lastRenderedPageBreak/>
        <w:drawing>
          <wp:inline distT="0" distB="0" distL="0" distR="0" wp14:anchorId="4A5A62C5" wp14:editId="6820532E">
            <wp:extent cx="5064125" cy="3848100"/>
            <wp:effectExtent l="0" t="0" r="3175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125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77BCAD" w14:textId="599B2CD1" w:rsidR="009E4C9E" w:rsidRDefault="00564810" w:rsidP="009E4C9E">
      <w:pPr>
        <w:pStyle w:val="afd"/>
        <w:spacing w:after="156"/>
      </w:pPr>
      <w:bookmarkStart w:id="61" w:name="_Ref11018144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9</w:t>
      </w:r>
      <w:r>
        <w:fldChar w:fldCharType="end"/>
      </w:r>
      <w:bookmarkEnd w:id="61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3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</w:t>
      </w:r>
      <w:r w:rsidR="002C1F8B">
        <w:t>1</w:t>
      </w:r>
      <w:r w:rsidR="002C1F8B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40140A31" w14:textId="77777777" w:rsidR="006675CF" w:rsidRDefault="006675CF" w:rsidP="006675CF">
      <w:pPr>
        <w:pStyle w:val="afffff9"/>
      </w:pPr>
      <w:r>
        <w:drawing>
          <wp:inline distT="0" distB="0" distL="0" distR="0" wp14:anchorId="7F35CAE6" wp14:editId="4DB5C48D">
            <wp:extent cx="5064760" cy="3848735"/>
            <wp:effectExtent l="0" t="0" r="2540" b="0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760" cy="384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7C1E1" w14:textId="47A9656A" w:rsidR="006675CF" w:rsidRPr="009E4C9E" w:rsidRDefault="006675CF" w:rsidP="006675CF">
      <w:pPr>
        <w:pStyle w:val="afd"/>
        <w:spacing w:after="156"/>
      </w:pPr>
      <w:bookmarkStart w:id="62" w:name="_Ref11024364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0</w:t>
      </w:r>
      <w:r>
        <w:fldChar w:fldCharType="end"/>
      </w:r>
      <w:bookmarkEnd w:id="62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8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2CA4ECCD" w14:textId="77777777" w:rsidR="006675CF" w:rsidRPr="006675CF" w:rsidRDefault="006675CF" w:rsidP="006675CF">
      <w:pPr>
        <w:pStyle w:val="a2"/>
      </w:pPr>
    </w:p>
    <w:p w14:paraId="5748AC56" w14:textId="0E648B7E" w:rsidR="00605BC9" w:rsidRDefault="00605BC9" w:rsidP="00605BC9">
      <w:pPr>
        <w:pStyle w:val="afffffb"/>
        <w:spacing w:before="156"/>
      </w:pPr>
      <w:bookmarkStart w:id="63" w:name="_Ref110243445"/>
      <w:r>
        <w:rPr>
          <w:rFonts w:hint="eastAsia"/>
        </w:rPr>
        <w:lastRenderedPageBreak/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7</w:t>
      </w:r>
      <w:r>
        <w:fldChar w:fldCharType="end"/>
      </w:r>
      <w:bookmarkEnd w:id="59"/>
      <w:bookmarkEnd w:id="60"/>
      <w:bookmarkEnd w:id="63"/>
      <w:r>
        <w:t xml:space="preserve">  </w:t>
      </w:r>
      <w:r>
        <w:rPr>
          <w:rFonts w:hint="eastAsia"/>
        </w:rPr>
        <w:t>在理想试验中，</w:t>
      </w:r>
      <w:r>
        <w:t>M-1</w:t>
      </w:r>
      <w:r>
        <w:rPr>
          <w:rFonts w:hint="eastAsia"/>
        </w:rPr>
        <w:t>B</w:t>
      </w:r>
      <w:r>
        <w:t xml:space="preserve"> </w:t>
      </w:r>
      <w:r>
        <w:rPr>
          <w:rFonts w:hint="eastAsia"/>
        </w:rPr>
        <w:t>minus</w:t>
      </w:r>
      <w:r>
        <w:t xml:space="preserve">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季节信号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4"/>
        <w:gridCol w:w="643"/>
        <w:gridCol w:w="643"/>
        <w:gridCol w:w="645"/>
        <w:gridCol w:w="645"/>
        <w:gridCol w:w="645"/>
        <w:gridCol w:w="645"/>
        <w:gridCol w:w="645"/>
        <w:gridCol w:w="645"/>
        <w:gridCol w:w="678"/>
        <w:gridCol w:w="678"/>
      </w:tblGrid>
      <w:tr w:rsidR="004528C1" w:rsidRPr="004528C1" w14:paraId="2D8AEC54" w14:textId="77777777" w:rsidTr="004528C1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23EA39D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817B146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FF8C097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5014BDB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DC7D2B9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5EBC598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1082F84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2137F85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10FDD5F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8AC5280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5E5D78D" w14:textId="77777777" w:rsidR="004528C1" w:rsidRPr="005832EE" w:rsidRDefault="004528C1" w:rsidP="004528C1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5832EE">
              <w:rPr>
                <w:b/>
                <w:sz w:val="18"/>
                <w:szCs w:val="18"/>
              </w:rPr>
              <w:t>C10</w:t>
            </w:r>
          </w:p>
        </w:tc>
      </w:tr>
      <w:tr w:rsidR="004528C1" w:rsidRPr="004528C1" w14:paraId="200AE8B0" w14:textId="77777777" w:rsidTr="004528C1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5991D85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E0E4A57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86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546A8F9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9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2CD293B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7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3B38EEE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8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A7F19C7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44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90CAE8D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5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691271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72.6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995B5B0" w14:textId="72892614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9</w:t>
            </w:r>
            <w:r w:rsidR="00DA263D">
              <w:rPr>
                <w:rFonts w:hint="eastAsia"/>
                <w:sz w:val="18"/>
                <w:szCs w:val="18"/>
              </w:rPr>
              <w:t>.</w:t>
            </w:r>
            <w:r w:rsidR="00DA263D">
              <w:rPr>
                <w:sz w:val="18"/>
                <w:szCs w:val="18"/>
              </w:rPr>
              <w:t>0</w:t>
            </w:r>
            <w:r w:rsidRPr="004528C1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F67DEF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44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EE205F1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5 (6)</w:t>
            </w:r>
          </w:p>
        </w:tc>
      </w:tr>
      <w:tr w:rsidR="004528C1" w:rsidRPr="004528C1" w14:paraId="2FD9439F" w14:textId="77777777" w:rsidTr="004528C1">
        <w:tc>
          <w:tcPr>
            <w:tcW w:w="0" w:type="auto"/>
            <w:vAlign w:val="center"/>
          </w:tcPr>
          <w:p w14:paraId="5D8D5E4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1365FE45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9.11 (7)</w:t>
            </w:r>
          </w:p>
        </w:tc>
        <w:tc>
          <w:tcPr>
            <w:tcW w:w="0" w:type="auto"/>
            <w:vAlign w:val="center"/>
          </w:tcPr>
          <w:p w14:paraId="4AD84CF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11.1 (3)</w:t>
            </w:r>
          </w:p>
        </w:tc>
        <w:tc>
          <w:tcPr>
            <w:tcW w:w="0" w:type="auto"/>
            <w:vAlign w:val="center"/>
          </w:tcPr>
          <w:p w14:paraId="670CBC6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8.73 (8)</w:t>
            </w:r>
          </w:p>
        </w:tc>
        <w:tc>
          <w:tcPr>
            <w:tcW w:w="0" w:type="auto"/>
            <w:vAlign w:val="center"/>
          </w:tcPr>
          <w:p w14:paraId="6EA38E4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10.7 (4)</w:t>
            </w:r>
          </w:p>
        </w:tc>
        <w:tc>
          <w:tcPr>
            <w:tcW w:w="0" w:type="auto"/>
            <w:vAlign w:val="center"/>
          </w:tcPr>
          <w:p w14:paraId="13955C96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8.67 (9)</w:t>
            </w:r>
          </w:p>
        </w:tc>
        <w:tc>
          <w:tcPr>
            <w:tcW w:w="0" w:type="auto"/>
            <w:vAlign w:val="center"/>
          </w:tcPr>
          <w:p w14:paraId="640D9B77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10.7 (5)</w:t>
            </w:r>
          </w:p>
        </w:tc>
        <w:tc>
          <w:tcPr>
            <w:tcW w:w="0" w:type="auto"/>
            <w:vAlign w:val="center"/>
          </w:tcPr>
          <w:p w14:paraId="79120E2D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72.8 (2)</w:t>
            </w:r>
          </w:p>
        </w:tc>
        <w:tc>
          <w:tcPr>
            <w:tcW w:w="0" w:type="auto"/>
            <w:vAlign w:val="center"/>
          </w:tcPr>
          <w:p w14:paraId="44B6CE68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88.9 (1)</w:t>
            </w:r>
          </w:p>
        </w:tc>
        <w:tc>
          <w:tcPr>
            <w:tcW w:w="0" w:type="auto"/>
            <w:vAlign w:val="center"/>
          </w:tcPr>
          <w:p w14:paraId="34194193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8.67 (10)</w:t>
            </w:r>
          </w:p>
        </w:tc>
        <w:tc>
          <w:tcPr>
            <w:tcW w:w="0" w:type="auto"/>
            <w:vAlign w:val="center"/>
          </w:tcPr>
          <w:p w14:paraId="47F57D6B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10.7 (6)</w:t>
            </w:r>
          </w:p>
        </w:tc>
      </w:tr>
      <w:tr w:rsidR="004528C1" w:rsidRPr="004528C1" w14:paraId="1CEABF6D" w14:textId="77777777" w:rsidTr="004528C1">
        <w:tc>
          <w:tcPr>
            <w:tcW w:w="0" w:type="auto"/>
            <w:vAlign w:val="center"/>
          </w:tcPr>
          <w:p w14:paraId="3D03E4C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4528C1">
              <w:rPr>
                <w:sz w:val="18"/>
                <w:szCs w:val="18"/>
              </w:rPr>
              <w:t>Max.Abs.Err</w:t>
            </w:r>
            <w:proofErr w:type="gramEnd"/>
            <w:r w:rsidRPr="004528C1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596BB094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9.11 (7)</w:t>
            </w:r>
          </w:p>
        </w:tc>
        <w:tc>
          <w:tcPr>
            <w:tcW w:w="0" w:type="auto"/>
            <w:vAlign w:val="center"/>
          </w:tcPr>
          <w:p w14:paraId="1362104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1.1 (3)</w:t>
            </w:r>
          </w:p>
        </w:tc>
        <w:tc>
          <w:tcPr>
            <w:tcW w:w="0" w:type="auto"/>
            <w:vAlign w:val="center"/>
          </w:tcPr>
          <w:p w14:paraId="34167C6F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75 (8)</w:t>
            </w:r>
          </w:p>
        </w:tc>
        <w:tc>
          <w:tcPr>
            <w:tcW w:w="0" w:type="auto"/>
            <w:vAlign w:val="center"/>
          </w:tcPr>
          <w:p w14:paraId="5DB07A9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8 (4)</w:t>
            </w:r>
          </w:p>
        </w:tc>
        <w:tc>
          <w:tcPr>
            <w:tcW w:w="0" w:type="auto"/>
            <w:vAlign w:val="center"/>
          </w:tcPr>
          <w:p w14:paraId="565C3C56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67 (9)</w:t>
            </w:r>
          </w:p>
        </w:tc>
        <w:tc>
          <w:tcPr>
            <w:tcW w:w="0" w:type="auto"/>
            <w:vAlign w:val="center"/>
          </w:tcPr>
          <w:p w14:paraId="2B8399A4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7 (5)</w:t>
            </w:r>
          </w:p>
        </w:tc>
        <w:tc>
          <w:tcPr>
            <w:tcW w:w="0" w:type="auto"/>
            <w:vAlign w:val="center"/>
          </w:tcPr>
          <w:p w14:paraId="72A9FFB8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72.8 (2)</w:t>
            </w:r>
          </w:p>
        </w:tc>
        <w:tc>
          <w:tcPr>
            <w:tcW w:w="0" w:type="auto"/>
            <w:vAlign w:val="center"/>
          </w:tcPr>
          <w:p w14:paraId="7EC41932" w14:textId="0CE223BA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9</w:t>
            </w:r>
            <w:r w:rsidR="00DA263D">
              <w:rPr>
                <w:sz w:val="18"/>
                <w:szCs w:val="18"/>
              </w:rPr>
              <w:t>.0</w:t>
            </w:r>
            <w:r w:rsidRPr="004528C1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44078DF9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8.67 (10)</w:t>
            </w:r>
          </w:p>
        </w:tc>
        <w:tc>
          <w:tcPr>
            <w:tcW w:w="0" w:type="auto"/>
            <w:vAlign w:val="center"/>
          </w:tcPr>
          <w:p w14:paraId="70DE5834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0.7 (6)</w:t>
            </w:r>
          </w:p>
        </w:tc>
      </w:tr>
      <w:tr w:rsidR="004528C1" w:rsidRPr="004528C1" w14:paraId="4D203E2B" w14:textId="77777777" w:rsidTr="004528C1">
        <w:tc>
          <w:tcPr>
            <w:tcW w:w="0" w:type="auto"/>
            <w:vAlign w:val="center"/>
          </w:tcPr>
          <w:p w14:paraId="74BE67E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47A3EDD1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61 (7)</w:t>
            </w:r>
          </w:p>
        </w:tc>
        <w:tc>
          <w:tcPr>
            <w:tcW w:w="0" w:type="auto"/>
            <w:vAlign w:val="center"/>
          </w:tcPr>
          <w:p w14:paraId="76E7451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6.88 (3)</w:t>
            </w:r>
          </w:p>
        </w:tc>
        <w:tc>
          <w:tcPr>
            <w:tcW w:w="0" w:type="auto"/>
            <w:vAlign w:val="center"/>
          </w:tcPr>
          <w:p w14:paraId="2151645C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48 (8)</w:t>
            </w:r>
          </w:p>
        </w:tc>
        <w:tc>
          <w:tcPr>
            <w:tcW w:w="0" w:type="auto"/>
            <w:vAlign w:val="center"/>
          </w:tcPr>
          <w:p w14:paraId="4A83E67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6.75 (4)</w:t>
            </w:r>
          </w:p>
        </w:tc>
        <w:tc>
          <w:tcPr>
            <w:tcW w:w="0" w:type="auto"/>
            <w:vAlign w:val="center"/>
          </w:tcPr>
          <w:p w14:paraId="412DB3FB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34 (9)</w:t>
            </w:r>
          </w:p>
        </w:tc>
        <w:tc>
          <w:tcPr>
            <w:tcW w:w="0" w:type="auto"/>
            <w:vAlign w:val="center"/>
          </w:tcPr>
          <w:p w14:paraId="115E7FF9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6.61 (5)</w:t>
            </w:r>
          </w:p>
        </w:tc>
        <w:tc>
          <w:tcPr>
            <w:tcW w:w="0" w:type="auto"/>
            <w:vAlign w:val="center"/>
          </w:tcPr>
          <w:p w14:paraId="71603A7D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5.6 (2)</w:t>
            </w:r>
          </w:p>
        </w:tc>
        <w:tc>
          <w:tcPr>
            <w:tcW w:w="0" w:type="auto"/>
            <w:vAlign w:val="center"/>
          </w:tcPr>
          <w:p w14:paraId="13B0AEBF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5.8 (1)</w:t>
            </w:r>
          </w:p>
        </w:tc>
        <w:tc>
          <w:tcPr>
            <w:tcW w:w="0" w:type="auto"/>
            <w:vAlign w:val="center"/>
          </w:tcPr>
          <w:p w14:paraId="7C2C871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34 (10)</w:t>
            </w:r>
          </w:p>
        </w:tc>
        <w:tc>
          <w:tcPr>
            <w:tcW w:w="0" w:type="auto"/>
            <w:vAlign w:val="center"/>
          </w:tcPr>
          <w:p w14:paraId="53465B0F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6.61 (6)</w:t>
            </w:r>
          </w:p>
        </w:tc>
      </w:tr>
      <w:tr w:rsidR="004528C1" w:rsidRPr="004528C1" w14:paraId="04A2F62C" w14:textId="77777777" w:rsidTr="004528C1">
        <w:tc>
          <w:tcPr>
            <w:tcW w:w="0" w:type="auto"/>
            <w:vAlign w:val="center"/>
          </w:tcPr>
          <w:p w14:paraId="68FDCAC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4528C1">
              <w:rPr>
                <w:sz w:val="18"/>
                <w:szCs w:val="18"/>
              </w:rPr>
              <w:t>Mean.Abs.Err</w:t>
            </w:r>
            <w:proofErr w:type="gramEnd"/>
            <w:r w:rsidRPr="004528C1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6B59990C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.85 (7)</w:t>
            </w:r>
          </w:p>
        </w:tc>
        <w:tc>
          <w:tcPr>
            <w:tcW w:w="0" w:type="auto"/>
            <w:vAlign w:val="center"/>
          </w:tcPr>
          <w:p w14:paraId="6751504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96 (3)</w:t>
            </w:r>
          </w:p>
        </w:tc>
        <w:tc>
          <w:tcPr>
            <w:tcW w:w="0" w:type="auto"/>
            <w:vAlign w:val="center"/>
          </w:tcPr>
          <w:p w14:paraId="3580A0DC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.77 (8)</w:t>
            </w:r>
          </w:p>
        </w:tc>
        <w:tc>
          <w:tcPr>
            <w:tcW w:w="0" w:type="auto"/>
            <w:vAlign w:val="center"/>
          </w:tcPr>
          <w:p w14:paraId="22A7EA32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87 (4)</w:t>
            </w:r>
          </w:p>
        </w:tc>
        <w:tc>
          <w:tcPr>
            <w:tcW w:w="0" w:type="auto"/>
            <w:vAlign w:val="center"/>
          </w:tcPr>
          <w:p w14:paraId="1ED04493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.62 (9)</w:t>
            </w:r>
          </w:p>
        </w:tc>
        <w:tc>
          <w:tcPr>
            <w:tcW w:w="0" w:type="auto"/>
            <w:vAlign w:val="center"/>
          </w:tcPr>
          <w:p w14:paraId="36E38F06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72 (5)</w:t>
            </w:r>
          </w:p>
        </w:tc>
        <w:tc>
          <w:tcPr>
            <w:tcW w:w="0" w:type="auto"/>
            <w:vAlign w:val="center"/>
          </w:tcPr>
          <w:p w14:paraId="52F2A7EE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39.6 (2)</w:t>
            </w:r>
          </w:p>
        </w:tc>
        <w:tc>
          <w:tcPr>
            <w:tcW w:w="0" w:type="auto"/>
            <w:vAlign w:val="center"/>
          </w:tcPr>
          <w:p w14:paraId="42212BA1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8.4 (1)</w:t>
            </w:r>
          </w:p>
        </w:tc>
        <w:tc>
          <w:tcPr>
            <w:tcW w:w="0" w:type="auto"/>
            <w:vAlign w:val="center"/>
          </w:tcPr>
          <w:p w14:paraId="0D9394FC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4.62 (10)</w:t>
            </w:r>
          </w:p>
        </w:tc>
        <w:tc>
          <w:tcPr>
            <w:tcW w:w="0" w:type="auto"/>
            <w:vAlign w:val="center"/>
          </w:tcPr>
          <w:p w14:paraId="71C744B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72 (6)</w:t>
            </w:r>
          </w:p>
        </w:tc>
      </w:tr>
      <w:tr w:rsidR="004528C1" w:rsidRPr="004528C1" w14:paraId="5C422C5C" w14:textId="77777777" w:rsidTr="004528C1">
        <w:tc>
          <w:tcPr>
            <w:tcW w:w="0" w:type="auto"/>
            <w:vAlign w:val="center"/>
          </w:tcPr>
          <w:p w14:paraId="7ACAAE8D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4C975CBF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6.3 (3)</w:t>
            </w:r>
          </w:p>
        </w:tc>
        <w:tc>
          <w:tcPr>
            <w:tcW w:w="0" w:type="auto"/>
            <w:vAlign w:val="center"/>
          </w:tcPr>
          <w:p w14:paraId="65CDD93C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4.2 (4)</w:t>
            </w:r>
          </w:p>
        </w:tc>
        <w:tc>
          <w:tcPr>
            <w:tcW w:w="0" w:type="auto"/>
            <w:vAlign w:val="center"/>
          </w:tcPr>
          <w:p w14:paraId="2513C87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7.6 (2)</w:t>
            </w:r>
          </w:p>
        </w:tc>
        <w:tc>
          <w:tcPr>
            <w:tcW w:w="0" w:type="auto"/>
            <w:vAlign w:val="center"/>
          </w:tcPr>
          <w:p w14:paraId="02FD2AE9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5.4 (8)</w:t>
            </w:r>
          </w:p>
        </w:tc>
        <w:tc>
          <w:tcPr>
            <w:tcW w:w="0" w:type="auto"/>
            <w:vAlign w:val="center"/>
          </w:tcPr>
          <w:p w14:paraId="4563E54A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5.13 (5)</w:t>
            </w:r>
          </w:p>
        </w:tc>
        <w:tc>
          <w:tcPr>
            <w:tcW w:w="0" w:type="auto"/>
            <w:vAlign w:val="center"/>
          </w:tcPr>
          <w:p w14:paraId="24602E04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2.87 (6)</w:t>
            </w:r>
          </w:p>
        </w:tc>
        <w:tc>
          <w:tcPr>
            <w:tcW w:w="0" w:type="auto"/>
            <w:vAlign w:val="center"/>
          </w:tcPr>
          <w:p w14:paraId="18D209AD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4.44 (7)</w:t>
            </w:r>
          </w:p>
        </w:tc>
        <w:tc>
          <w:tcPr>
            <w:tcW w:w="0" w:type="auto"/>
            <w:vAlign w:val="center"/>
          </w:tcPr>
          <w:p w14:paraId="4CC9EA7E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18.7 (1)</w:t>
            </w:r>
          </w:p>
        </w:tc>
        <w:tc>
          <w:tcPr>
            <w:tcW w:w="0" w:type="auto"/>
            <w:vAlign w:val="center"/>
          </w:tcPr>
          <w:p w14:paraId="7935C9E6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19.4 (9)</w:t>
            </w:r>
          </w:p>
        </w:tc>
        <w:tc>
          <w:tcPr>
            <w:tcW w:w="0" w:type="auto"/>
            <w:vAlign w:val="center"/>
          </w:tcPr>
          <w:p w14:paraId="1F8F6C80" w14:textId="77777777" w:rsidR="004528C1" w:rsidRPr="004528C1" w:rsidRDefault="004528C1" w:rsidP="004528C1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528C1">
              <w:rPr>
                <w:sz w:val="18"/>
                <w:szCs w:val="18"/>
              </w:rPr>
              <w:t>-50.3 (10)</w:t>
            </w:r>
          </w:p>
        </w:tc>
      </w:tr>
    </w:tbl>
    <w:p w14:paraId="165E60E0" w14:textId="68B88453" w:rsidR="001B0116" w:rsidRDefault="001B0116" w:rsidP="001B0116">
      <w:pPr>
        <w:pStyle w:val="afffffb"/>
        <w:spacing w:before="156"/>
      </w:pPr>
      <w:bookmarkStart w:id="64" w:name="_Ref110110677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8</w:t>
      </w:r>
      <w:r>
        <w:fldChar w:fldCharType="end"/>
      </w:r>
      <w:bookmarkEnd w:id="64"/>
      <w:r>
        <w:t xml:space="preserve">  </w:t>
      </w:r>
      <w:r>
        <w:rPr>
          <w:rFonts w:hint="eastAsia"/>
        </w:rPr>
        <w:t>在理想试验中，</w:t>
      </w:r>
      <w:r>
        <w:t xml:space="preserve">M-1B </w:t>
      </w:r>
      <w:r>
        <w:rPr>
          <w:rFonts w:hint="eastAsia"/>
        </w:rPr>
        <w:t>minus</w:t>
      </w:r>
      <w:r>
        <w:t xml:space="preserve">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9"/>
        <w:gridCol w:w="646"/>
        <w:gridCol w:w="644"/>
        <w:gridCol w:w="646"/>
        <w:gridCol w:w="646"/>
        <w:gridCol w:w="646"/>
        <w:gridCol w:w="646"/>
        <w:gridCol w:w="662"/>
        <w:gridCol w:w="646"/>
        <w:gridCol w:w="679"/>
        <w:gridCol w:w="646"/>
      </w:tblGrid>
      <w:tr w:rsidR="0042750F" w:rsidRPr="0042750F" w14:paraId="457B8EBC" w14:textId="77777777" w:rsidTr="009E49C2">
        <w:trPr>
          <w:tblHeader/>
        </w:trPr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5FED6FA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C89FFD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52814A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DADEE36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49884C0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A29B29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4CB5E410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78FB0809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170336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870290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61E2664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42750F">
              <w:rPr>
                <w:b/>
                <w:sz w:val="18"/>
                <w:szCs w:val="18"/>
              </w:rPr>
              <w:t>C10</w:t>
            </w:r>
          </w:p>
        </w:tc>
      </w:tr>
      <w:tr w:rsidR="0042750F" w:rsidRPr="0042750F" w14:paraId="5512DA3A" w14:textId="77777777" w:rsidTr="0042750F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01F9851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72322FB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.41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A01E2EF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.5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56BA5F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.02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DC9F47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.1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7B3E12E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8.96 (9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AD26FCA" w14:textId="1777CEA1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</w:t>
            </w:r>
            <w:r>
              <w:rPr>
                <w:rFonts w:hint="eastAsia"/>
                <w:sz w:val="18"/>
                <w:szCs w:val="18"/>
              </w:rPr>
              <w:t>.</w:t>
            </w:r>
            <w:r>
              <w:rPr>
                <w:sz w:val="18"/>
                <w:szCs w:val="18"/>
              </w:rPr>
              <w:t>0</w:t>
            </w:r>
            <w:r w:rsidRPr="0042750F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617563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75.3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852B6C0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1.9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8399D85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8.96 (1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55CD2E2" w14:textId="3EBDC360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</w:t>
            </w:r>
            <w:r w:rsidR="00AF21BA"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6)</w:t>
            </w:r>
          </w:p>
        </w:tc>
      </w:tr>
      <w:tr w:rsidR="0042750F" w:rsidRPr="0042750F" w14:paraId="26DF28FA" w14:textId="77777777" w:rsidTr="0042750F">
        <w:tc>
          <w:tcPr>
            <w:tcW w:w="0" w:type="auto"/>
            <w:vAlign w:val="center"/>
          </w:tcPr>
          <w:p w14:paraId="4F4AD0C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0437C60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9.17 (7)</w:t>
            </w:r>
          </w:p>
        </w:tc>
        <w:tc>
          <w:tcPr>
            <w:tcW w:w="0" w:type="auto"/>
            <w:vAlign w:val="center"/>
          </w:tcPr>
          <w:p w14:paraId="6AB581D7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1.3 (3)</w:t>
            </w:r>
          </w:p>
        </w:tc>
        <w:tc>
          <w:tcPr>
            <w:tcW w:w="0" w:type="auto"/>
            <w:vAlign w:val="center"/>
          </w:tcPr>
          <w:p w14:paraId="5042F9E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9.04 (8)</w:t>
            </w:r>
          </w:p>
        </w:tc>
        <w:tc>
          <w:tcPr>
            <w:tcW w:w="0" w:type="auto"/>
            <w:vAlign w:val="center"/>
          </w:tcPr>
          <w:p w14:paraId="347938B5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1.2 (4)</w:t>
            </w:r>
          </w:p>
        </w:tc>
        <w:tc>
          <w:tcPr>
            <w:tcW w:w="0" w:type="auto"/>
            <w:vAlign w:val="center"/>
          </w:tcPr>
          <w:p w14:paraId="298136EC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8.73 (9)</w:t>
            </w:r>
          </w:p>
        </w:tc>
        <w:tc>
          <w:tcPr>
            <w:tcW w:w="0" w:type="auto"/>
            <w:vAlign w:val="center"/>
          </w:tcPr>
          <w:p w14:paraId="5D24B3EE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0.8 (5)</w:t>
            </w:r>
          </w:p>
        </w:tc>
        <w:tc>
          <w:tcPr>
            <w:tcW w:w="0" w:type="auto"/>
            <w:vAlign w:val="center"/>
          </w:tcPr>
          <w:p w14:paraId="6417942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75.1 (2)</w:t>
            </w:r>
          </w:p>
        </w:tc>
        <w:tc>
          <w:tcPr>
            <w:tcW w:w="0" w:type="auto"/>
            <w:vAlign w:val="center"/>
          </w:tcPr>
          <w:p w14:paraId="779B0B62" w14:textId="3F0AD695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92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1210946F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8.73 (10)</w:t>
            </w:r>
          </w:p>
        </w:tc>
        <w:tc>
          <w:tcPr>
            <w:tcW w:w="0" w:type="auto"/>
            <w:vAlign w:val="center"/>
          </w:tcPr>
          <w:p w14:paraId="211B141C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0.8 (6)</w:t>
            </w:r>
          </w:p>
        </w:tc>
      </w:tr>
      <w:tr w:rsidR="0042750F" w:rsidRPr="0042750F" w14:paraId="75B32CFC" w14:textId="77777777" w:rsidTr="0042750F">
        <w:tc>
          <w:tcPr>
            <w:tcW w:w="0" w:type="auto"/>
            <w:vAlign w:val="center"/>
          </w:tcPr>
          <w:p w14:paraId="5A33B82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42750F">
              <w:rPr>
                <w:sz w:val="18"/>
                <w:szCs w:val="18"/>
              </w:rPr>
              <w:t>Max.Abs.Err</w:t>
            </w:r>
            <w:proofErr w:type="gramEnd"/>
            <w:r w:rsidRPr="0042750F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0D2C153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.41 (7)</w:t>
            </w:r>
          </w:p>
        </w:tc>
        <w:tc>
          <w:tcPr>
            <w:tcW w:w="0" w:type="auto"/>
            <w:vAlign w:val="center"/>
          </w:tcPr>
          <w:p w14:paraId="6F35EA04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.5 (3)</w:t>
            </w:r>
          </w:p>
        </w:tc>
        <w:tc>
          <w:tcPr>
            <w:tcW w:w="0" w:type="auto"/>
            <w:vAlign w:val="center"/>
          </w:tcPr>
          <w:p w14:paraId="025F86E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.04 (8)</w:t>
            </w:r>
          </w:p>
        </w:tc>
        <w:tc>
          <w:tcPr>
            <w:tcW w:w="0" w:type="auto"/>
            <w:vAlign w:val="center"/>
          </w:tcPr>
          <w:p w14:paraId="25C711AE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.2 (4)</w:t>
            </w:r>
          </w:p>
        </w:tc>
        <w:tc>
          <w:tcPr>
            <w:tcW w:w="0" w:type="auto"/>
            <w:vAlign w:val="center"/>
          </w:tcPr>
          <w:p w14:paraId="60FDF7CF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8.96 (9)</w:t>
            </w:r>
          </w:p>
        </w:tc>
        <w:tc>
          <w:tcPr>
            <w:tcW w:w="0" w:type="auto"/>
            <w:vAlign w:val="center"/>
          </w:tcPr>
          <w:p w14:paraId="0A18A881" w14:textId="68FB1B8F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6F050A5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75.3 (2)</w:t>
            </w:r>
          </w:p>
        </w:tc>
        <w:tc>
          <w:tcPr>
            <w:tcW w:w="0" w:type="auto"/>
            <w:vAlign w:val="center"/>
          </w:tcPr>
          <w:p w14:paraId="2F6AB5A0" w14:textId="0F09439F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92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2BC68515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8.96 (10)</w:t>
            </w:r>
          </w:p>
        </w:tc>
        <w:tc>
          <w:tcPr>
            <w:tcW w:w="0" w:type="auto"/>
            <w:vAlign w:val="center"/>
          </w:tcPr>
          <w:p w14:paraId="79EC34D1" w14:textId="322A2919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1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6)</w:t>
            </w:r>
          </w:p>
        </w:tc>
      </w:tr>
      <w:tr w:rsidR="0042750F" w:rsidRPr="0042750F" w14:paraId="1C6E7F32" w14:textId="77777777" w:rsidTr="0042750F">
        <w:tc>
          <w:tcPr>
            <w:tcW w:w="0" w:type="auto"/>
            <w:vAlign w:val="center"/>
          </w:tcPr>
          <w:p w14:paraId="75D1B18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0893D31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61 (7)</w:t>
            </w:r>
          </w:p>
        </w:tc>
        <w:tc>
          <w:tcPr>
            <w:tcW w:w="0" w:type="auto"/>
            <w:vAlign w:val="center"/>
          </w:tcPr>
          <w:p w14:paraId="2A15235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6.88 (3)</w:t>
            </w:r>
          </w:p>
        </w:tc>
        <w:tc>
          <w:tcPr>
            <w:tcW w:w="0" w:type="auto"/>
            <w:vAlign w:val="center"/>
          </w:tcPr>
          <w:p w14:paraId="07F9BD97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48 (8)</w:t>
            </w:r>
          </w:p>
        </w:tc>
        <w:tc>
          <w:tcPr>
            <w:tcW w:w="0" w:type="auto"/>
            <w:vAlign w:val="center"/>
          </w:tcPr>
          <w:p w14:paraId="12EAFC6F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6.75 (4)</w:t>
            </w:r>
          </w:p>
        </w:tc>
        <w:tc>
          <w:tcPr>
            <w:tcW w:w="0" w:type="auto"/>
            <w:vAlign w:val="center"/>
          </w:tcPr>
          <w:p w14:paraId="5BE2F91A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34 (9)</w:t>
            </w:r>
          </w:p>
        </w:tc>
        <w:tc>
          <w:tcPr>
            <w:tcW w:w="0" w:type="auto"/>
            <w:vAlign w:val="center"/>
          </w:tcPr>
          <w:p w14:paraId="2D7B3EE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6.61 (5)</w:t>
            </w:r>
          </w:p>
        </w:tc>
        <w:tc>
          <w:tcPr>
            <w:tcW w:w="0" w:type="auto"/>
            <w:vAlign w:val="center"/>
          </w:tcPr>
          <w:p w14:paraId="6C29D3D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5.6 (2)</w:t>
            </w:r>
          </w:p>
        </w:tc>
        <w:tc>
          <w:tcPr>
            <w:tcW w:w="0" w:type="auto"/>
            <w:vAlign w:val="center"/>
          </w:tcPr>
          <w:p w14:paraId="1BB03BAB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5.8 (1)</w:t>
            </w:r>
          </w:p>
        </w:tc>
        <w:tc>
          <w:tcPr>
            <w:tcW w:w="0" w:type="auto"/>
            <w:vAlign w:val="center"/>
          </w:tcPr>
          <w:p w14:paraId="52EDC5E5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34 (10)</w:t>
            </w:r>
          </w:p>
        </w:tc>
        <w:tc>
          <w:tcPr>
            <w:tcW w:w="0" w:type="auto"/>
            <w:vAlign w:val="center"/>
          </w:tcPr>
          <w:p w14:paraId="06CDB391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6.61 (6)</w:t>
            </w:r>
          </w:p>
        </w:tc>
      </w:tr>
      <w:tr w:rsidR="0042750F" w:rsidRPr="0042750F" w14:paraId="6D6BC08B" w14:textId="77777777" w:rsidTr="0042750F">
        <w:tc>
          <w:tcPr>
            <w:tcW w:w="0" w:type="auto"/>
            <w:vAlign w:val="center"/>
          </w:tcPr>
          <w:p w14:paraId="5612598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42750F">
              <w:rPr>
                <w:sz w:val="18"/>
                <w:szCs w:val="18"/>
              </w:rPr>
              <w:t>Mean.Abs.Err</w:t>
            </w:r>
            <w:proofErr w:type="gramEnd"/>
            <w:r w:rsidRPr="0042750F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1900C0D9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.85 (7)</w:t>
            </w:r>
          </w:p>
        </w:tc>
        <w:tc>
          <w:tcPr>
            <w:tcW w:w="0" w:type="auto"/>
            <w:vAlign w:val="center"/>
          </w:tcPr>
          <w:p w14:paraId="4CF2F88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95 (3)</w:t>
            </w:r>
          </w:p>
        </w:tc>
        <w:tc>
          <w:tcPr>
            <w:tcW w:w="0" w:type="auto"/>
            <w:vAlign w:val="center"/>
          </w:tcPr>
          <w:p w14:paraId="20355FFC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.76 (8)</w:t>
            </w:r>
          </w:p>
        </w:tc>
        <w:tc>
          <w:tcPr>
            <w:tcW w:w="0" w:type="auto"/>
            <w:vAlign w:val="center"/>
          </w:tcPr>
          <w:p w14:paraId="3AB0139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87 (4)</w:t>
            </w:r>
          </w:p>
        </w:tc>
        <w:tc>
          <w:tcPr>
            <w:tcW w:w="0" w:type="auto"/>
            <w:vAlign w:val="center"/>
          </w:tcPr>
          <w:p w14:paraId="0FEBBDC1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.62 (9)</w:t>
            </w:r>
          </w:p>
        </w:tc>
        <w:tc>
          <w:tcPr>
            <w:tcW w:w="0" w:type="auto"/>
            <w:vAlign w:val="center"/>
          </w:tcPr>
          <w:p w14:paraId="61DB564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72 (5)</w:t>
            </w:r>
          </w:p>
        </w:tc>
        <w:tc>
          <w:tcPr>
            <w:tcW w:w="0" w:type="auto"/>
            <w:vAlign w:val="center"/>
          </w:tcPr>
          <w:p w14:paraId="368AA2D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39.6 (2)</w:t>
            </w:r>
          </w:p>
        </w:tc>
        <w:tc>
          <w:tcPr>
            <w:tcW w:w="0" w:type="auto"/>
            <w:vAlign w:val="center"/>
          </w:tcPr>
          <w:p w14:paraId="7F96B86C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8.4 (1)</w:t>
            </w:r>
          </w:p>
        </w:tc>
        <w:tc>
          <w:tcPr>
            <w:tcW w:w="0" w:type="auto"/>
            <w:vAlign w:val="center"/>
          </w:tcPr>
          <w:p w14:paraId="542DF3A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4.62 (10)</w:t>
            </w:r>
          </w:p>
        </w:tc>
        <w:tc>
          <w:tcPr>
            <w:tcW w:w="0" w:type="auto"/>
            <w:vAlign w:val="center"/>
          </w:tcPr>
          <w:p w14:paraId="01E94795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.72 (6)</w:t>
            </w:r>
          </w:p>
        </w:tc>
      </w:tr>
      <w:tr w:rsidR="0042750F" w:rsidRPr="0042750F" w14:paraId="71799D20" w14:textId="77777777" w:rsidTr="0042750F"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9C69526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254BEED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2.31 (6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82D680E" w14:textId="6162A21A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24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0FDD8C0" w14:textId="3F069643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57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2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570F460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66.2 (9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95BCA4F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39.6 (8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16D305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5.9 (7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4E3A682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-178 (10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C77B893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126 (1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7F08FBB" w14:textId="24BB52A2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29</w:t>
            </w:r>
            <w:r>
              <w:rPr>
                <w:sz w:val="18"/>
                <w:szCs w:val="18"/>
              </w:rPr>
              <w:t>.0</w:t>
            </w:r>
            <w:r w:rsidRPr="0042750F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2C6D8D8" w14:textId="77777777" w:rsidR="0042750F" w:rsidRPr="0042750F" w:rsidRDefault="0042750F" w:rsidP="0042750F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42750F">
              <w:rPr>
                <w:sz w:val="18"/>
                <w:szCs w:val="18"/>
              </w:rPr>
              <w:t>3.42 (5)</w:t>
            </w:r>
          </w:p>
        </w:tc>
      </w:tr>
    </w:tbl>
    <w:p w14:paraId="32B8289B" w14:textId="4B488226" w:rsidR="00BD3B5D" w:rsidRDefault="00BD3B5D" w:rsidP="003347AA">
      <w:pPr>
        <w:pStyle w:val="afffffb"/>
        <w:spacing w:before="156"/>
      </w:pPr>
      <w:bookmarkStart w:id="65" w:name="_Ref110179449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9</w:t>
      </w:r>
      <w:r>
        <w:fldChar w:fldCharType="end"/>
      </w:r>
      <w:bookmarkEnd w:id="65"/>
      <w:r>
        <w:t xml:space="preserve">  </w:t>
      </w:r>
      <w:r>
        <w:rPr>
          <w:rFonts w:hint="eastAsia"/>
        </w:rPr>
        <w:t>在理想试验中，</w:t>
      </w:r>
      <w:r>
        <w:t xml:space="preserve">M-1B </w:t>
      </w:r>
      <w:r>
        <w:rPr>
          <w:rFonts w:hint="eastAsia"/>
        </w:rPr>
        <w:t>minus</w:t>
      </w:r>
      <w:r>
        <w:t xml:space="preserve"> 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rPr>
          <w:rFonts w:hint="eastAsia"/>
        </w:rPr>
        <w:t>trend</w:t>
      </w:r>
      <w:r>
        <w:rPr>
          <w:rFonts w:hint="eastAsia"/>
        </w:rPr>
        <w:t>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2"/>
        <w:gridCol w:w="665"/>
        <w:gridCol w:w="665"/>
        <w:gridCol w:w="665"/>
        <w:gridCol w:w="666"/>
        <w:gridCol w:w="666"/>
        <w:gridCol w:w="666"/>
        <w:gridCol w:w="666"/>
        <w:gridCol w:w="685"/>
        <w:gridCol w:w="704"/>
        <w:gridCol w:w="666"/>
      </w:tblGrid>
      <w:tr w:rsidR="00BD3B5D" w:rsidRPr="00BD3B5D" w14:paraId="1CE35963" w14:textId="77777777" w:rsidTr="00BD3B5D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9993674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5CACE5E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05BB7E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9AAE4E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C1C0638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A279B29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C7867C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23349F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4A9536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EF2A6E8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DFA0D7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BD3B5D">
              <w:rPr>
                <w:b/>
                <w:sz w:val="18"/>
                <w:szCs w:val="18"/>
              </w:rPr>
              <w:t>C10</w:t>
            </w:r>
          </w:p>
        </w:tc>
      </w:tr>
      <w:tr w:rsidR="00BD3B5D" w:rsidRPr="00BD3B5D" w14:paraId="0990541A" w14:textId="77777777" w:rsidTr="00BD3B5D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8E8E58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Max.Err. (1e-4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9BB7A6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22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854EC3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95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CF69F12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1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C414C0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88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00DB3BA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06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8B4E00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79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E03575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26.2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139920C" w14:textId="66A59192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2</w:t>
            </w:r>
            <w:r w:rsidR="00A52086">
              <w:rPr>
                <w:rFonts w:hint="eastAsia"/>
                <w:sz w:val="18"/>
                <w:szCs w:val="18"/>
              </w:rPr>
              <w:t>.</w:t>
            </w:r>
            <w:r w:rsidR="00A52086">
              <w:rPr>
                <w:sz w:val="18"/>
                <w:szCs w:val="18"/>
              </w:rPr>
              <w:t>0</w:t>
            </w:r>
            <w:r w:rsidRPr="00BD3B5D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8A4A51C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06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F5EF95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.79 (6)</w:t>
            </w:r>
          </w:p>
        </w:tc>
      </w:tr>
      <w:tr w:rsidR="00BD3B5D" w:rsidRPr="00BD3B5D" w14:paraId="7BAA86FB" w14:textId="77777777" w:rsidTr="00BD3B5D">
        <w:tc>
          <w:tcPr>
            <w:tcW w:w="0" w:type="auto"/>
            <w:vAlign w:val="center"/>
          </w:tcPr>
          <w:p w14:paraId="00F7269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Min.Err. (1e-4 °C) (Order↑):</w:t>
            </w:r>
          </w:p>
        </w:tc>
        <w:tc>
          <w:tcPr>
            <w:tcW w:w="0" w:type="auto"/>
            <w:vAlign w:val="center"/>
          </w:tcPr>
          <w:p w14:paraId="24902ABA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22 (7)</w:t>
            </w:r>
          </w:p>
        </w:tc>
        <w:tc>
          <w:tcPr>
            <w:tcW w:w="0" w:type="auto"/>
            <w:vAlign w:val="center"/>
          </w:tcPr>
          <w:p w14:paraId="49C3DA1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95 (3)</w:t>
            </w:r>
          </w:p>
        </w:tc>
        <w:tc>
          <w:tcPr>
            <w:tcW w:w="0" w:type="auto"/>
            <w:vAlign w:val="center"/>
          </w:tcPr>
          <w:p w14:paraId="7991A1DD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15 (8)</w:t>
            </w:r>
          </w:p>
        </w:tc>
        <w:tc>
          <w:tcPr>
            <w:tcW w:w="0" w:type="auto"/>
            <w:vAlign w:val="center"/>
          </w:tcPr>
          <w:p w14:paraId="62FBA22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88 (4)</w:t>
            </w:r>
          </w:p>
        </w:tc>
        <w:tc>
          <w:tcPr>
            <w:tcW w:w="0" w:type="auto"/>
            <w:vAlign w:val="center"/>
          </w:tcPr>
          <w:p w14:paraId="6A88B092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06 (9)</w:t>
            </w:r>
          </w:p>
        </w:tc>
        <w:tc>
          <w:tcPr>
            <w:tcW w:w="0" w:type="auto"/>
            <w:vAlign w:val="center"/>
          </w:tcPr>
          <w:p w14:paraId="18EABB4A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79 (5)</w:t>
            </w:r>
          </w:p>
        </w:tc>
        <w:tc>
          <w:tcPr>
            <w:tcW w:w="0" w:type="auto"/>
            <w:vAlign w:val="center"/>
          </w:tcPr>
          <w:p w14:paraId="001FCF18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26.2 (2)</w:t>
            </w:r>
          </w:p>
        </w:tc>
        <w:tc>
          <w:tcPr>
            <w:tcW w:w="0" w:type="auto"/>
            <w:vAlign w:val="center"/>
          </w:tcPr>
          <w:p w14:paraId="5F586A96" w14:textId="31562F05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2</w:t>
            </w:r>
            <w:r w:rsidR="00A52086">
              <w:rPr>
                <w:sz w:val="18"/>
                <w:szCs w:val="18"/>
              </w:rPr>
              <w:t>.0</w:t>
            </w:r>
            <w:r w:rsidRPr="00BD3B5D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5DFDF667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06 (10)</w:t>
            </w:r>
          </w:p>
        </w:tc>
        <w:tc>
          <w:tcPr>
            <w:tcW w:w="0" w:type="auto"/>
            <w:vAlign w:val="center"/>
          </w:tcPr>
          <w:p w14:paraId="72E2A395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.79 (6)</w:t>
            </w:r>
          </w:p>
        </w:tc>
      </w:tr>
      <w:tr w:rsidR="00BD3B5D" w:rsidRPr="00BD3B5D" w14:paraId="7E685480" w14:textId="77777777" w:rsidTr="00BD3B5D">
        <w:tc>
          <w:tcPr>
            <w:tcW w:w="0" w:type="auto"/>
            <w:vAlign w:val="center"/>
          </w:tcPr>
          <w:p w14:paraId="75467CB4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RMSE (1e-5 °C) (Order↓):</w:t>
            </w:r>
          </w:p>
        </w:tc>
        <w:tc>
          <w:tcPr>
            <w:tcW w:w="0" w:type="auto"/>
            <w:vAlign w:val="center"/>
          </w:tcPr>
          <w:p w14:paraId="2C2AF1BD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9.24 (7)</w:t>
            </w:r>
          </w:p>
        </w:tc>
        <w:tc>
          <w:tcPr>
            <w:tcW w:w="0" w:type="auto"/>
            <w:vAlign w:val="center"/>
          </w:tcPr>
          <w:p w14:paraId="0688AC5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1.3 (3)</w:t>
            </w:r>
          </w:p>
        </w:tc>
        <w:tc>
          <w:tcPr>
            <w:tcW w:w="0" w:type="auto"/>
            <w:vAlign w:val="center"/>
          </w:tcPr>
          <w:p w14:paraId="44474BE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9.03 (8)</w:t>
            </w:r>
          </w:p>
        </w:tc>
        <w:tc>
          <w:tcPr>
            <w:tcW w:w="0" w:type="auto"/>
            <w:vAlign w:val="center"/>
          </w:tcPr>
          <w:p w14:paraId="7E38E59D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1.1 (4)</w:t>
            </w:r>
          </w:p>
        </w:tc>
        <w:tc>
          <w:tcPr>
            <w:tcW w:w="0" w:type="auto"/>
            <w:vAlign w:val="center"/>
          </w:tcPr>
          <w:p w14:paraId="67CDB769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8.79 (9)</w:t>
            </w:r>
          </w:p>
        </w:tc>
        <w:tc>
          <w:tcPr>
            <w:tcW w:w="0" w:type="auto"/>
            <w:vAlign w:val="center"/>
          </w:tcPr>
          <w:p w14:paraId="5A022F4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0.9 (5)</w:t>
            </w:r>
          </w:p>
        </w:tc>
        <w:tc>
          <w:tcPr>
            <w:tcW w:w="0" w:type="auto"/>
            <w:vAlign w:val="center"/>
          </w:tcPr>
          <w:p w14:paraId="20DBB0F9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75.1 (2)</w:t>
            </w:r>
          </w:p>
        </w:tc>
        <w:tc>
          <w:tcPr>
            <w:tcW w:w="0" w:type="auto"/>
            <w:vAlign w:val="center"/>
          </w:tcPr>
          <w:p w14:paraId="27210A90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91.9 (1)</w:t>
            </w:r>
          </w:p>
        </w:tc>
        <w:tc>
          <w:tcPr>
            <w:tcW w:w="0" w:type="auto"/>
            <w:vAlign w:val="center"/>
          </w:tcPr>
          <w:p w14:paraId="399F0271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8.79 (10)</w:t>
            </w:r>
          </w:p>
        </w:tc>
        <w:tc>
          <w:tcPr>
            <w:tcW w:w="0" w:type="auto"/>
            <w:vAlign w:val="center"/>
          </w:tcPr>
          <w:p w14:paraId="242D7182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0.9 (6)</w:t>
            </w:r>
          </w:p>
        </w:tc>
      </w:tr>
      <w:tr w:rsidR="00BD3B5D" w:rsidRPr="00BD3B5D" w14:paraId="1D21E544" w14:textId="77777777" w:rsidTr="00BD3B5D">
        <w:tc>
          <w:tcPr>
            <w:tcW w:w="0" w:type="auto"/>
            <w:vAlign w:val="center"/>
          </w:tcPr>
          <w:p w14:paraId="4619B079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6293DBA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18.6 (7)</w:t>
            </w:r>
          </w:p>
        </w:tc>
        <w:tc>
          <w:tcPr>
            <w:tcW w:w="0" w:type="auto"/>
            <w:vAlign w:val="center"/>
          </w:tcPr>
          <w:p w14:paraId="5D5FBE9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38.3 (8)</w:t>
            </w:r>
          </w:p>
        </w:tc>
        <w:tc>
          <w:tcPr>
            <w:tcW w:w="0" w:type="auto"/>
            <w:vAlign w:val="center"/>
          </w:tcPr>
          <w:p w14:paraId="3D1F5D8E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74.7 (9)</w:t>
            </w:r>
          </w:p>
        </w:tc>
        <w:tc>
          <w:tcPr>
            <w:tcW w:w="0" w:type="auto"/>
            <w:vAlign w:val="center"/>
          </w:tcPr>
          <w:p w14:paraId="7754DAFD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71.7 (2)</w:t>
            </w:r>
          </w:p>
        </w:tc>
        <w:tc>
          <w:tcPr>
            <w:tcW w:w="0" w:type="auto"/>
            <w:vAlign w:val="center"/>
          </w:tcPr>
          <w:p w14:paraId="0D6203EA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34.5 (4)</w:t>
            </w:r>
          </w:p>
        </w:tc>
        <w:tc>
          <w:tcPr>
            <w:tcW w:w="0" w:type="auto"/>
            <w:vAlign w:val="center"/>
          </w:tcPr>
          <w:p w14:paraId="043CDFFC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8.6 (5)</w:t>
            </w:r>
          </w:p>
        </w:tc>
        <w:tc>
          <w:tcPr>
            <w:tcW w:w="0" w:type="auto"/>
            <w:vAlign w:val="center"/>
          </w:tcPr>
          <w:p w14:paraId="2E696DF6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182 (1)</w:t>
            </w:r>
          </w:p>
        </w:tc>
        <w:tc>
          <w:tcPr>
            <w:tcW w:w="0" w:type="auto"/>
            <w:vAlign w:val="center"/>
          </w:tcPr>
          <w:p w14:paraId="1DAC3EAD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145 (10)</w:t>
            </w:r>
          </w:p>
        </w:tc>
        <w:tc>
          <w:tcPr>
            <w:tcW w:w="0" w:type="auto"/>
            <w:vAlign w:val="center"/>
          </w:tcPr>
          <w:p w14:paraId="73ED312F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-9.44 (6)</w:t>
            </w:r>
          </w:p>
        </w:tc>
        <w:tc>
          <w:tcPr>
            <w:tcW w:w="0" w:type="auto"/>
            <w:vAlign w:val="center"/>
          </w:tcPr>
          <w:p w14:paraId="6D84DD12" w14:textId="77777777" w:rsidR="00BD3B5D" w:rsidRPr="00BD3B5D" w:rsidRDefault="00BD3B5D" w:rsidP="00BD3B5D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BD3B5D">
              <w:rPr>
                <w:sz w:val="18"/>
                <w:szCs w:val="18"/>
              </w:rPr>
              <w:t>46.7 (3)</w:t>
            </w:r>
          </w:p>
        </w:tc>
      </w:tr>
    </w:tbl>
    <w:p w14:paraId="624AA77B" w14:textId="04B0CBB9" w:rsidR="006675CF" w:rsidRDefault="006675CF" w:rsidP="006675CF">
      <w:pPr>
        <w:pStyle w:val="afffff9"/>
      </w:pPr>
      <w:r>
        <w:lastRenderedPageBreak/>
        <w:drawing>
          <wp:inline distT="0" distB="0" distL="0" distR="0" wp14:anchorId="686A854A" wp14:editId="7BA504A9">
            <wp:extent cx="5064760" cy="3848735"/>
            <wp:effectExtent l="0" t="0" r="254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760" cy="384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07FA1E" w14:textId="66FB83DD" w:rsidR="006675CF" w:rsidRPr="009E4C9E" w:rsidRDefault="006675CF" w:rsidP="006675CF">
      <w:pPr>
        <w:pStyle w:val="afd"/>
        <w:spacing w:after="156"/>
      </w:pPr>
      <w:bookmarkStart w:id="66" w:name="_Ref11024364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1</w:t>
      </w:r>
      <w:r>
        <w:fldChar w:fldCharType="end"/>
      </w:r>
      <w:bookmarkEnd w:id="66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8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4B232F49" w14:textId="436DEFCB" w:rsidR="001B0116" w:rsidRDefault="001B0116" w:rsidP="001B0116">
      <w:pPr>
        <w:pStyle w:val="afffffb"/>
        <w:spacing w:before="156"/>
      </w:pPr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0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季节信号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3"/>
        <w:gridCol w:w="674"/>
        <w:gridCol w:w="674"/>
        <w:gridCol w:w="673"/>
        <w:gridCol w:w="673"/>
        <w:gridCol w:w="673"/>
        <w:gridCol w:w="673"/>
        <w:gridCol w:w="673"/>
        <w:gridCol w:w="673"/>
        <w:gridCol w:w="673"/>
        <w:gridCol w:w="714"/>
      </w:tblGrid>
      <w:tr w:rsidR="00843A46" w:rsidRPr="00843A46" w14:paraId="440F34AA" w14:textId="77777777" w:rsidTr="00843A46"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AA4B563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6BCF5048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B47D8A4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E4EB011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BC567A0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2F252ABC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3FE53E52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894A954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5A30D7AD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1ECEF1B9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8" w:space="0" w:color="000000"/>
            </w:tcBorders>
            <w:vAlign w:val="center"/>
          </w:tcPr>
          <w:p w14:paraId="041C12F0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843A46">
              <w:rPr>
                <w:b/>
                <w:sz w:val="18"/>
                <w:szCs w:val="18"/>
              </w:rPr>
              <w:t>C10</w:t>
            </w:r>
          </w:p>
        </w:tc>
      </w:tr>
      <w:tr w:rsidR="00843A46" w:rsidRPr="00843A46" w14:paraId="38339073" w14:textId="77777777" w:rsidTr="00843A46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6642F6F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Max.Err. (1e-5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C7C685A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5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BBC12EB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5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92EB37D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70.3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FA88E75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70.3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06E2CB9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6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DB65F65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6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8766348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6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0CBB255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69.6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1856223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4.07 (9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512AAEA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4.07 (10)</w:t>
            </w:r>
          </w:p>
        </w:tc>
      </w:tr>
      <w:tr w:rsidR="00843A46" w:rsidRPr="00843A46" w14:paraId="2897784E" w14:textId="77777777" w:rsidTr="00843A46"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D396385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Min.Err. (1e-5 °C) (Order↑):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DABB3B2" w14:textId="1C100381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</w:t>
            </w:r>
            <w:r w:rsidR="005A54D9">
              <w:rPr>
                <w:rFonts w:hint="eastAsia"/>
                <w:sz w:val="18"/>
                <w:szCs w:val="18"/>
              </w:rPr>
              <w:t>.</w:t>
            </w:r>
            <w:r w:rsidR="005A54D9">
              <w:rPr>
                <w:sz w:val="18"/>
                <w:szCs w:val="18"/>
              </w:rPr>
              <w:t>0</w:t>
            </w:r>
            <w:r w:rsidRPr="00843A46">
              <w:rPr>
                <w:sz w:val="18"/>
                <w:szCs w:val="18"/>
              </w:rPr>
              <w:t xml:space="preserve"> (7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0F1966FE" w14:textId="76017566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</w:t>
            </w:r>
            <w:r w:rsidR="005A54D9">
              <w:rPr>
                <w:sz w:val="18"/>
                <w:szCs w:val="18"/>
              </w:rPr>
              <w:t>.0</w:t>
            </w:r>
            <w:r w:rsidRPr="00843A46">
              <w:rPr>
                <w:sz w:val="18"/>
                <w:szCs w:val="18"/>
              </w:rPr>
              <w:t xml:space="preserve"> (8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5C90E202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5 (1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3D3B485C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5 (2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653BEE6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2 (5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75CF5059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2 (6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D4A5B85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2 (3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8A5DA74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87.2 (4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2DBA6584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5.74 (9)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62D53678" w14:textId="77777777" w:rsidR="00843A46" w:rsidRPr="00843A46" w:rsidRDefault="00843A46" w:rsidP="00843A46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843A46">
              <w:rPr>
                <w:sz w:val="18"/>
                <w:szCs w:val="18"/>
              </w:rPr>
              <w:t>-5.74 (10)</w:t>
            </w:r>
          </w:p>
        </w:tc>
      </w:tr>
    </w:tbl>
    <w:p w14:paraId="62F2B0F4" w14:textId="47999014" w:rsidR="001B0116" w:rsidRDefault="001B0116" w:rsidP="001B0116">
      <w:pPr>
        <w:pStyle w:val="afffffb"/>
        <w:spacing w:before="156"/>
      </w:pPr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1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A</w:t>
      </w:r>
      <w:r>
        <w:rPr>
          <w:rFonts w:hint="eastAsia"/>
        </w:rPr>
        <w:t xml:space="preserve"> 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7"/>
        <w:gridCol w:w="646"/>
        <w:gridCol w:w="646"/>
        <w:gridCol w:w="646"/>
        <w:gridCol w:w="662"/>
        <w:gridCol w:w="646"/>
        <w:gridCol w:w="646"/>
        <w:gridCol w:w="646"/>
        <w:gridCol w:w="646"/>
        <w:gridCol w:w="679"/>
        <w:gridCol w:w="646"/>
      </w:tblGrid>
      <w:tr w:rsidR="00DA43C9" w:rsidRPr="00DA43C9" w14:paraId="211D3BFA" w14:textId="77777777" w:rsidTr="00DA43C9"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4F06A782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4D55121F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53A51EAE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0096D6E0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35BE04C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55CAF381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65EC88A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3E438B5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4045818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45876B6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7730AB01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DA43C9">
              <w:rPr>
                <w:b/>
                <w:sz w:val="18"/>
                <w:szCs w:val="18"/>
              </w:rPr>
              <w:t>C10</w:t>
            </w:r>
          </w:p>
        </w:tc>
      </w:tr>
      <w:tr w:rsidR="00DA43C9" w:rsidRPr="00DA43C9" w14:paraId="0EE723DB" w14:textId="77777777" w:rsidTr="00DA43C9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7992ADF9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B292697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2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4BA2F85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2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5BDD1C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2.3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E260F5E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2.3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52872F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BCE9A0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FF8293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E528DBB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0141BD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3.65 (1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E7D104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3.65 (9)</w:t>
            </w:r>
          </w:p>
        </w:tc>
      </w:tr>
      <w:tr w:rsidR="00DA43C9" w:rsidRPr="00DA43C9" w14:paraId="4372575C" w14:textId="77777777" w:rsidTr="00DA43C9">
        <w:tc>
          <w:tcPr>
            <w:tcW w:w="0" w:type="auto"/>
            <w:vAlign w:val="center"/>
          </w:tcPr>
          <w:p w14:paraId="54573FC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3236B07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0.7 (8)</w:t>
            </w:r>
          </w:p>
        </w:tc>
        <w:tc>
          <w:tcPr>
            <w:tcW w:w="0" w:type="auto"/>
            <w:vAlign w:val="center"/>
          </w:tcPr>
          <w:p w14:paraId="771D037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0.7 (7)</w:t>
            </w:r>
          </w:p>
        </w:tc>
        <w:tc>
          <w:tcPr>
            <w:tcW w:w="0" w:type="auto"/>
            <w:vAlign w:val="center"/>
          </w:tcPr>
          <w:p w14:paraId="2F1B19E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.8 (2)</w:t>
            </w:r>
          </w:p>
        </w:tc>
        <w:tc>
          <w:tcPr>
            <w:tcW w:w="0" w:type="auto"/>
            <w:vAlign w:val="center"/>
          </w:tcPr>
          <w:p w14:paraId="3DBE01A5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.8 (1)</w:t>
            </w:r>
          </w:p>
        </w:tc>
        <w:tc>
          <w:tcPr>
            <w:tcW w:w="0" w:type="auto"/>
            <w:vAlign w:val="center"/>
          </w:tcPr>
          <w:p w14:paraId="3D51F667" w14:textId="1D3A928B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</w:t>
            </w:r>
            <w:r w:rsidR="00B96AD3"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6)</w:t>
            </w:r>
          </w:p>
        </w:tc>
        <w:tc>
          <w:tcPr>
            <w:tcW w:w="0" w:type="auto"/>
            <w:vAlign w:val="center"/>
          </w:tcPr>
          <w:p w14:paraId="0C6690A2" w14:textId="753B8193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</w:t>
            </w:r>
            <w:r w:rsidR="00B96AD3"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55C747B4" w14:textId="44D69B54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</w:t>
            </w:r>
            <w:r w:rsidR="00B96AD3"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vAlign w:val="center"/>
          </w:tcPr>
          <w:p w14:paraId="5916AEB6" w14:textId="6463A460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61</w:t>
            </w:r>
            <w:r w:rsidR="00B96AD3"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563972A7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3.62 (10)</w:t>
            </w:r>
          </w:p>
        </w:tc>
        <w:tc>
          <w:tcPr>
            <w:tcW w:w="0" w:type="auto"/>
            <w:vAlign w:val="center"/>
          </w:tcPr>
          <w:p w14:paraId="74F05824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3.62 (9)</w:t>
            </w:r>
          </w:p>
        </w:tc>
      </w:tr>
      <w:tr w:rsidR="00DA43C9" w:rsidRPr="00DA43C9" w14:paraId="4F830CDD" w14:textId="77777777" w:rsidTr="00DA43C9">
        <w:tc>
          <w:tcPr>
            <w:tcW w:w="0" w:type="auto"/>
            <w:vAlign w:val="center"/>
          </w:tcPr>
          <w:p w14:paraId="148E4F0C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DA43C9">
              <w:rPr>
                <w:sz w:val="18"/>
                <w:szCs w:val="18"/>
              </w:rPr>
              <w:t>Max.Abs.Err</w:t>
            </w:r>
            <w:proofErr w:type="gramEnd"/>
            <w:r w:rsidRPr="00DA43C9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327B450B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2 (8)</w:t>
            </w:r>
          </w:p>
        </w:tc>
        <w:tc>
          <w:tcPr>
            <w:tcW w:w="0" w:type="auto"/>
            <w:vAlign w:val="center"/>
          </w:tcPr>
          <w:p w14:paraId="3E148DF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2 (7)</w:t>
            </w:r>
          </w:p>
        </w:tc>
        <w:tc>
          <w:tcPr>
            <w:tcW w:w="0" w:type="auto"/>
            <w:vAlign w:val="center"/>
          </w:tcPr>
          <w:p w14:paraId="3597F854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2.3 (2)</w:t>
            </w:r>
          </w:p>
        </w:tc>
        <w:tc>
          <w:tcPr>
            <w:tcW w:w="0" w:type="auto"/>
            <w:vAlign w:val="center"/>
          </w:tcPr>
          <w:p w14:paraId="221E8B0E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2.3 (1)</w:t>
            </w:r>
          </w:p>
        </w:tc>
        <w:tc>
          <w:tcPr>
            <w:tcW w:w="0" w:type="auto"/>
            <w:vAlign w:val="center"/>
          </w:tcPr>
          <w:p w14:paraId="08C95814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6)</w:t>
            </w:r>
          </w:p>
        </w:tc>
        <w:tc>
          <w:tcPr>
            <w:tcW w:w="0" w:type="auto"/>
            <w:vAlign w:val="center"/>
          </w:tcPr>
          <w:p w14:paraId="2F44AF6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5)</w:t>
            </w:r>
          </w:p>
        </w:tc>
        <w:tc>
          <w:tcPr>
            <w:tcW w:w="0" w:type="auto"/>
            <w:vAlign w:val="center"/>
          </w:tcPr>
          <w:p w14:paraId="790944A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4)</w:t>
            </w:r>
          </w:p>
        </w:tc>
        <w:tc>
          <w:tcPr>
            <w:tcW w:w="0" w:type="auto"/>
            <w:vAlign w:val="center"/>
          </w:tcPr>
          <w:p w14:paraId="739C8746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61.5 (3)</w:t>
            </w:r>
          </w:p>
        </w:tc>
        <w:tc>
          <w:tcPr>
            <w:tcW w:w="0" w:type="auto"/>
            <w:vAlign w:val="center"/>
          </w:tcPr>
          <w:p w14:paraId="56FE6DF5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3.65 (10)</w:t>
            </w:r>
          </w:p>
        </w:tc>
        <w:tc>
          <w:tcPr>
            <w:tcW w:w="0" w:type="auto"/>
            <w:vAlign w:val="center"/>
          </w:tcPr>
          <w:p w14:paraId="79CD2EA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3.65 (9)</w:t>
            </w:r>
          </w:p>
        </w:tc>
      </w:tr>
      <w:tr w:rsidR="00DA43C9" w:rsidRPr="00DA43C9" w14:paraId="030739F8" w14:textId="77777777" w:rsidTr="00DA43C9">
        <w:tc>
          <w:tcPr>
            <w:tcW w:w="0" w:type="auto"/>
            <w:vAlign w:val="center"/>
          </w:tcPr>
          <w:p w14:paraId="7191589E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70019989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8)</w:t>
            </w:r>
          </w:p>
        </w:tc>
        <w:tc>
          <w:tcPr>
            <w:tcW w:w="0" w:type="auto"/>
            <w:vAlign w:val="center"/>
          </w:tcPr>
          <w:p w14:paraId="086C0B98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7)</w:t>
            </w:r>
          </w:p>
        </w:tc>
        <w:tc>
          <w:tcPr>
            <w:tcW w:w="0" w:type="auto"/>
            <w:vAlign w:val="center"/>
          </w:tcPr>
          <w:p w14:paraId="34056C35" w14:textId="51C9AF75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8</w:t>
            </w:r>
            <w:r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2)</w:t>
            </w:r>
          </w:p>
        </w:tc>
        <w:tc>
          <w:tcPr>
            <w:tcW w:w="0" w:type="auto"/>
            <w:vAlign w:val="center"/>
          </w:tcPr>
          <w:p w14:paraId="4F150A9D" w14:textId="581BE178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8</w:t>
            </w:r>
            <w:r>
              <w:rPr>
                <w:sz w:val="18"/>
                <w:szCs w:val="18"/>
              </w:rPr>
              <w:t>.0</w:t>
            </w:r>
            <w:r w:rsidRPr="00DA43C9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75450F4F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6)</w:t>
            </w:r>
          </w:p>
        </w:tc>
        <w:tc>
          <w:tcPr>
            <w:tcW w:w="0" w:type="auto"/>
            <w:vAlign w:val="center"/>
          </w:tcPr>
          <w:p w14:paraId="7569479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5)</w:t>
            </w:r>
          </w:p>
        </w:tc>
        <w:tc>
          <w:tcPr>
            <w:tcW w:w="0" w:type="auto"/>
            <w:vAlign w:val="center"/>
          </w:tcPr>
          <w:p w14:paraId="62EBD899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4)</w:t>
            </w:r>
          </w:p>
        </w:tc>
        <w:tc>
          <w:tcPr>
            <w:tcW w:w="0" w:type="auto"/>
            <w:vAlign w:val="center"/>
          </w:tcPr>
          <w:p w14:paraId="0CE14BB6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.7 (3)</w:t>
            </w:r>
          </w:p>
        </w:tc>
        <w:tc>
          <w:tcPr>
            <w:tcW w:w="0" w:type="auto"/>
            <w:vAlign w:val="center"/>
          </w:tcPr>
          <w:p w14:paraId="3A224EB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.05 (10)</w:t>
            </w:r>
          </w:p>
        </w:tc>
        <w:tc>
          <w:tcPr>
            <w:tcW w:w="0" w:type="auto"/>
            <w:vAlign w:val="center"/>
          </w:tcPr>
          <w:p w14:paraId="5131EAB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.05 (9)</w:t>
            </w:r>
          </w:p>
        </w:tc>
      </w:tr>
      <w:tr w:rsidR="00DA43C9" w:rsidRPr="00DA43C9" w14:paraId="3B3F25CE" w14:textId="77777777" w:rsidTr="00DA43C9">
        <w:tc>
          <w:tcPr>
            <w:tcW w:w="0" w:type="auto"/>
            <w:vAlign w:val="center"/>
          </w:tcPr>
          <w:p w14:paraId="4747826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DA43C9">
              <w:rPr>
                <w:sz w:val="18"/>
                <w:szCs w:val="18"/>
              </w:rPr>
              <w:t>Mean.Abs.Err</w:t>
            </w:r>
            <w:proofErr w:type="gramEnd"/>
            <w:r w:rsidRPr="00DA43C9">
              <w:rPr>
                <w:sz w:val="18"/>
                <w:szCs w:val="18"/>
              </w:rPr>
              <w:t>. (1e-4 °C) (Order↓):</w:t>
            </w:r>
          </w:p>
        </w:tc>
        <w:tc>
          <w:tcPr>
            <w:tcW w:w="0" w:type="auto"/>
            <w:vAlign w:val="center"/>
          </w:tcPr>
          <w:p w14:paraId="1D61D8A6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2 (8)</w:t>
            </w:r>
          </w:p>
        </w:tc>
        <w:tc>
          <w:tcPr>
            <w:tcW w:w="0" w:type="auto"/>
            <w:vAlign w:val="center"/>
          </w:tcPr>
          <w:p w14:paraId="4DC12A20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2 (7)</w:t>
            </w:r>
          </w:p>
        </w:tc>
        <w:tc>
          <w:tcPr>
            <w:tcW w:w="0" w:type="auto"/>
            <w:vAlign w:val="center"/>
          </w:tcPr>
          <w:p w14:paraId="0679F4F4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8.6 (2)</w:t>
            </w:r>
          </w:p>
        </w:tc>
        <w:tc>
          <w:tcPr>
            <w:tcW w:w="0" w:type="auto"/>
            <w:vAlign w:val="center"/>
          </w:tcPr>
          <w:p w14:paraId="0FB6FAA0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8.6 (1)</w:t>
            </w:r>
          </w:p>
        </w:tc>
        <w:tc>
          <w:tcPr>
            <w:tcW w:w="0" w:type="auto"/>
            <w:vAlign w:val="center"/>
          </w:tcPr>
          <w:p w14:paraId="79B998A0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6 (6)</w:t>
            </w:r>
          </w:p>
        </w:tc>
        <w:tc>
          <w:tcPr>
            <w:tcW w:w="0" w:type="auto"/>
            <w:vAlign w:val="center"/>
          </w:tcPr>
          <w:p w14:paraId="60211D6C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6 (5)</w:t>
            </w:r>
          </w:p>
        </w:tc>
        <w:tc>
          <w:tcPr>
            <w:tcW w:w="0" w:type="auto"/>
            <w:vAlign w:val="center"/>
          </w:tcPr>
          <w:p w14:paraId="71729644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6 (4)</w:t>
            </w:r>
          </w:p>
        </w:tc>
        <w:tc>
          <w:tcPr>
            <w:tcW w:w="0" w:type="auto"/>
            <w:vAlign w:val="center"/>
          </w:tcPr>
          <w:p w14:paraId="53FBAD55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77.6 (3)</w:t>
            </w:r>
          </w:p>
        </w:tc>
        <w:tc>
          <w:tcPr>
            <w:tcW w:w="0" w:type="auto"/>
            <w:vAlign w:val="center"/>
          </w:tcPr>
          <w:p w14:paraId="79356ED1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4.61 (10)</w:t>
            </w:r>
          </w:p>
        </w:tc>
        <w:tc>
          <w:tcPr>
            <w:tcW w:w="0" w:type="auto"/>
            <w:vAlign w:val="center"/>
          </w:tcPr>
          <w:p w14:paraId="11E93912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4.61 (9)</w:t>
            </w:r>
          </w:p>
        </w:tc>
      </w:tr>
      <w:tr w:rsidR="00DA43C9" w:rsidRPr="00DA43C9" w14:paraId="2599D40C" w14:textId="77777777" w:rsidTr="00DA43C9">
        <w:tc>
          <w:tcPr>
            <w:tcW w:w="0" w:type="auto"/>
            <w:vAlign w:val="center"/>
          </w:tcPr>
          <w:p w14:paraId="009A2782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Mean.Err. (1e-18 °C) (Order↓):</w:t>
            </w:r>
          </w:p>
        </w:tc>
        <w:tc>
          <w:tcPr>
            <w:tcW w:w="0" w:type="auto"/>
            <w:vAlign w:val="center"/>
          </w:tcPr>
          <w:p w14:paraId="34EA4745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77 (4)</w:t>
            </w:r>
          </w:p>
        </w:tc>
        <w:tc>
          <w:tcPr>
            <w:tcW w:w="0" w:type="auto"/>
            <w:vAlign w:val="center"/>
          </w:tcPr>
          <w:p w14:paraId="1ABCFFE1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434 (1)</w:t>
            </w:r>
          </w:p>
        </w:tc>
        <w:tc>
          <w:tcPr>
            <w:tcW w:w="0" w:type="auto"/>
            <w:vAlign w:val="center"/>
          </w:tcPr>
          <w:p w14:paraId="5FB12999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40 (5)</w:t>
            </w:r>
          </w:p>
        </w:tc>
        <w:tc>
          <w:tcPr>
            <w:tcW w:w="0" w:type="auto"/>
            <w:vAlign w:val="center"/>
          </w:tcPr>
          <w:p w14:paraId="2A95C66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377 (10)</w:t>
            </w:r>
          </w:p>
        </w:tc>
        <w:tc>
          <w:tcPr>
            <w:tcW w:w="0" w:type="auto"/>
            <w:vAlign w:val="center"/>
          </w:tcPr>
          <w:p w14:paraId="4EE8800F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276 (2)</w:t>
            </w:r>
          </w:p>
        </w:tc>
        <w:tc>
          <w:tcPr>
            <w:tcW w:w="0" w:type="auto"/>
            <w:vAlign w:val="center"/>
          </w:tcPr>
          <w:p w14:paraId="48858CDA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230 (3)</w:t>
            </w:r>
          </w:p>
        </w:tc>
        <w:tc>
          <w:tcPr>
            <w:tcW w:w="0" w:type="auto"/>
            <w:vAlign w:val="center"/>
          </w:tcPr>
          <w:p w14:paraId="46795306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244 (9)</w:t>
            </w:r>
          </w:p>
        </w:tc>
        <w:tc>
          <w:tcPr>
            <w:tcW w:w="0" w:type="auto"/>
            <w:vAlign w:val="center"/>
          </w:tcPr>
          <w:p w14:paraId="3772E020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29 (6)</w:t>
            </w:r>
          </w:p>
        </w:tc>
        <w:tc>
          <w:tcPr>
            <w:tcW w:w="0" w:type="auto"/>
            <w:vAlign w:val="center"/>
          </w:tcPr>
          <w:p w14:paraId="4D0D0863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103 (7)</w:t>
            </w:r>
          </w:p>
        </w:tc>
        <w:tc>
          <w:tcPr>
            <w:tcW w:w="0" w:type="auto"/>
            <w:vAlign w:val="center"/>
          </w:tcPr>
          <w:p w14:paraId="080792DD" w14:textId="77777777" w:rsidR="00DA43C9" w:rsidRPr="00DA43C9" w:rsidRDefault="00DA43C9" w:rsidP="00DA43C9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DA43C9">
              <w:rPr>
                <w:sz w:val="18"/>
                <w:szCs w:val="18"/>
              </w:rPr>
              <w:t>-9.3 (8)</w:t>
            </w:r>
          </w:p>
        </w:tc>
      </w:tr>
    </w:tbl>
    <w:p w14:paraId="09E4173B" w14:textId="5E951426" w:rsidR="00311980" w:rsidRDefault="00311980" w:rsidP="000F7DE0">
      <w:pPr>
        <w:pStyle w:val="afffffb"/>
        <w:spacing w:before="156"/>
      </w:pPr>
      <w:r>
        <w:rPr>
          <w:rFonts w:hint="eastAsia"/>
        </w:rPr>
        <w:lastRenderedPageBreak/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2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A</w:t>
      </w:r>
      <w:r>
        <w:rPr>
          <w:rFonts w:hint="eastAsia"/>
        </w:rPr>
        <w:t xml:space="preserve"> 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2"/>
        <w:gridCol w:w="665"/>
        <w:gridCol w:w="665"/>
        <w:gridCol w:w="665"/>
        <w:gridCol w:w="666"/>
        <w:gridCol w:w="666"/>
        <w:gridCol w:w="666"/>
        <w:gridCol w:w="685"/>
        <w:gridCol w:w="666"/>
        <w:gridCol w:w="704"/>
        <w:gridCol w:w="666"/>
      </w:tblGrid>
      <w:tr w:rsidR="00311980" w:rsidRPr="00311980" w14:paraId="79AF90C7" w14:textId="77777777" w:rsidTr="00311980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7250410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219C809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21BBC2B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D0E6840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CC26D05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9DD167C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1B4595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ED3D3E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F74ACB8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A12CEFC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E9B5F9C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11980">
              <w:rPr>
                <w:b/>
                <w:sz w:val="18"/>
                <w:szCs w:val="18"/>
              </w:rPr>
              <w:t>C10</w:t>
            </w:r>
          </w:p>
        </w:tc>
      </w:tr>
      <w:tr w:rsidR="00311980" w:rsidRPr="00311980" w14:paraId="512F0DBE" w14:textId="77777777" w:rsidTr="00311980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F520978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9421F13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8AF1DFB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5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11DE63F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2.7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316E457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2.7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042B533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8 (6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A2E25F8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8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77356A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8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ED07ABF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61.8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F01B3B2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3.67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F57AA5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3.67 (9)</w:t>
            </w:r>
          </w:p>
        </w:tc>
      </w:tr>
      <w:tr w:rsidR="00311980" w:rsidRPr="00311980" w14:paraId="250A5267" w14:textId="77777777" w:rsidTr="00311980">
        <w:tc>
          <w:tcPr>
            <w:tcW w:w="0" w:type="auto"/>
            <w:vAlign w:val="center"/>
          </w:tcPr>
          <w:p w14:paraId="152F2411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4C87652F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5 (8)</w:t>
            </w:r>
          </w:p>
        </w:tc>
        <w:tc>
          <w:tcPr>
            <w:tcW w:w="0" w:type="auto"/>
            <w:vAlign w:val="center"/>
          </w:tcPr>
          <w:p w14:paraId="0141A115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5 (7)</w:t>
            </w:r>
          </w:p>
        </w:tc>
        <w:tc>
          <w:tcPr>
            <w:tcW w:w="0" w:type="auto"/>
            <w:vAlign w:val="center"/>
          </w:tcPr>
          <w:p w14:paraId="4DCD5069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2.7 (2)</w:t>
            </w:r>
          </w:p>
        </w:tc>
        <w:tc>
          <w:tcPr>
            <w:tcW w:w="0" w:type="auto"/>
            <w:vAlign w:val="center"/>
          </w:tcPr>
          <w:p w14:paraId="5892A54F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2.7 (1)</w:t>
            </w:r>
          </w:p>
        </w:tc>
        <w:tc>
          <w:tcPr>
            <w:tcW w:w="0" w:type="auto"/>
            <w:vAlign w:val="center"/>
          </w:tcPr>
          <w:p w14:paraId="0CDCB2D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8 (6)</w:t>
            </w:r>
          </w:p>
        </w:tc>
        <w:tc>
          <w:tcPr>
            <w:tcW w:w="0" w:type="auto"/>
            <w:vAlign w:val="center"/>
          </w:tcPr>
          <w:p w14:paraId="09C5FEEF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8 (5)</w:t>
            </w:r>
          </w:p>
        </w:tc>
        <w:tc>
          <w:tcPr>
            <w:tcW w:w="0" w:type="auto"/>
            <w:vAlign w:val="center"/>
          </w:tcPr>
          <w:p w14:paraId="0BD1D0F9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8 (4)</w:t>
            </w:r>
          </w:p>
        </w:tc>
        <w:tc>
          <w:tcPr>
            <w:tcW w:w="0" w:type="auto"/>
            <w:vAlign w:val="center"/>
          </w:tcPr>
          <w:p w14:paraId="0B4A9223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61.8 (3)</w:t>
            </w:r>
          </w:p>
        </w:tc>
        <w:tc>
          <w:tcPr>
            <w:tcW w:w="0" w:type="auto"/>
            <w:vAlign w:val="center"/>
          </w:tcPr>
          <w:p w14:paraId="46D50C9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3.67 (10)</w:t>
            </w:r>
          </w:p>
        </w:tc>
        <w:tc>
          <w:tcPr>
            <w:tcW w:w="0" w:type="auto"/>
            <w:vAlign w:val="center"/>
          </w:tcPr>
          <w:p w14:paraId="76513926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3.67 (9)</w:t>
            </w:r>
          </w:p>
        </w:tc>
      </w:tr>
      <w:tr w:rsidR="00311980" w:rsidRPr="00311980" w14:paraId="52A41383" w14:textId="77777777" w:rsidTr="00311980">
        <w:tc>
          <w:tcPr>
            <w:tcW w:w="0" w:type="auto"/>
            <w:vAlign w:val="center"/>
          </w:tcPr>
          <w:p w14:paraId="68717AB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647E2C9A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7 (8)</w:t>
            </w:r>
          </w:p>
        </w:tc>
        <w:tc>
          <w:tcPr>
            <w:tcW w:w="0" w:type="auto"/>
            <w:vAlign w:val="center"/>
          </w:tcPr>
          <w:p w14:paraId="5781F386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7 (7)</w:t>
            </w:r>
          </w:p>
        </w:tc>
        <w:tc>
          <w:tcPr>
            <w:tcW w:w="0" w:type="auto"/>
            <w:vAlign w:val="center"/>
          </w:tcPr>
          <w:p w14:paraId="2F6844E1" w14:textId="6EC9BA4A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8</w:t>
            </w:r>
            <w:r w:rsidR="000F7DE0">
              <w:rPr>
                <w:sz w:val="18"/>
                <w:szCs w:val="18"/>
              </w:rPr>
              <w:t>.0</w:t>
            </w:r>
            <w:r w:rsidRPr="00311980">
              <w:rPr>
                <w:sz w:val="18"/>
                <w:szCs w:val="18"/>
              </w:rPr>
              <w:t xml:space="preserve"> (2)</w:t>
            </w:r>
          </w:p>
        </w:tc>
        <w:tc>
          <w:tcPr>
            <w:tcW w:w="0" w:type="auto"/>
            <w:vAlign w:val="center"/>
          </w:tcPr>
          <w:p w14:paraId="4E27467A" w14:textId="66BC8D5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8</w:t>
            </w:r>
            <w:r w:rsidR="000F7DE0">
              <w:rPr>
                <w:sz w:val="18"/>
                <w:szCs w:val="18"/>
              </w:rPr>
              <w:t>.0</w:t>
            </w:r>
            <w:r w:rsidRPr="00311980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53C78EE2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8 (6)</w:t>
            </w:r>
          </w:p>
        </w:tc>
        <w:tc>
          <w:tcPr>
            <w:tcW w:w="0" w:type="auto"/>
            <w:vAlign w:val="center"/>
          </w:tcPr>
          <w:p w14:paraId="29C168C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8 (5)</w:t>
            </w:r>
          </w:p>
        </w:tc>
        <w:tc>
          <w:tcPr>
            <w:tcW w:w="0" w:type="auto"/>
            <w:vAlign w:val="center"/>
          </w:tcPr>
          <w:p w14:paraId="7BDCF9EC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8 (4)</w:t>
            </w:r>
          </w:p>
        </w:tc>
        <w:tc>
          <w:tcPr>
            <w:tcW w:w="0" w:type="auto"/>
            <w:vAlign w:val="center"/>
          </w:tcPr>
          <w:p w14:paraId="676CC0F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7.8 (3)</w:t>
            </w:r>
          </w:p>
        </w:tc>
        <w:tc>
          <w:tcPr>
            <w:tcW w:w="0" w:type="auto"/>
            <w:vAlign w:val="center"/>
          </w:tcPr>
          <w:p w14:paraId="523331F9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.05 (10)</w:t>
            </w:r>
          </w:p>
        </w:tc>
        <w:tc>
          <w:tcPr>
            <w:tcW w:w="0" w:type="auto"/>
            <w:vAlign w:val="center"/>
          </w:tcPr>
          <w:p w14:paraId="1110F56D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1.05 (9)</w:t>
            </w:r>
          </w:p>
        </w:tc>
      </w:tr>
      <w:tr w:rsidR="00311980" w:rsidRPr="00311980" w14:paraId="79CF5542" w14:textId="77777777" w:rsidTr="00311980">
        <w:tc>
          <w:tcPr>
            <w:tcW w:w="0" w:type="auto"/>
            <w:vAlign w:val="center"/>
          </w:tcPr>
          <w:p w14:paraId="08FC8D6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5BC8E581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7.62 (3)</w:t>
            </w:r>
          </w:p>
        </w:tc>
        <w:tc>
          <w:tcPr>
            <w:tcW w:w="0" w:type="auto"/>
            <w:vAlign w:val="center"/>
          </w:tcPr>
          <w:p w14:paraId="45197E33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26.1 (2)</w:t>
            </w:r>
          </w:p>
        </w:tc>
        <w:tc>
          <w:tcPr>
            <w:tcW w:w="0" w:type="auto"/>
            <w:vAlign w:val="center"/>
          </w:tcPr>
          <w:p w14:paraId="7E0B396C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17.9 (6)</w:t>
            </w:r>
          </w:p>
        </w:tc>
        <w:tc>
          <w:tcPr>
            <w:tcW w:w="0" w:type="auto"/>
            <w:vAlign w:val="center"/>
          </w:tcPr>
          <w:p w14:paraId="0FA6EEB5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18.1 (7)</w:t>
            </w:r>
          </w:p>
        </w:tc>
        <w:tc>
          <w:tcPr>
            <w:tcW w:w="0" w:type="auto"/>
            <w:vAlign w:val="center"/>
          </w:tcPr>
          <w:p w14:paraId="12203CA5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36.6 (9)</w:t>
            </w:r>
          </w:p>
        </w:tc>
        <w:tc>
          <w:tcPr>
            <w:tcW w:w="0" w:type="auto"/>
            <w:vAlign w:val="center"/>
          </w:tcPr>
          <w:p w14:paraId="79C343D4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14.9 (5)</w:t>
            </w:r>
          </w:p>
        </w:tc>
        <w:tc>
          <w:tcPr>
            <w:tcW w:w="0" w:type="auto"/>
            <w:vAlign w:val="center"/>
          </w:tcPr>
          <w:p w14:paraId="530E1D91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109 (10)</w:t>
            </w:r>
          </w:p>
        </w:tc>
        <w:tc>
          <w:tcPr>
            <w:tcW w:w="0" w:type="auto"/>
            <w:vAlign w:val="center"/>
          </w:tcPr>
          <w:p w14:paraId="5F911FC3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93.7 (1)</w:t>
            </w:r>
          </w:p>
        </w:tc>
        <w:tc>
          <w:tcPr>
            <w:tcW w:w="0" w:type="auto"/>
            <w:vAlign w:val="center"/>
          </w:tcPr>
          <w:p w14:paraId="5D7C5EBE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11.7 (4)</w:t>
            </w:r>
          </w:p>
        </w:tc>
        <w:tc>
          <w:tcPr>
            <w:tcW w:w="0" w:type="auto"/>
            <w:vAlign w:val="center"/>
          </w:tcPr>
          <w:p w14:paraId="074B963D" w14:textId="77777777" w:rsidR="00311980" w:rsidRPr="00311980" w:rsidRDefault="00311980" w:rsidP="00311980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11980">
              <w:rPr>
                <w:sz w:val="18"/>
                <w:szCs w:val="18"/>
              </w:rPr>
              <w:t>-32.3 (8)</w:t>
            </w:r>
          </w:p>
        </w:tc>
      </w:tr>
    </w:tbl>
    <w:p w14:paraId="60CC5A1F" w14:textId="7AD649BF" w:rsidR="006675CF" w:rsidRDefault="00B8319F" w:rsidP="006675CF">
      <w:pPr>
        <w:pStyle w:val="afffff9"/>
      </w:pPr>
      <w:r>
        <w:drawing>
          <wp:inline distT="0" distB="0" distL="0" distR="0" wp14:anchorId="7BBE6E55" wp14:editId="7E4D82F0">
            <wp:extent cx="5064760" cy="3848735"/>
            <wp:effectExtent l="0" t="0" r="254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760" cy="384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45596C" w14:textId="3FA7D4E9" w:rsidR="00B8319F" w:rsidRPr="00B8319F" w:rsidRDefault="00B8319F" w:rsidP="00B8319F">
      <w:pPr>
        <w:pStyle w:val="afd"/>
        <w:spacing w:after="156"/>
      </w:pPr>
      <w:bookmarkStart w:id="67" w:name="_Ref11024364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2</w:t>
      </w:r>
      <w:r>
        <w:fldChar w:fldCharType="end"/>
      </w:r>
      <w:bookmarkEnd w:id="67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8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419A15B4" w14:textId="3BE4A69E" w:rsidR="001B0116" w:rsidRDefault="001B0116" w:rsidP="001B0116">
      <w:pPr>
        <w:pStyle w:val="afffffb"/>
        <w:spacing w:before="156"/>
      </w:pPr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3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</w:t>
      </w:r>
      <w:r>
        <w:rPr>
          <w:rFonts w:hint="eastAsia"/>
        </w:rPr>
        <w:t>B</w:t>
      </w:r>
      <w:r>
        <w:t xml:space="preserve"> </w:t>
      </w:r>
      <w:r>
        <w:rPr>
          <w:rFonts w:hint="eastAsia"/>
        </w:rPr>
        <w:t>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季节信号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7"/>
        <w:gridCol w:w="644"/>
        <w:gridCol w:w="644"/>
        <w:gridCol w:w="645"/>
        <w:gridCol w:w="645"/>
        <w:gridCol w:w="678"/>
        <w:gridCol w:w="645"/>
        <w:gridCol w:w="645"/>
        <w:gridCol w:w="645"/>
        <w:gridCol w:w="656"/>
        <w:gridCol w:w="662"/>
      </w:tblGrid>
      <w:tr w:rsidR="00E967EC" w:rsidRPr="00E967EC" w14:paraId="6E5C380C" w14:textId="77777777" w:rsidTr="00386A1F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D56D268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6D29D85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8F1EAEE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3CE90B8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69297AB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0D15723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A088F49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56DDEDB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30B35D3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01CB751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8B18C33" w14:textId="77777777" w:rsidR="00E967EC" w:rsidRPr="00386A1F" w:rsidRDefault="00E967EC" w:rsidP="00E967EC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86A1F">
              <w:rPr>
                <w:b/>
                <w:sz w:val="18"/>
                <w:szCs w:val="18"/>
              </w:rPr>
              <w:t>C10</w:t>
            </w:r>
          </w:p>
        </w:tc>
      </w:tr>
      <w:tr w:rsidR="00E967EC" w:rsidRPr="00E967EC" w14:paraId="1C204B7E" w14:textId="77777777" w:rsidTr="00E967EC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2DF150D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33774C2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86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186F292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9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1149870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7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E28F2E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8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3FA74B0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44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A5B3A56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5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8D9CA22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72.6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62C72D6" w14:textId="2B48022D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9</w:t>
            </w:r>
            <w:r>
              <w:rPr>
                <w:rFonts w:hint="eastAsia"/>
                <w:sz w:val="18"/>
                <w:szCs w:val="18"/>
              </w:rPr>
              <w:t>.</w:t>
            </w:r>
            <w:r>
              <w:rPr>
                <w:sz w:val="18"/>
                <w:szCs w:val="18"/>
              </w:rPr>
              <w:t>0</w:t>
            </w:r>
            <w:r w:rsidRPr="00E967EC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23E5895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44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CD901A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5 (6)</w:t>
            </w:r>
          </w:p>
        </w:tc>
      </w:tr>
      <w:tr w:rsidR="00E967EC" w:rsidRPr="00E967EC" w14:paraId="0BBED070" w14:textId="77777777" w:rsidTr="00E967EC">
        <w:tc>
          <w:tcPr>
            <w:tcW w:w="0" w:type="auto"/>
            <w:vAlign w:val="center"/>
          </w:tcPr>
          <w:p w14:paraId="1DFCEEA0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0B5B3F6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9.11 (7)</w:t>
            </w:r>
          </w:p>
        </w:tc>
        <w:tc>
          <w:tcPr>
            <w:tcW w:w="0" w:type="auto"/>
            <w:vAlign w:val="center"/>
          </w:tcPr>
          <w:p w14:paraId="469C0CA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1.1 (3)</w:t>
            </w:r>
          </w:p>
        </w:tc>
        <w:tc>
          <w:tcPr>
            <w:tcW w:w="0" w:type="auto"/>
            <w:vAlign w:val="center"/>
          </w:tcPr>
          <w:p w14:paraId="6B9DA83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8.73 (8)</w:t>
            </w:r>
          </w:p>
        </w:tc>
        <w:tc>
          <w:tcPr>
            <w:tcW w:w="0" w:type="auto"/>
            <w:vAlign w:val="center"/>
          </w:tcPr>
          <w:p w14:paraId="1A4B78D6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0.7 (4)</w:t>
            </w:r>
          </w:p>
        </w:tc>
        <w:tc>
          <w:tcPr>
            <w:tcW w:w="0" w:type="auto"/>
            <w:vAlign w:val="center"/>
          </w:tcPr>
          <w:p w14:paraId="5C677365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8.67 (10)</w:t>
            </w:r>
          </w:p>
        </w:tc>
        <w:tc>
          <w:tcPr>
            <w:tcW w:w="0" w:type="auto"/>
            <w:vAlign w:val="center"/>
          </w:tcPr>
          <w:p w14:paraId="07C2D8BD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0.7 (6)</w:t>
            </w:r>
          </w:p>
        </w:tc>
        <w:tc>
          <w:tcPr>
            <w:tcW w:w="0" w:type="auto"/>
            <w:vAlign w:val="center"/>
          </w:tcPr>
          <w:p w14:paraId="5901857A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72.8 (2)</w:t>
            </w:r>
          </w:p>
        </w:tc>
        <w:tc>
          <w:tcPr>
            <w:tcW w:w="0" w:type="auto"/>
            <w:vAlign w:val="center"/>
          </w:tcPr>
          <w:p w14:paraId="2A6A89B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88.9 (1)</w:t>
            </w:r>
          </w:p>
        </w:tc>
        <w:tc>
          <w:tcPr>
            <w:tcW w:w="0" w:type="auto"/>
            <w:vAlign w:val="center"/>
          </w:tcPr>
          <w:p w14:paraId="5431F6A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8.67 (9)</w:t>
            </w:r>
          </w:p>
        </w:tc>
        <w:tc>
          <w:tcPr>
            <w:tcW w:w="0" w:type="auto"/>
            <w:vAlign w:val="center"/>
          </w:tcPr>
          <w:p w14:paraId="1BCFBE28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0.7 (5)</w:t>
            </w:r>
          </w:p>
        </w:tc>
      </w:tr>
      <w:tr w:rsidR="00E967EC" w:rsidRPr="00E967EC" w14:paraId="401DA4BD" w14:textId="77777777" w:rsidTr="00E967EC">
        <w:tc>
          <w:tcPr>
            <w:tcW w:w="0" w:type="auto"/>
            <w:vAlign w:val="center"/>
          </w:tcPr>
          <w:p w14:paraId="324F0C3D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E967EC">
              <w:rPr>
                <w:sz w:val="18"/>
                <w:szCs w:val="18"/>
              </w:rPr>
              <w:t>Max.Abs.Err</w:t>
            </w:r>
            <w:proofErr w:type="gramEnd"/>
            <w:r w:rsidRPr="00E967EC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1D9558CE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9.11 (7)</w:t>
            </w:r>
          </w:p>
        </w:tc>
        <w:tc>
          <w:tcPr>
            <w:tcW w:w="0" w:type="auto"/>
            <w:vAlign w:val="center"/>
          </w:tcPr>
          <w:p w14:paraId="057C85BF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1.1 (3)</w:t>
            </w:r>
          </w:p>
        </w:tc>
        <w:tc>
          <w:tcPr>
            <w:tcW w:w="0" w:type="auto"/>
            <w:vAlign w:val="center"/>
          </w:tcPr>
          <w:p w14:paraId="152398A0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75 (8)</w:t>
            </w:r>
          </w:p>
        </w:tc>
        <w:tc>
          <w:tcPr>
            <w:tcW w:w="0" w:type="auto"/>
            <w:vAlign w:val="center"/>
          </w:tcPr>
          <w:p w14:paraId="11A2FA5C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8 (4)</w:t>
            </w:r>
          </w:p>
        </w:tc>
        <w:tc>
          <w:tcPr>
            <w:tcW w:w="0" w:type="auto"/>
            <w:vAlign w:val="center"/>
          </w:tcPr>
          <w:p w14:paraId="346B52CB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67 (10)</w:t>
            </w:r>
          </w:p>
        </w:tc>
        <w:tc>
          <w:tcPr>
            <w:tcW w:w="0" w:type="auto"/>
            <w:vAlign w:val="center"/>
          </w:tcPr>
          <w:p w14:paraId="1454188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7 (6)</w:t>
            </w:r>
          </w:p>
        </w:tc>
        <w:tc>
          <w:tcPr>
            <w:tcW w:w="0" w:type="auto"/>
            <w:vAlign w:val="center"/>
          </w:tcPr>
          <w:p w14:paraId="793CCFC5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72.8 (2)</w:t>
            </w:r>
          </w:p>
        </w:tc>
        <w:tc>
          <w:tcPr>
            <w:tcW w:w="0" w:type="auto"/>
            <w:vAlign w:val="center"/>
          </w:tcPr>
          <w:p w14:paraId="2CFBC0A3" w14:textId="1384AD23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9</w:t>
            </w:r>
            <w:r>
              <w:rPr>
                <w:sz w:val="18"/>
                <w:szCs w:val="18"/>
              </w:rPr>
              <w:t>.0</w:t>
            </w:r>
            <w:r w:rsidRPr="00E967EC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511A01A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8.67 (9)</w:t>
            </w:r>
          </w:p>
        </w:tc>
        <w:tc>
          <w:tcPr>
            <w:tcW w:w="0" w:type="auto"/>
            <w:vAlign w:val="center"/>
          </w:tcPr>
          <w:p w14:paraId="6DBE7F1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0.7 (5)</w:t>
            </w:r>
          </w:p>
        </w:tc>
      </w:tr>
      <w:tr w:rsidR="00E967EC" w:rsidRPr="00E967EC" w14:paraId="148BCBF5" w14:textId="77777777" w:rsidTr="00E967EC">
        <w:tc>
          <w:tcPr>
            <w:tcW w:w="0" w:type="auto"/>
            <w:vAlign w:val="center"/>
          </w:tcPr>
          <w:p w14:paraId="4C45C05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2AF1006F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61 (7)</w:t>
            </w:r>
          </w:p>
        </w:tc>
        <w:tc>
          <w:tcPr>
            <w:tcW w:w="0" w:type="auto"/>
            <w:vAlign w:val="center"/>
          </w:tcPr>
          <w:p w14:paraId="7AAA5D9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6.88 (3)</w:t>
            </w:r>
          </w:p>
        </w:tc>
        <w:tc>
          <w:tcPr>
            <w:tcW w:w="0" w:type="auto"/>
            <w:vAlign w:val="center"/>
          </w:tcPr>
          <w:p w14:paraId="74D55DB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48 (8)</w:t>
            </w:r>
          </w:p>
        </w:tc>
        <w:tc>
          <w:tcPr>
            <w:tcW w:w="0" w:type="auto"/>
            <w:vAlign w:val="center"/>
          </w:tcPr>
          <w:p w14:paraId="3878489C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6.75 (4)</w:t>
            </w:r>
          </w:p>
        </w:tc>
        <w:tc>
          <w:tcPr>
            <w:tcW w:w="0" w:type="auto"/>
            <w:vAlign w:val="center"/>
          </w:tcPr>
          <w:p w14:paraId="7986658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34 (9)</w:t>
            </w:r>
          </w:p>
        </w:tc>
        <w:tc>
          <w:tcPr>
            <w:tcW w:w="0" w:type="auto"/>
            <w:vAlign w:val="center"/>
          </w:tcPr>
          <w:p w14:paraId="33F1081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6.61 (5)</w:t>
            </w:r>
          </w:p>
        </w:tc>
        <w:tc>
          <w:tcPr>
            <w:tcW w:w="0" w:type="auto"/>
            <w:vAlign w:val="center"/>
          </w:tcPr>
          <w:p w14:paraId="40D02882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5.6 (2)</w:t>
            </w:r>
          </w:p>
        </w:tc>
        <w:tc>
          <w:tcPr>
            <w:tcW w:w="0" w:type="auto"/>
            <w:vAlign w:val="center"/>
          </w:tcPr>
          <w:p w14:paraId="0CAEC804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5.8 (1)</w:t>
            </w:r>
          </w:p>
        </w:tc>
        <w:tc>
          <w:tcPr>
            <w:tcW w:w="0" w:type="auto"/>
            <w:vAlign w:val="center"/>
          </w:tcPr>
          <w:p w14:paraId="283BEB3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34 (10)</w:t>
            </w:r>
          </w:p>
        </w:tc>
        <w:tc>
          <w:tcPr>
            <w:tcW w:w="0" w:type="auto"/>
            <w:vAlign w:val="center"/>
          </w:tcPr>
          <w:p w14:paraId="1DBA70F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6.61 (6)</w:t>
            </w:r>
          </w:p>
        </w:tc>
      </w:tr>
      <w:tr w:rsidR="00E967EC" w:rsidRPr="00E967EC" w14:paraId="6EB02DA5" w14:textId="77777777" w:rsidTr="00E967EC">
        <w:tc>
          <w:tcPr>
            <w:tcW w:w="0" w:type="auto"/>
            <w:vAlign w:val="center"/>
          </w:tcPr>
          <w:p w14:paraId="521C39E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E967EC">
              <w:rPr>
                <w:sz w:val="18"/>
                <w:szCs w:val="18"/>
              </w:rPr>
              <w:t>Mean.Abs.Err</w:t>
            </w:r>
            <w:proofErr w:type="gramEnd"/>
            <w:r w:rsidRPr="00E967EC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1FE5A90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.85 (7)</w:t>
            </w:r>
          </w:p>
        </w:tc>
        <w:tc>
          <w:tcPr>
            <w:tcW w:w="0" w:type="auto"/>
            <w:vAlign w:val="center"/>
          </w:tcPr>
          <w:p w14:paraId="48928381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96 (3)</w:t>
            </w:r>
          </w:p>
        </w:tc>
        <w:tc>
          <w:tcPr>
            <w:tcW w:w="0" w:type="auto"/>
            <w:vAlign w:val="center"/>
          </w:tcPr>
          <w:p w14:paraId="37CBBF6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.77 (8)</w:t>
            </w:r>
          </w:p>
        </w:tc>
        <w:tc>
          <w:tcPr>
            <w:tcW w:w="0" w:type="auto"/>
            <w:vAlign w:val="center"/>
          </w:tcPr>
          <w:p w14:paraId="1E7AE6EE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87 (4)</w:t>
            </w:r>
          </w:p>
        </w:tc>
        <w:tc>
          <w:tcPr>
            <w:tcW w:w="0" w:type="auto"/>
            <w:vAlign w:val="center"/>
          </w:tcPr>
          <w:p w14:paraId="6BF9EC62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.62 (9)</w:t>
            </w:r>
          </w:p>
        </w:tc>
        <w:tc>
          <w:tcPr>
            <w:tcW w:w="0" w:type="auto"/>
            <w:vAlign w:val="center"/>
          </w:tcPr>
          <w:p w14:paraId="6DEE6715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72 (5)</w:t>
            </w:r>
          </w:p>
        </w:tc>
        <w:tc>
          <w:tcPr>
            <w:tcW w:w="0" w:type="auto"/>
            <w:vAlign w:val="center"/>
          </w:tcPr>
          <w:p w14:paraId="6DF577A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39.6 (2)</w:t>
            </w:r>
          </w:p>
        </w:tc>
        <w:tc>
          <w:tcPr>
            <w:tcW w:w="0" w:type="auto"/>
            <w:vAlign w:val="center"/>
          </w:tcPr>
          <w:p w14:paraId="7CFC389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8.4 (1)</w:t>
            </w:r>
          </w:p>
        </w:tc>
        <w:tc>
          <w:tcPr>
            <w:tcW w:w="0" w:type="auto"/>
            <w:vAlign w:val="center"/>
          </w:tcPr>
          <w:p w14:paraId="731369CB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4.62 (10)</w:t>
            </w:r>
          </w:p>
        </w:tc>
        <w:tc>
          <w:tcPr>
            <w:tcW w:w="0" w:type="auto"/>
            <w:vAlign w:val="center"/>
          </w:tcPr>
          <w:p w14:paraId="4ACE7D77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.72 (6)</w:t>
            </w:r>
          </w:p>
        </w:tc>
      </w:tr>
      <w:tr w:rsidR="00E967EC" w:rsidRPr="00E967EC" w14:paraId="7B082F64" w14:textId="77777777" w:rsidTr="00E967EC">
        <w:tc>
          <w:tcPr>
            <w:tcW w:w="0" w:type="auto"/>
            <w:vAlign w:val="center"/>
          </w:tcPr>
          <w:p w14:paraId="77D416F6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lastRenderedPageBreak/>
              <w:t>Mean.Err. (1e-17 °C) (Order↓):</w:t>
            </w:r>
          </w:p>
        </w:tc>
        <w:tc>
          <w:tcPr>
            <w:tcW w:w="0" w:type="auto"/>
            <w:vAlign w:val="center"/>
          </w:tcPr>
          <w:p w14:paraId="1E81DDAB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40 (3)</w:t>
            </w:r>
          </w:p>
        </w:tc>
        <w:tc>
          <w:tcPr>
            <w:tcW w:w="0" w:type="auto"/>
            <w:vAlign w:val="center"/>
          </w:tcPr>
          <w:p w14:paraId="7721BE29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20 (4)</w:t>
            </w:r>
          </w:p>
        </w:tc>
        <w:tc>
          <w:tcPr>
            <w:tcW w:w="0" w:type="auto"/>
            <w:vAlign w:val="center"/>
          </w:tcPr>
          <w:p w14:paraId="64893150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88 (2)</w:t>
            </w:r>
          </w:p>
        </w:tc>
        <w:tc>
          <w:tcPr>
            <w:tcW w:w="0" w:type="auto"/>
            <w:vAlign w:val="center"/>
          </w:tcPr>
          <w:p w14:paraId="7E35C52B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7.4 (7)</w:t>
            </w:r>
          </w:p>
        </w:tc>
        <w:tc>
          <w:tcPr>
            <w:tcW w:w="0" w:type="auto"/>
            <w:vAlign w:val="center"/>
          </w:tcPr>
          <w:p w14:paraId="6FD9ED2B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57.1 (5)</w:t>
            </w:r>
          </w:p>
        </w:tc>
        <w:tc>
          <w:tcPr>
            <w:tcW w:w="0" w:type="auto"/>
            <w:vAlign w:val="center"/>
          </w:tcPr>
          <w:p w14:paraId="166C6FDA" w14:textId="5E4B49DF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76</w:t>
            </w:r>
            <w:r>
              <w:rPr>
                <w:sz w:val="18"/>
                <w:szCs w:val="18"/>
              </w:rPr>
              <w:t>.0</w:t>
            </w:r>
            <w:r w:rsidRPr="00E967EC">
              <w:rPr>
                <w:sz w:val="18"/>
                <w:szCs w:val="18"/>
              </w:rPr>
              <w:t xml:space="preserve"> (8)</w:t>
            </w:r>
          </w:p>
        </w:tc>
        <w:tc>
          <w:tcPr>
            <w:tcW w:w="0" w:type="auto"/>
            <w:vAlign w:val="center"/>
          </w:tcPr>
          <w:p w14:paraId="590BC0F5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4.19 (6)</w:t>
            </w:r>
          </w:p>
        </w:tc>
        <w:tc>
          <w:tcPr>
            <w:tcW w:w="0" w:type="auto"/>
            <w:vAlign w:val="center"/>
          </w:tcPr>
          <w:p w14:paraId="32F64AC6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199 (1)</w:t>
            </w:r>
          </w:p>
        </w:tc>
        <w:tc>
          <w:tcPr>
            <w:tcW w:w="0" w:type="auto"/>
            <w:vAlign w:val="center"/>
          </w:tcPr>
          <w:p w14:paraId="2D9F6A9E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192 (9)</w:t>
            </w:r>
          </w:p>
        </w:tc>
        <w:tc>
          <w:tcPr>
            <w:tcW w:w="0" w:type="auto"/>
            <w:vAlign w:val="center"/>
          </w:tcPr>
          <w:p w14:paraId="57C9FD53" w14:textId="77777777" w:rsidR="00E967EC" w:rsidRPr="00E967EC" w:rsidRDefault="00E967EC" w:rsidP="00E967EC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E967EC">
              <w:rPr>
                <w:sz w:val="18"/>
                <w:szCs w:val="18"/>
              </w:rPr>
              <w:t>-504 (10)</w:t>
            </w:r>
          </w:p>
        </w:tc>
      </w:tr>
    </w:tbl>
    <w:p w14:paraId="3FC6FA04" w14:textId="0987E886" w:rsidR="001B0116" w:rsidRDefault="001B0116" w:rsidP="001B0116">
      <w:pPr>
        <w:pStyle w:val="afffffb"/>
        <w:spacing w:before="156"/>
      </w:pPr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4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B</w:t>
      </w:r>
      <w:r>
        <w:rPr>
          <w:rFonts w:hint="eastAsia"/>
        </w:rPr>
        <w:t xml:space="preserve"> 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3"/>
        <w:gridCol w:w="676"/>
        <w:gridCol w:w="645"/>
        <w:gridCol w:w="645"/>
        <w:gridCol w:w="645"/>
        <w:gridCol w:w="645"/>
        <w:gridCol w:w="661"/>
        <w:gridCol w:w="645"/>
        <w:gridCol w:w="661"/>
        <w:gridCol w:w="645"/>
        <w:gridCol w:w="645"/>
      </w:tblGrid>
      <w:tr w:rsidR="00340082" w:rsidRPr="00340082" w14:paraId="02B37ABE" w14:textId="77777777" w:rsidTr="00340082">
        <w:trPr>
          <w:tblHeader/>
        </w:trPr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6F2E38C7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5B450E79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034917CB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2622867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158C394E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3F7F1BCF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0A5AB011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542123D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1667BFC7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2534E74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799921D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340082">
              <w:rPr>
                <w:b/>
                <w:sz w:val="18"/>
                <w:szCs w:val="18"/>
              </w:rPr>
              <w:t>C10</w:t>
            </w:r>
          </w:p>
        </w:tc>
      </w:tr>
      <w:tr w:rsidR="00340082" w:rsidRPr="00340082" w14:paraId="2E20A338" w14:textId="77777777" w:rsidTr="00340082"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A786B78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Max.Err. (1e-4 °C) (Order↓):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38BFA70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78.2 (2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B77662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4.2 (6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E9698E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5.34 (3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27461E9" w14:textId="00DE8D18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87</w:t>
            </w:r>
            <w:r w:rsidR="00DC5C96">
              <w:rPr>
                <w:sz w:val="18"/>
                <w:szCs w:val="18"/>
              </w:rPr>
              <w:t>.0</w:t>
            </w:r>
            <w:r w:rsidRPr="00340082">
              <w:rPr>
                <w:sz w:val="18"/>
                <w:szCs w:val="18"/>
              </w:rPr>
              <w:t xml:space="preserve"> (8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15DCDD85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1.2 (5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552B01CB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4 (1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6DF0B7B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652 (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46C4C1B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86.9 (7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054797D1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1.2 (4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vAlign w:val="center"/>
          </w:tcPr>
          <w:p w14:paraId="2697F1B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4 (9)</w:t>
            </w:r>
          </w:p>
        </w:tc>
      </w:tr>
      <w:tr w:rsidR="00340082" w:rsidRPr="00340082" w14:paraId="15FDF707" w14:textId="77777777" w:rsidTr="00340082">
        <w:tc>
          <w:tcPr>
            <w:tcW w:w="0" w:type="auto"/>
            <w:vAlign w:val="center"/>
          </w:tcPr>
          <w:p w14:paraId="3522557D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Min.Err. (1e-2 °C) (Order↑):</w:t>
            </w:r>
          </w:p>
        </w:tc>
        <w:tc>
          <w:tcPr>
            <w:tcW w:w="0" w:type="auto"/>
            <w:vAlign w:val="center"/>
          </w:tcPr>
          <w:p w14:paraId="01367474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.08 (10)</w:t>
            </w:r>
          </w:p>
        </w:tc>
        <w:tc>
          <w:tcPr>
            <w:tcW w:w="0" w:type="auto"/>
            <w:vAlign w:val="center"/>
          </w:tcPr>
          <w:p w14:paraId="211E4A07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2.42 (6)</w:t>
            </w:r>
          </w:p>
        </w:tc>
        <w:tc>
          <w:tcPr>
            <w:tcW w:w="0" w:type="auto"/>
            <w:vAlign w:val="center"/>
          </w:tcPr>
          <w:p w14:paraId="220AB7C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.75 (9)</w:t>
            </w:r>
          </w:p>
        </w:tc>
        <w:tc>
          <w:tcPr>
            <w:tcW w:w="0" w:type="auto"/>
            <w:vAlign w:val="center"/>
          </w:tcPr>
          <w:p w14:paraId="1038117D" w14:textId="182A70A5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3.1</w:t>
            </w:r>
            <w:r w:rsidR="00AF6BF1">
              <w:rPr>
                <w:sz w:val="18"/>
                <w:szCs w:val="18"/>
              </w:rPr>
              <w:t>0</w:t>
            </w:r>
            <w:r w:rsidRPr="00340082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5203A43D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.88 (8)</w:t>
            </w:r>
          </w:p>
        </w:tc>
        <w:tc>
          <w:tcPr>
            <w:tcW w:w="0" w:type="auto"/>
            <w:vAlign w:val="center"/>
          </w:tcPr>
          <w:p w14:paraId="70C0A6B7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3.22 (3)</w:t>
            </w:r>
          </w:p>
        </w:tc>
        <w:tc>
          <w:tcPr>
            <w:tcW w:w="0" w:type="auto"/>
            <w:vAlign w:val="center"/>
          </w:tcPr>
          <w:p w14:paraId="29C8A7E1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8.51 (2)</w:t>
            </w:r>
          </w:p>
        </w:tc>
        <w:tc>
          <w:tcPr>
            <w:tcW w:w="0" w:type="auto"/>
            <w:vAlign w:val="center"/>
          </w:tcPr>
          <w:p w14:paraId="11DD1DB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9.3 (1)</w:t>
            </w:r>
          </w:p>
        </w:tc>
        <w:tc>
          <w:tcPr>
            <w:tcW w:w="0" w:type="auto"/>
            <w:vAlign w:val="center"/>
          </w:tcPr>
          <w:p w14:paraId="6AC980B8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.88 (7)</w:t>
            </w:r>
          </w:p>
        </w:tc>
        <w:tc>
          <w:tcPr>
            <w:tcW w:w="0" w:type="auto"/>
            <w:vAlign w:val="center"/>
          </w:tcPr>
          <w:p w14:paraId="4F5BF62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3.22 (4)</w:t>
            </w:r>
          </w:p>
        </w:tc>
      </w:tr>
      <w:tr w:rsidR="00340082" w:rsidRPr="00340082" w14:paraId="4BC5959A" w14:textId="77777777" w:rsidTr="00340082">
        <w:tc>
          <w:tcPr>
            <w:tcW w:w="0" w:type="auto"/>
            <w:vAlign w:val="center"/>
          </w:tcPr>
          <w:p w14:paraId="4AFA935F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340082">
              <w:rPr>
                <w:sz w:val="18"/>
                <w:szCs w:val="18"/>
              </w:rPr>
              <w:t>Max.Abs.Err</w:t>
            </w:r>
            <w:proofErr w:type="gramEnd"/>
            <w:r w:rsidRPr="00340082">
              <w:rPr>
                <w:sz w:val="18"/>
                <w:szCs w:val="18"/>
              </w:rPr>
              <w:t>. (1e-2 °C) (Order↓):</w:t>
            </w:r>
          </w:p>
        </w:tc>
        <w:tc>
          <w:tcPr>
            <w:tcW w:w="0" w:type="auto"/>
            <w:vAlign w:val="center"/>
          </w:tcPr>
          <w:p w14:paraId="09F4767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.08 (10)</w:t>
            </w:r>
          </w:p>
        </w:tc>
        <w:tc>
          <w:tcPr>
            <w:tcW w:w="0" w:type="auto"/>
            <w:vAlign w:val="center"/>
          </w:tcPr>
          <w:p w14:paraId="02714345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.42 (6)</w:t>
            </w:r>
          </w:p>
        </w:tc>
        <w:tc>
          <w:tcPr>
            <w:tcW w:w="0" w:type="auto"/>
            <w:vAlign w:val="center"/>
          </w:tcPr>
          <w:p w14:paraId="4E2E5C99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.75 (9)</w:t>
            </w:r>
          </w:p>
        </w:tc>
        <w:tc>
          <w:tcPr>
            <w:tcW w:w="0" w:type="auto"/>
            <w:vAlign w:val="center"/>
          </w:tcPr>
          <w:p w14:paraId="63A32BB4" w14:textId="18CA1ECB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3.1</w:t>
            </w:r>
            <w:r w:rsidR="00AF6BF1">
              <w:rPr>
                <w:sz w:val="18"/>
                <w:szCs w:val="18"/>
              </w:rPr>
              <w:t>0</w:t>
            </w:r>
            <w:r w:rsidRPr="00340082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05D08C3C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.88 (8)</w:t>
            </w:r>
          </w:p>
        </w:tc>
        <w:tc>
          <w:tcPr>
            <w:tcW w:w="0" w:type="auto"/>
            <w:vAlign w:val="center"/>
          </w:tcPr>
          <w:p w14:paraId="2CA0863B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3.22 (3)</w:t>
            </w:r>
          </w:p>
        </w:tc>
        <w:tc>
          <w:tcPr>
            <w:tcW w:w="0" w:type="auto"/>
            <w:vAlign w:val="center"/>
          </w:tcPr>
          <w:p w14:paraId="254A5443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8.51 (2)</w:t>
            </w:r>
          </w:p>
        </w:tc>
        <w:tc>
          <w:tcPr>
            <w:tcW w:w="0" w:type="auto"/>
            <w:vAlign w:val="center"/>
          </w:tcPr>
          <w:p w14:paraId="2F8F451D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9.3 (1)</w:t>
            </w:r>
          </w:p>
        </w:tc>
        <w:tc>
          <w:tcPr>
            <w:tcW w:w="0" w:type="auto"/>
            <w:vAlign w:val="center"/>
          </w:tcPr>
          <w:p w14:paraId="265B3AE9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.88 (7)</w:t>
            </w:r>
          </w:p>
        </w:tc>
        <w:tc>
          <w:tcPr>
            <w:tcW w:w="0" w:type="auto"/>
            <w:vAlign w:val="center"/>
          </w:tcPr>
          <w:p w14:paraId="14EFBA2A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3.22 (4)</w:t>
            </w:r>
          </w:p>
        </w:tc>
      </w:tr>
      <w:tr w:rsidR="00340082" w:rsidRPr="00340082" w14:paraId="168C7ACE" w14:textId="77777777" w:rsidTr="00340082">
        <w:tc>
          <w:tcPr>
            <w:tcW w:w="0" w:type="auto"/>
            <w:vAlign w:val="center"/>
          </w:tcPr>
          <w:p w14:paraId="7609258F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57F2DF6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5.83 (10)</w:t>
            </w:r>
          </w:p>
        </w:tc>
        <w:tc>
          <w:tcPr>
            <w:tcW w:w="0" w:type="auto"/>
            <w:vAlign w:val="center"/>
          </w:tcPr>
          <w:p w14:paraId="1B704C9B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4.6 (6)</w:t>
            </w:r>
          </w:p>
        </w:tc>
        <w:tc>
          <w:tcPr>
            <w:tcW w:w="0" w:type="auto"/>
            <w:vAlign w:val="center"/>
          </w:tcPr>
          <w:p w14:paraId="3E378AE9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0.1 (9)</w:t>
            </w:r>
          </w:p>
        </w:tc>
        <w:tc>
          <w:tcPr>
            <w:tcW w:w="0" w:type="auto"/>
            <w:vAlign w:val="center"/>
          </w:tcPr>
          <w:p w14:paraId="73D8D3C0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0.9 (5)</w:t>
            </w:r>
          </w:p>
        </w:tc>
        <w:tc>
          <w:tcPr>
            <w:tcW w:w="0" w:type="auto"/>
            <w:vAlign w:val="center"/>
          </w:tcPr>
          <w:p w14:paraId="6040550C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1.4 (7)</w:t>
            </w:r>
          </w:p>
        </w:tc>
        <w:tc>
          <w:tcPr>
            <w:tcW w:w="0" w:type="auto"/>
            <w:vAlign w:val="center"/>
          </w:tcPr>
          <w:p w14:paraId="1F0BA79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2.4 (3)</w:t>
            </w:r>
          </w:p>
        </w:tc>
        <w:tc>
          <w:tcPr>
            <w:tcW w:w="0" w:type="auto"/>
            <w:vAlign w:val="center"/>
          </w:tcPr>
          <w:p w14:paraId="1D284955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46.7 (2)</w:t>
            </w:r>
          </w:p>
        </w:tc>
        <w:tc>
          <w:tcPr>
            <w:tcW w:w="0" w:type="auto"/>
            <w:vAlign w:val="center"/>
          </w:tcPr>
          <w:p w14:paraId="2D920BAF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15 (1)</w:t>
            </w:r>
          </w:p>
        </w:tc>
        <w:tc>
          <w:tcPr>
            <w:tcW w:w="0" w:type="auto"/>
            <w:vAlign w:val="center"/>
          </w:tcPr>
          <w:p w14:paraId="56D70F31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1.4 (8)</w:t>
            </w:r>
          </w:p>
        </w:tc>
        <w:tc>
          <w:tcPr>
            <w:tcW w:w="0" w:type="auto"/>
            <w:vAlign w:val="center"/>
          </w:tcPr>
          <w:p w14:paraId="136EA3BE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2.4 (4)</w:t>
            </w:r>
          </w:p>
        </w:tc>
      </w:tr>
      <w:tr w:rsidR="00340082" w:rsidRPr="00340082" w14:paraId="42263DA0" w14:textId="77777777" w:rsidTr="00340082">
        <w:tc>
          <w:tcPr>
            <w:tcW w:w="0" w:type="auto"/>
            <w:vAlign w:val="center"/>
          </w:tcPr>
          <w:p w14:paraId="264FEEF4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340082">
              <w:rPr>
                <w:sz w:val="18"/>
                <w:szCs w:val="18"/>
              </w:rPr>
              <w:t>Mean.Abs.Err</w:t>
            </w:r>
            <w:proofErr w:type="gramEnd"/>
            <w:r w:rsidRPr="00340082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638ED05E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5.04 (10)</w:t>
            </w:r>
          </w:p>
        </w:tc>
        <w:tc>
          <w:tcPr>
            <w:tcW w:w="0" w:type="auto"/>
            <w:vAlign w:val="center"/>
          </w:tcPr>
          <w:p w14:paraId="78DC9C28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2.9 (6)</w:t>
            </w:r>
          </w:p>
        </w:tc>
        <w:tc>
          <w:tcPr>
            <w:tcW w:w="0" w:type="auto"/>
            <w:vAlign w:val="center"/>
          </w:tcPr>
          <w:p w14:paraId="425FADF5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8.53 (9)</w:t>
            </w:r>
          </w:p>
        </w:tc>
        <w:tc>
          <w:tcPr>
            <w:tcW w:w="0" w:type="auto"/>
            <w:vAlign w:val="center"/>
          </w:tcPr>
          <w:p w14:paraId="6BA15A8E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9.8 (5)</w:t>
            </w:r>
          </w:p>
        </w:tc>
        <w:tc>
          <w:tcPr>
            <w:tcW w:w="0" w:type="auto"/>
            <w:vAlign w:val="center"/>
          </w:tcPr>
          <w:p w14:paraId="281BEF8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0.1 (7)</w:t>
            </w:r>
          </w:p>
        </w:tc>
        <w:tc>
          <w:tcPr>
            <w:tcW w:w="0" w:type="auto"/>
            <w:vAlign w:val="center"/>
          </w:tcPr>
          <w:p w14:paraId="52C0BDEC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1.4 (3)</w:t>
            </w:r>
          </w:p>
        </w:tc>
        <w:tc>
          <w:tcPr>
            <w:tcW w:w="0" w:type="auto"/>
            <w:vAlign w:val="center"/>
          </w:tcPr>
          <w:p w14:paraId="4742E33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40.2 (2)</w:t>
            </w:r>
          </w:p>
        </w:tc>
        <w:tc>
          <w:tcPr>
            <w:tcW w:w="0" w:type="auto"/>
            <w:vAlign w:val="center"/>
          </w:tcPr>
          <w:p w14:paraId="6C12D48C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01 (1)</w:t>
            </w:r>
          </w:p>
        </w:tc>
        <w:tc>
          <w:tcPr>
            <w:tcW w:w="0" w:type="auto"/>
            <w:vAlign w:val="center"/>
          </w:tcPr>
          <w:p w14:paraId="2970E177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10.1 (8)</w:t>
            </w:r>
          </w:p>
        </w:tc>
        <w:tc>
          <w:tcPr>
            <w:tcW w:w="0" w:type="auto"/>
            <w:vAlign w:val="center"/>
          </w:tcPr>
          <w:p w14:paraId="6A866D91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21.4 (4)</w:t>
            </w:r>
          </w:p>
        </w:tc>
      </w:tr>
      <w:tr w:rsidR="00340082" w:rsidRPr="00340082" w14:paraId="7CA915E0" w14:textId="77777777" w:rsidTr="00340082">
        <w:tc>
          <w:tcPr>
            <w:tcW w:w="0" w:type="auto"/>
            <w:vAlign w:val="center"/>
          </w:tcPr>
          <w:p w14:paraId="5016F6D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Mean.Err. (1e-3 °C) (Order↓):</w:t>
            </w:r>
          </w:p>
        </w:tc>
        <w:tc>
          <w:tcPr>
            <w:tcW w:w="0" w:type="auto"/>
            <w:vAlign w:val="center"/>
          </w:tcPr>
          <w:p w14:paraId="1C07AC0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.59 (1)</w:t>
            </w:r>
          </w:p>
        </w:tc>
        <w:tc>
          <w:tcPr>
            <w:tcW w:w="0" w:type="auto"/>
            <w:vAlign w:val="center"/>
          </w:tcPr>
          <w:p w14:paraId="6D5E9AC5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2.9 (6)</w:t>
            </w:r>
          </w:p>
        </w:tc>
        <w:tc>
          <w:tcPr>
            <w:tcW w:w="0" w:type="auto"/>
            <w:vAlign w:val="center"/>
          </w:tcPr>
          <w:p w14:paraId="616473CC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8.49 (2)</w:t>
            </w:r>
          </w:p>
        </w:tc>
        <w:tc>
          <w:tcPr>
            <w:tcW w:w="0" w:type="auto"/>
            <w:vAlign w:val="center"/>
          </w:tcPr>
          <w:p w14:paraId="65BB393E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9.8 (7)</w:t>
            </w:r>
          </w:p>
        </w:tc>
        <w:tc>
          <w:tcPr>
            <w:tcW w:w="0" w:type="auto"/>
            <w:vAlign w:val="center"/>
          </w:tcPr>
          <w:p w14:paraId="5A8FDB16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.1 (4)</w:t>
            </w:r>
          </w:p>
        </w:tc>
        <w:tc>
          <w:tcPr>
            <w:tcW w:w="0" w:type="auto"/>
            <w:vAlign w:val="center"/>
          </w:tcPr>
          <w:p w14:paraId="5BD4B37B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21.4 (9)</w:t>
            </w:r>
          </w:p>
        </w:tc>
        <w:tc>
          <w:tcPr>
            <w:tcW w:w="0" w:type="auto"/>
            <w:vAlign w:val="center"/>
          </w:tcPr>
          <w:p w14:paraId="09F66362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.1 (5)</w:t>
            </w:r>
          </w:p>
        </w:tc>
        <w:tc>
          <w:tcPr>
            <w:tcW w:w="0" w:type="auto"/>
            <w:vAlign w:val="center"/>
          </w:tcPr>
          <w:p w14:paraId="4C4F5714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1 (10)</w:t>
            </w:r>
          </w:p>
        </w:tc>
        <w:tc>
          <w:tcPr>
            <w:tcW w:w="0" w:type="auto"/>
            <w:vAlign w:val="center"/>
          </w:tcPr>
          <w:p w14:paraId="1ACC881D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10.1 (3)</w:t>
            </w:r>
          </w:p>
        </w:tc>
        <w:tc>
          <w:tcPr>
            <w:tcW w:w="0" w:type="auto"/>
            <w:vAlign w:val="center"/>
          </w:tcPr>
          <w:p w14:paraId="338E7EF4" w14:textId="77777777" w:rsidR="00340082" w:rsidRPr="00340082" w:rsidRDefault="00340082" w:rsidP="0034008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340082">
              <w:rPr>
                <w:sz w:val="18"/>
                <w:szCs w:val="18"/>
              </w:rPr>
              <w:t>-21.4 (8)</w:t>
            </w:r>
          </w:p>
        </w:tc>
      </w:tr>
    </w:tbl>
    <w:p w14:paraId="6F7B879C" w14:textId="6A6FEE68" w:rsidR="00AF14D7" w:rsidRDefault="00311980" w:rsidP="00513099">
      <w:pPr>
        <w:pStyle w:val="afffffb"/>
        <w:spacing w:before="156"/>
      </w:pPr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5</w:t>
      </w:r>
      <w:r>
        <w:fldChar w:fldCharType="end"/>
      </w:r>
      <w:r>
        <w:t xml:space="preserve">  </w:t>
      </w:r>
      <w:r>
        <w:rPr>
          <w:rFonts w:hint="eastAsia"/>
        </w:rPr>
        <w:t>在理想试验中，</w:t>
      </w:r>
      <w:r>
        <w:t>M-1B</w:t>
      </w:r>
      <w:r>
        <w:rPr>
          <w:rFonts w:hint="eastAsia"/>
        </w:rPr>
        <w:t xml:space="preserve"> minus</w:t>
      </w:r>
      <w:r>
        <w:t xml:space="preserve"> 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8"/>
        <w:gridCol w:w="665"/>
        <w:gridCol w:w="665"/>
        <w:gridCol w:w="664"/>
        <w:gridCol w:w="664"/>
        <w:gridCol w:w="702"/>
        <w:gridCol w:w="664"/>
        <w:gridCol w:w="664"/>
        <w:gridCol w:w="702"/>
        <w:gridCol w:w="664"/>
        <w:gridCol w:w="664"/>
      </w:tblGrid>
      <w:tr w:rsidR="00AF14D7" w:rsidRPr="00AF14D7" w14:paraId="31EAAEBE" w14:textId="77777777" w:rsidTr="00AF14D7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68F5BC8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4C0DC1B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5C8A01E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CB39476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0534C9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6ACCDB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E5B9434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A51911A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6384206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749C721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4692CDB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F14D7">
              <w:rPr>
                <w:b/>
                <w:sz w:val="18"/>
                <w:szCs w:val="18"/>
              </w:rPr>
              <w:t>C10</w:t>
            </w:r>
          </w:p>
        </w:tc>
      </w:tr>
      <w:tr w:rsidR="00AF14D7" w:rsidRPr="00AF14D7" w14:paraId="302A6C5A" w14:textId="77777777" w:rsidTr="00AF14D7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33E790E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Max.Err. (1e-4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EB6D33E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22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6D2E477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95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3937523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15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B017344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87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1AFD059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06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0D8953D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79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FE213C3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26.2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F1CE813" w14:textId="4619ECD2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2</w:t>
            </w:r>
            <w:r>
              <w:rPr>
                <w:sz w:val="18"/>
                <w:szCs w:val="18"/>
              </w:rPr>
              <w:t>.0</w:t>
            </w:r>
            <w:r w:rsidRPr="00AF14D7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2FFD846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06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C18D83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3.79 (6)</w:t>
            </w:r>
          </w:p>
        </w:tc>
      </w:tr>
      <w:tr w:rsidR="00AF14D7" w:rsidRPr="00AF14D7" w14:paraId="496173E5" w14:textId="77777777" w:rsidTr="00AF14D7">
        <w:tc>
          <w:tcPr>
            <w:tcW w:w="0" w:type="auto"/>
            <w:vAlign w:val="center"/>
          </w:tcPr>
          <w:p w14:paraId="668B7409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Min.Err. (1e-4 °C) (Order↑):</w:t>
            </w:r>
          </w:p>
        </w:tc>
        <w:tc>
          <w:tcPr>
            <w:tcW w:w="0" w:type="auto"/>
            <w:vAlign w:val="center"/>
          </w:tcPr>
          <w:p w14:paraId="0EEF7815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22 (7)</w:t>
            </w:r>
          </w:p>
        </w:tc>
        <w:tc>
          <w:tcPr>
            <w:tcW w:w="0" w:type="auto"/>
            <w:vAlign w:val="center"/>
          </w:tcPr>
          <w:p w14:paraId="13DE65F1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95 (3)</w:t>
            </w:r>
          </w:p>
        </w:tc>
        <w:tc>
          <w:tcPr>
            <w:tcW w:w="0" w:type="auto"/>
            <w:vAlign w:val="center"/>
          </w:tcPr>
          <w:p w14:paraId="55F99DC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15 (8)</w:t>
            </w:r>
          </w:p>
        </w:tc>
        <w:tc>
          <w:tcPr>
            <w:tcW w:w="0" w:type="auto"/>
            <w:vAlign w:val="center"/>
          </w:tcPr>
          <w:p w14:paraId="6425A85D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87 (4)</w:t>
            </w:r>
          </w:p>
        </w:tc>
        <w:tc>
          <w:tcPr>
            <w:tcW w:w="0" w:type="auto"/>
            <w:vAlign w:val="center"/>
          </w:tcPr>
          <w:p w14:paraId="13B8DAEB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06 (10)</w:t>
            </w:r>
          </w:p>
        </w:tc>
        <w:tc>
          <w:tcPr>
            <w:tcW w:w="0" w:type="auto"/>
            <w:vAlign w:val="center"/>
          </w:tcPr>
          <w:p w14:paraId="35B328C3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79 (6)</w:t>
            </w:r>
          </w:p>
        </w:tc>
        <w:tc>
          <w:tcPr>
            <w:tcW w:w="0" w:type="auto"/>
            <w:vAlign w:val="center"/>
          </w:tcPr>
          <w:p w14:paraId="352F8DF1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26.2 (2)</w:t>
            </w:r>
          </w:p>
        </w:tc>
        <w:tc>
          <w:tcPr>
            <w:tcW w:w="0" w:type="auto"/>
            <w:vAlign w:val="center"/>
          </w:tcPr>
          <w:p w14:paraId="7C652CDD" w14:textId="3A8CD2C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2</w:t>
            </w:r>
            <w:r>
              <w:rPr>
                <w:sz w:val="18"/>
                <w:szCs w:val="18"/>
              </w:rPr>
              <w:t>.0</w:t>
            </w:r>
            <w:r w:rsidRPr="00AF14D7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50772414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06 (9)</w:t>
            </w:r>
          </w:p>
        </w:tc>
        <w:tc>
          <w:tcPr>
            <w:tcW w:w="0" w:type="auto"/>
            <w:vAlign w:val="center"/>
          </w:tcPr>
          <w:p w14:paraId="05AFEE9B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3.79 (5)</w:t>
            </w:r>
          </w:p>
        </w:tc>
      </w:tr>
      <w:tr w:rsidR="00AF14D7" w:rsidRPr="00AF14D7" w14:paraId="79CB4834" w14:textId="77777777" w:rsidTr="00AF14D7">
        <w:tc>
          <w:tcPr>
            <w:tcW w:w="0" w:type="auto"/>
            <w:vAlign w:val="center"/>
          </w:tcPr>
          <w:p w14:paraId="4F76CE4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RMSE (1e-5 °C) (Order↓):</w:t>
            </w:r>
          </w:p>
        </w:tc>
        <w:tc>
          <w:tcPr>
            <w:tcW w:w="0" w:type="auto"/>
            <w:vAlign w:val="center"/>
          </w:tcPr>
          <w:p w14:paraId="1BD359F9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9.24 (7)</w:t>
            </w:r>
          </w:p>
        </w:tc>
        <w:tc>
          <w:tcPr>
            <w:tcW w:w="0" w:type="auto"/>
            <w:vAlign w:val="center"/>
          </w:tcPr>
          <w:p w14:paraId="162F6E71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11.3 (3)</w:t>
            </w:r>
          </w:p>
        </w:tc>
        <w:tc>
          <w:tcPr>
            <w:tcW w:w="0" w:type="auto"/>
            <w:vAlign w:val="center"/>
          </w:tcPr>
          <w:p w14:paraId="34AC9561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9.03 (8)</w:t>
            </w:r>
          </w:p>
        </w:tc>
        <w:tc>
          <w:tcPr>
            <w:tcW w:w="0" w:type="auto"/>
            <w:vAlign w:val="center"/>
          </w:tcPr>
          <w:p w14:paraId="5BEB8A25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11.1 (4)</w:t>
            </w:r>
          </w:p>
        </w:tc>
        <w:tc>
          <w:tcPr>
            <w:tcW w:w="0" w:type="auto"/>
            <w:vAlign w:val="center"/>
          </w:tcPr>
          <w:p w14:paraId="761F9A76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8.79 (10)</w:t>
            </w:r>
          </w:p>
        </w:tc>
        <w:tc>
          <w:tcPr>
            <w:tcW w:w="0" w:type="auto"/>
            <w:vAlign w:val="center"/>
          </w:tcPr>
          <w:p w14:paraId="357585B9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10.9 (6)</w:t>
            </w:r>
          </w:p>
        </w:tc>
        <w:tc>
          <w:tcPr>
            <w:tcW w:w="0" w:type="auto"/>
            <w:vAlign w:val="center"/>
          </w:tcPr>
          <w:p w14:paraId="7897D09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75.1 (2)</w:t>
            </w:r>
          </w:p>
        </w:tc>
        <w:tc>
          <w:tcPr>
            <w:tcW w:w="0" w:type="auto"/>
            <w:vAlign w:val="center"/>
          </w:tcPr>
          <w:p w14:paraId="732913A7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91.9 (1)</w:t>
            </w:r>
          </w:p>
        </w:tc>
        <w:tc>
          <w:tcPr>
            <w:tcW w:w="0" w:type="auto"/>
            <w:vAlign w:val="center"/>
          </w:tcPr>
          <w:p w14:paraId="09E3EAE0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8.79 (9)</w:t>
            </w:r>
          </w:p>
        </w:tc>
        <w:tc>
          <w:tcPr>
            <w:tcW w:w="0" w:type="auto"/>
            <w:vAlign w:val="center"/>
          </w:tcPr>
          <w:p w14:paraId="07B65AEF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10.9 (5)</w:t>
            </w:r>
          </w:p>
        </w:tc>
      </w:tr>
      <w:tr w:rsidR="00AF14D7" w:rsidRPr="00AF14D7" w14:paraId="6481A4B7" w14:textId="77777777" w:rsidTr="00AF14D7">
        <w:tc>
          <w:tcPr>
            <w:tcW w:w="0" w:type="auto"/>
            <w:vAlign w:val="center"/>
          </w:tcPr>
          <w:p w14:paraId="15A5648D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050F3A89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26.8 (1)</w:t>
            </w:r>
          </w:p>
        </w:tc>
        <w:tc>
          <w:tcPr>
            <w:tcW w:w="0" w:type="auto"/>
            <w:vAlign w:val="center"/>
          </w:tcPr>
          <w:p w14:paraId="34454DEC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45.4 (8)</w:t>
            </w:r>
          </w:p>
        </w:tc>
        <w:tc>
          <w:tcPr>
            <w:tcW w:w="0" w:type="auto"/>
            <w:vAlign w:val="center"/>
          </w:tcPr>
          <w:p w14:paraId="61CB1A65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63.1 (9)</w:t>
            </w:r>
          </w:p>
        </w:tc>
        <w:tc>
          <w:tcPr>
            <w:tcW w:w="0" w:type="auto"/>
            <w:vAlign w:val="center"/>
          </w:tcPr>
          <w:p w14:paraId="47C06F5B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5.52 (4)</w:t>
            </w:r>
          </w:p>
        </w:tc>
        <w:tc>
          <w:tcPr>
            <w:tcW w:w="0" w:type="auto"/>
            <w:vAlign w:val="center"/>
          </w:tcPr>
          <w:p w14:paraId="3C7CC7A8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6.69 (6)</w:t>
            </w:r>
          </w:p>
        </w:tc>
        <w:tc>
          <w:tcPr>
            <w:tcW w:w="0" w:type="auto"/>
            <w:vAlign w:val="center"/>
          </w:tcPr>
          <w:p w14:paraId="1A044A74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23.1 (2)</w:t>
            </w:r>
          </w:p>
        </w:tc>
        <w:tc>
          <w:tcPr>
            <w:tcW w:w="0" w:type="auto"/>
            <w:vAlign w:val="center"/>
          </w:tcPr>
          <w:p w14:paraId="31A9167D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1.02 (5)</w:t>
            </w:r>
          </w:p>
        </w:tc>
        <w:tc>
          <w:tcPr>
            <w:tcW w:w="0" w:type="auto"/>
            <w:vAlign w:val="center"/>
          </w:tcPr>
          <w:p w14:paraId="3ED084CA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77.1 (10)</w:t>
            </w:r>
          </w:p>
        </w:tc>
        <w:tc>
          <w:tcPr>
            <w:tcW w:w="0" w:type="auto"/>
            <w:vAlign w:val="center"/>
          </w:tcPr>
          <w:p w14:paraId="608308E1" w14:textId="7B9FB113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21</w:t>
            </w:r>
            <w:r w:rsidR="005F0D15">
              <w:rPr>
                <w:sz w:val="18"/>
                <w:szCs w:val="18"/>
              </w:rPr>
              <w:t>.0</w:t>
            </w:r>
            <w:r w:rsidRPr="00AF14D7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1DF8953A" w14:textId="77777777" w:rsidR="00AF14D7" w:rsidRPr="00AF14D7" w:rsidRDefault="00AF14D7" w:rsidP="00AF14D7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F14D7">
              <w:rPr>
                <w:sz w:val="18"/>
                <w:szCs w:val="18"/>
              </w:rPr>
              <w:t>-26.2 (7)</w:t>
            </w:r>
          </w:p>
        </w:tc>
      </w:tr>
    </w:tbl>
    <w:p w14:paraId="2B1BC3FC" w14:textId="1A172125" w:rsidR="006675CF" w:rsidRDefault="00B8319F" w:rsidP="00B8319F">
      <w:pPr>
        <w:pStyle w:val="afffff9"/>
      </w:pPr>
      <w:r>
        <w:lastRenderedPageBreak/>
        <w:drawing>
          <wp:inline distT="0" distB="0" distL="0" distR="0" wp14:anchorId="40E25808" wp14:editId="3AE5A62B">
            <wp:extent cx="5064760" cy="3848735"/>
            <wp:effectExtent l="0" t="0" r="254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760" cy="384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09ED90" w14:textId="2D6C1E9A" w:rsidR="00B8319F" w:rsidRDefault="00B8319F" w:rsidP="00B8319F">
      <w:pPr>
        <w:pStyle w:val="afd"/>
        <w:spacing w:after="156"/>
      </w:pPr>
      <w:bookmarkStart w:id="68" w:name="_Ref11024364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3</w:t>
      </w:r>
      <w:r>
        <w:fldChar w:fldCharType="end"/>
      </w:r>
      <w:bookmarkEnd w:id="68"/>
      <w:r>
        <w:t xml:space="preserve">  </w:t>
      </w:r>
      <w:r>
        <w:rPr>
          <w:rFonts w:hint="eastAsia"/>
        </w:rPr>
        <w:t>在理想试验</w:t>
      </w:r>
      <w:r>
        <w:rPr>
          <w:rFonts w:hint="eastAsia"/>
        </w:rPr>
        <w:t>Ca</w:t>
      </w:r>
      <w:r>
        <w:t>se 8</w:t>
      </w:r>
      <w:r>
        <w:rPr>
          <w:rFonts w:hint="eastAsia"/>
        </w:rPr>
        <w:t>中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47043F25" w14:textId="245BC71F" w:rsidR="00375AC1" w:rsidRDefault="00375AC1" w:rsidP="00375AC1">
      <w:pPr>
        <w:pStyle w:val="afffffb"/>
        <w:spacing w:before="156"/>
      </w:pPr>
      <w:bookmarkStart w:id="69" w:name="_Ref110252613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6</w:t>
      </w:r>
      <w:r>
        <w:fldChar w:fldCharType="end"/>
      </w:r>
      <w:bookmarkEnd w:id="69"/>
      <w:r>
        <w:t xml:space="preserve">  </w:t>
      </w:r>
      <w:r>
        <w:rPr>
          <w:rFonts w:hint="eastAsia"/>
        </w:rPr>
        <w:t>在理想试验中，</w:t>
      </w:r>
      <w:r>
        <w:t>M-1B minus M-1A</w:t>
      </w:r>
      <w:r>
        <w:rPr>
          <w:rFonts w:hint="eastAsia"/>
        </w:rPr>
        <w:t>方法输出的季节信号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4"/>
        <w:gridCol w:w="645"/>
        <w:gridCol w:w="643"/>
        <w:gridCol w:w="645"/>
        <w:gridCol w:w="645"/>
        <w:gridCol w:w="645"/>
        <w:gridCol w:w="645"/>
        <w:gridCol w:w="645"/>
        <w:gridCol w:w="645"/>
        <w:gridCol w:w="677"/>
        <w:gridCol w:w="677"/>
      </w:tblGrid>
      <w:tr w:rsidR="000E768A" w:rsidRPr="000E768A" w14:paraId="4C95B62D" w14:textId="77777777" w:rsidTr="000E768A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421F098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517BAF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A6C0446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CECBEE8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1649D1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BEAD71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B4A6A7D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0E4352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DD7B05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694188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A7CB0C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0E768A">
              <w:rPr>
                <w:b/>
                <w:sz w:val="18"/>
                <w:szCs w:val="18"/>
              </w:rPr>
              <w:t>C10</w:t>
            </w:r>
          </w:p>
        </w:tc>
      </w:tr>
      <w:tr w:rsidR="000E768A" w:rsidRPr="000E768A" w14:paraId="7996E44E" w14:textId="77777777" w:rsidTr="000E768A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67AC2ED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E94CB2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68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D4159F9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7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F258D03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58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E9F609E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6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34A4D8A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26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48D6D31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3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0A2C446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3.4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F50723D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89.8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C3B92EF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8.49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480BB1C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0.5 (6)</w:t>
            </w:r>
          </w:p>
        </w:tc>
      </w:tr>
      <w:tr w:rsidR="000E768A" w:rsidRPr="000E768A" w14:paraId="60C58CAC" w14:textId="77777777" w:rsidTr="000E768A">
        <w:tc>
          <w:tcPr>
            <w:tcW w:w="0" w:type="auto"/>
            <w:vAlign w:val="center"/>
          </w:tcPr>
          <w:p w14:paraId="2CC17AF3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1596847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9.44 (7)</w:t>
            </w:r>
          </w:p>
        </w:tc>
        <w:tc>
          <w:tcPr>
            <w:tcW w:w="0" w:type="auto"/>
            <w:vAlign w:val="center"/>
          </w:tcPr>
          <w:p w14:paraId="4A636D1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11.4 (3)</w:t>
            </w:r>
          </w:p>
        </w:tc>
        <w:tc>
          <w:tcPr>
            <w:tcW w:w="0" w:type="auto"/>
            <w:vAlign w:val="center"/>
          </w:tcPr>
          <w:p w14:paraId="635CF23B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9.07 (8)</w:t>
            </w:r>
          </w:p>
        </w:tc>
        <w:tc>
          <w:tcPr>
            <w:tcW w:w="0" w:type="auto"/>
            <w:vAlign w:val="center"/>
          </w:tcPr>
          <w:p w14:paraId="7FC5AA54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11.1 (4)</w:t>
            </w:r>
          </w:p>
        </w:tc>
        <w:tc>
          <w:tcPr>
            <w:tcW w:w="0" w:type="auto"/>
            <w:vAlign w:val="center"/>
          </w:tcPr>
          <w:p w14:paraId="5D24641B" w14:textId="4B2B046A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9</w:t>
            </w:r>
            <w:r>
              <w:rPr>
                <w:rFonts w:hint="eastAsia"/>
                <w:sz w:val="18"/>
                <w:szCs w:val="18"/>
              </w:rPr>
              <w:t>.</w:t>
            </w:r>
            <w:r>
              <w:rPr>
                <w:sz w:val="18"/>
                <w:szCs w:val="18"/>
              </w:rPr>
              <w:t>00</w:t>
            </w:r>
            <w:r w:rsidRPr="000E768A">
              <w:rPr>
                <w:sz w:val="18"/>
                <w:szCs w:val="18"/>
              </w:rPr>
              <w:t xml:space="preserve"> (9)</w:t>
            </w:r>
          </w:p>
        </w:tc>
        <w:tc>
          <w:tcPr>
            <w:tcW w:w="0" w:type="auto"/>
            <w:vAlign w:val="center"/>
          </w:tcPr>
          <w:p w14:paraId="582148EF" w14:textId="431D8792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11</w:t>
            </w:r>
            <w:r>
              <w:rPr>
                <w:sz w:val="18"/>
                <w:szCs w:val="18"/>
              </w:rPr>
              <w:t>.0</w:t>
            </w:r>
            <w:r w:rsidRPr="000E768A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0FF7CC99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73.2 (2)</w:t>
            </w:r>
          </w:p>
        </w:tc>
        <w:tc>
          <w:tcPr>
            <w:tcW w:w="0" w:type="auto"/>
            <w:vAlign w:val="center"/>
          </w:tcPr>
          <w:p w14:paraId="3070BFE8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89.2 (1)</w:t>
            </w:r>
          </w:p>
        </w:tc>
        <w:tc>
          <w:tcPr>
            <w:tcW w:w="0" w:type="auto"/>
            <w:vAlign w:val="center"/>
          </w:tcPr>
          <w:p w14:paraId="707EF534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8.69 (10)</w:t>
            </w:r>
          </w:p>
        </w:tc>
        <w:tc>
          <w:tcPr>
            <w:tcW w:w="0" w:type="auto"/>
            <w:vAlign w:val="center"/>
          </w:tcPr>
          <w:p w14:paraId="5191C87F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10.7 (6)</w:t>
            </w:r>
          </w:p>
        </w:tc>
      </w:tr>
      <w:tr w:rsidR="000E768A" w:rsidRPr="000E768A" w14:paraId="2DD7C311" w14:textId="77777777" w:rsidTr="000E768A">
        <w:tc>
          <w:tcPr>
            <w:tcW w:w="0" w:type="auto"/>
            <w:vAlign w:val="center"/>
          </w:tcPr>
          <w:p w14:paraId="15B288D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0E768A">
              <w:rPr>
                <w:sz w:val="18"/>
                <w:szCs w:val="18"/>
              </w:rPr>
              <w:t>Max.Abs.Err</w:t>
            </w:r>
            <w:proofErr w:type="gramEnd"/>
            <w:r w:rsidRPr="000E768A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7D385839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68 (7)</w:t>
            </w:r>
          </w:p>
        </w:tc>
        <w:tc>
          <w:tcPr>
            <w:tcW w:w="0" w:type="auto"/>
            <w:vAlign w:val="center"/>
          </w:tcPr>
          <w:p w14:paraId="759D84C8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7 (3)</w:t>
            </w:r>
          </w:p>
        </w:tc>
        <w:tc>
          <w:tcPr>
            <w:tcW w:w="0" w:type="auto"/>
            <w:vAlign w:val="center"/>
          </w:tcPr>
          <w:p w14:paraId="36FBD316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58 (8)</w:t>
            </w:r>
          </w:p>
        </w:tc>
        <w:tc>
          <w:tcPr>
            <w:tcW w:w="0" w:type="auto"/>
            <w:vAlign w:val="center"/>
          </w:tcPr>
          <w:p w14:paraId="75DDB22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6 (4)</w:t>
            </w:r>
          </w:p>
        </w:tc>
        <w:tc>
          <w:tcPr>
            <w:tcW w:w="0" w:type="auto"/>
            <w:vAlign w:val="center"/>
          </w:tcPr>
          <w:p w14:paraId="5508871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9.26 (9)</w:t>
            </w:r>
          </w:p>
        </w:tc>
        <w:tc>
          <w:tcPr>
            <w:tcW w:w="0" w:type="auto"/>
            <w:vAlign w:val="center"/>
          </w:tcPr>
          <w:p w14:paraId="4333603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1.3 (5)</w:t>
            </w:r>
          </w:p>
        </w:tc>
        <w:tc>
          <w:tcPr>
            <w:tcW w:w="0" w:type="auto"/>
            <w:vAlign w:val="center"/>
          </w:tcPr>
          <w:p w14:paraId="24FDDB5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3.4 (2)</w:t>
            </w:r>
          </w:p>
        </w:tc>
        <w:tc>
          <w:tcPr>
            <w:tcW w:w="0" w:type="auto"/>
            <w:vAlign w:val="center"/>
          </w:tcPr>
          <w:p w14:paraId="39D39003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89.8 (1)</w:t>
            </w:r>
          </w:p>
        </w:tc>
        <w:tc>
          <w:tcPr>
            <w:tcW w:w="0" w:type="auto"/>
            <w:vAlign w:val="center"/>
          </w:tcPr>
          <w:p w14:paraId="044897EA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8.69 (10)</w:t>
            </w:r>
          </w:p>
        </w:tc>
        <w:tc>
          <w:tcPr>
            <w:tcW w:w="0" w:type="auto"/>
            <w:vAlign w:val="center"/>
          </w:tcPr>
          <w:p w14:paraId="6FF890CC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0.7 (6)</w:t>
            </w:r>
          </w:p>
        </w:tc>
      </w:tr>
      <w:tr w:rsidR="000E768A" w:rsidRPr="000E768A" w14:paraId="16743658" w14:textId="77777777" w:rsidTr="000E768A">
        <w:tc>
          <w:tcPr>
            <w:tcW w:w="0" w:type="auto"/>
            <w:vAlign w:val="center"/>
          </w:tcPr>
          <w:p w14:paraId="49633ED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7F6D910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15 (7)</w:t>
            </w:r>
          </w:p>
        </w:tc>
        <w:tc>
          <w:tcPr>
            <w:tcW w:w="0" w:type="auto"/>
            <w:vAlign w:val="center"/>
          </w:tcPr>
          <w:p w14:paraId="29615664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.42 (3)</w:t>
            </w:r>
          </w:p>
        </w:tc>
        <w:tc>
          <w:tcPr>
            <w:tcW w:w="0" w:type="auto"/>
            <w:vAlign w:val="center"/>
          </w:tcPr>
          <w:p w14:paraId="163C119F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03 (8)</w:t>
            </w:r>
          </w:p>
        </w:tc>
        <w:tc>
          <w:tcPr>
            <w:tcW w:w="0" w:type="auto"/>
            <w:vAlign w:val="center"/>
          </w:tcPr>
          <w:p w14:paraId="197CCBB1" w14:textId="52BDAAE9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.3</w:t>
            </w:r>
            <w:r w:rsidR="00DC1E2F">
              <w:rPr>
                <w:sz w:val="18"/>
                <w:szCs w:val="18"/>
              </w:rPr>
              <w:t>0</w:t>
            </w:r>
            <w:r w:rsidRPr="000E768A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vAlign w:val="center"/>
          </w:tcPr>
          <w:p w14:paraId="639F115A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88 (9)</w:t>
            </w:r>
          </w:p>
        </w:tc>
        <w:tc>
          <w:tcPr>
            <w:tcW w:w="0" w:type="auto"/>
            <w:vAlign w:val="center"/>
          </w:tcPr>
          <w:p w14:paraId="6869918B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.15 (5)</w:t>
            </w:r>
          </w:p>
        </w:tc>
        <w:tc>
          <w:tcPr>
            <w:tcW w:w="0" w:type="auto"/>
            <w:vAlign w:val="center"/>
          </w:tcPr>
          <w:p w14:paraId="3501784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46.2 (2)</w:t>
            </w:r>
          </w:p>
        </w:tc>
        <w:tc>
          <w:tcPr>
            <w:tcW w:w="0" w:type="auto"/>
            <w:vAlign w:val="center"/>
          </w:tcPr>
          <w:p w14:paraId="146F51FF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6.3 (1)</w:t>
            </w:r>
          </w:p>
        </w:tc>
        <w:tc>
          <w:tcPr>
            <w:tcW w:w="0" w:type="auto"/>
            <w:vAlign w:val="center"/>
          </w:tcPr>
          <w:p w14:paraId="0DA96B3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38 (10)</w:t>
            </w:r>
          </w:p>
        </w:tc>
        <w:tc>
          <w:tcPr>
            <w:tcW w:w="0" w:type="auto"/>
            <w:vAlign w:val="center"/>
          </w:tcPr>
          <w:p w14:paraId="3782228C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65 (6)</w:t>
            </w:r>
          </w:p>
        </w:tc>
      </w:tr>
      <w:tr w:rsidR="000E768A" w:rsidRPr="000E768A" w14:paraId="42D98930" w14:textId="77777777" w:rsidTr="000E768A">
        <w:tc>
          <w:tcPr>
            <w:tcW w:w="0" w:type="auto"/>
            <w:vAlign w:val="center"/>
          </w:tcPr>
          <w:p w14:paraId="03558D83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0E768A">
              <w:rPr>
                <w:sz w:val="18"/>
                <w:szCs w:val="18"/>
              </w:rPr>
              <w:t>Mean.Abs.Err</w:t>
            </w:r>
            <w:proofErr w:type="gramEnd"/>
            <w:r w:rsidRPr="000E768A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04228F4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39 (7)</w:t>
            </w:r>
          </w:p>
        </w:tc>
        <w:tc>
          <w:tcPr>
            <w:tcW w:w="0" w:type="auto"/>
            <w:vAlign w:val="center"/>
          </w:tcPr>
          <w:p w14:paraId="3CDEF1C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49 (3)</w:t>
            </w:r>
          </w:p>
        </w:tc>
        <w:tc>
          <w:tcPr>
            <w:tcW w:w="0" w:type="auto"/>
            <w:vAlign w:val="center"/>
          </w:tcPr>
          <w:p w14:paraId="4FEE4379" w14:textId="2DF7468A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3</w:t>
            </w:r>
            <w:r>
              <w:rPr>
                <w:sz w:val="18"/>
                <w:szCs w:val="18"/>
              </w:rPr>
              <w:t>0</w:t>
            </w:r>
            <w:r w:rsidRPr="000E768A">
              <w:rPr>
                <w:sz w:val="18"/>
                <w:szCs w:val="18"/>
              </w:rPr>
              <w:t xml:space="preserve"> (8)</w:t>
            </w:r>
          </w:p>
        </w:tc>
        <w:tc>
          <w:tcPr>
            <w:tcW w:w="0" w:type="auto"/>
            <w:vAlign w:val="center"/>
          </w:tcPr>
          <w:p w14:paraId="029F4D2E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41 (4)</w:t>
            </w:r>
          </w:p>
        </w:tc>
        <w:tc>
          <w:tcPr>
            <w:tcW w:w="0" w:type="auto"/>
            <w:vAlign w:val="center"/>
          </w:tcPr>
          <w:p w14:paraId="3460977B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15 (9)</w:t>
            </w:r>
          </w:p>
        </w:tc>
        <w:tc>
          <w:tcPr>
            <w:tcW w:w="0" w:type="auto"/>
            <w:vAlign w:val="center"/>
          </w:tcPr>
          <w:p w14:paraId="78A0253F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6.26 (5)</w:t>
            </w:r>
          </w:p>
        </w:tc>
        <w:tc>
          <w:tcPr>
            <w:tcW w:w="0" w:type="auto"/>
            <w:vAlign w:val="center"/>
          </w:tcPr>
          <w:p w14:paraId="32C1D16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40.2 (2)</w:t>
            </w:r>
          </w:p>
        </w:tc>
        <w:tc>
          <w:tcPr>
            <w:tcW w:w="0" w:type="auto"/>
            <w:vAlign w:val="center"/>
          </w:tcPr>
          <w:p w14:paraId="508A5ADE" w14:textId="3F036E6F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49</w:t>
            </w:r>
            <w:r>
              <w:rPr>
                <w:sz w:val="18"/>
                <w:szCs w:val="18"/>
              </w:rPr>
              <w:t>.0</w:t>
            </w:r>
            <w:r w:rsidRPr="000E768A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66CCCE50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4.65 (10)</w:t>
            </w:r>
          </w:p>
        </w:tc>
        <w:tc>
          <w:tcPr>
            <w:tcW w:w="0" w:type="auto"/>
            <w:vAlign w:val="center"/>
          </w:tcPr>
          <w:p w14:paraId="5A13C0D5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5.75 (6)</w:t>
            </w:r>
          </w:p>
        </w:tc>
      </w:tr>
      <w:tr w:rsidR="000E768A" w:rsidRPr="000E768A" w14:paraId="0B142560" w14:textId="77777777" w:rsidTr="000E768A">
        <w:tc>
          <w:tcPr>
            <w:tcW w:w="0" w:type="auto"/>
            <w:vAlign w:val="center"/>
          </w:tcPr>
          <w:p w14:paraId="2E70E02A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3B546A0C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5.9 (4)</w:t>
            </w:r>
          </w:p>
        </w:tc>
        <w:tc>
          <w:tcPr>
            <w:tcW w:w="0" w:type="auto"/>
            <w:vAlign w:val="center"/>
          </w:tcPr>
          <w:p w14:paraId="30753071" w14:textId="48DA047A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16</w:t>
            </w:r>
            <w:r>
              <w:rPr>
                <w:sz w:val="18"/>
                <w:szCs w:val="18"/>
              </w:rPr>
              <w:t>.0</w:t>
            </w:r>
            <w:r w:rsidRPr="000E768A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1AD02FFA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20.2 (2)</w:t>
            </w:r>
          </w:p>
        </w:tc>
        <w:tc>
          <w:tcPr>
            <w:tcW w:w="0" w:type="auto"/>
            <w:vAlign w:val="center"/>
          </w:tcPr>
          <w:p w14:paraId="3FCD43E4" w14:textId="02385E4E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5.7</w:t>
            </w:r>
            <w:r>
              <w:rPr>
                <w:sz w:val="18"/>
                <w:szCs w:val="18"/>
              </w:rPr>
              <w:t>0</w:t>
            </w:r>
            <w:r w:rsidRPr="000E768A">
              <w:rPr>
                <w:sz w:val="18"/>
                <w:szCs w:val="18"/>
              </w:rPr>
              <w:t xml:space="preserve"> (8)</w:t>
            </w:r>
          </w:p>
        </w:tc>
        <w:tc>
          <w:tcPr>
            <w:tcW w:w="0" w:type="auto"/>
            <w:vAlign w:val="center"/>
          </w:tcPr>
          <w:p w14:paraId="40B252E7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7.81 (5)</w:t>
            </w:r>
          </w:p>
        </w:tc>
        <w:tc>
          <w:tcPr>
            <w:tcW w:w="0" w:type="auto"/>
            <w:vAlign w:val="center"/>
          </w:tcPr>
          <w:p w14:paraId="14232FED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4.52 (7)</w:t>
            </w:r>
          </w:p>
        </w:tc>
        <w:tc>
          <w:tcPr>
            <w:tcW w:w="0" w:type="auto"/>
            <w:vAlign w:val="center"/>
          </w:tcPr>
          <w:p w14:paraId="24F25FEE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2.02 (6)</w:t>
            </w:r>
          </w:p>
        </w:tc>
        <w:tc>
          <w:tcPr>
            <w:tcW w:w="0" w:type="auto"/>
            <w:vAlign w:val="center"/>
          </w:tcPr>
          <w:p w14:paraId="0156F638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21.1 (1)</w:t>
            </w:r>
          </w:p>
        </w:tc>
        <w:tc>
          <w:tcPr>
            <w:tcW w:w="0" w:type="auto"/>
            <w:vAlign w:val="center"/>
          </w:tcPr>
          <w:p w14:paraId="00308423" w14:textId="5F228489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19</w:t>
            </w:r>
            <w:r>
              <w:rPr>
                <w:sz w:val="18"/>
                <w:szCs w:val="18"/>
              </w:rPr>
              <w:t>.0</w:t>
            </w:r>
            <w:r w:rsidRPr="000E768A">
              <w:rPr>
                <w:sz w:val="18"/>
                <w:szCs w:val="18"/>
              </w:rPr>
              <w:t xml:space="preserve"> (9)</w:t>
            </w:r>
          </w:p>
        </w:tc>
        <w:tc>
          <w:tcPr>
            <w:tcW w:w="0" w:type="auto"/>
            <w:vAlign w:val="center"/>
          </w:tcPr>
          <w:p w14:paraId="6049D242" w14:textId="77777777" w:rsidR="000E768A" w:rsidRPr="000E768A" w:rsidRDefault="000E768A" w:rsidP="000E768A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0E768A">
              <w:rPr>
                <w:sz w:val="18"/>
                <w:szCs w:val="18"/>
              </w:rPr>
              <w:t>-50.2 (10)</w:t>
            </w:r>
          </w:p>
        </w:tc>
      </w:tr>
    </w:tbl>
    <w:p w14:paraId="65BB8761" w14:textId="62E4A2DB" w:rsidR="00664ABC" w:rsidRDefault="00664ABC" w:rsidP="00664ABC">
      <w:pPr>
        <w:pStyle w:val="afffffb"/>
        <w:spacing w:before="156"/>
      </w:pPr>
      <w:bookmarkStart w:id="70" w:name="_Ref110252616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7</w:t>
      </w:r>
      <w:r>
        <w:fldChar w:fldCharType="end"/>
      </w:r>
      <w:bookmarkEnd w:id="70"/>
      <w:r>
        <w:t xml:space="preserve">  </w:t>
      </w:r>
      <w:r>
        <w:rPr>
          <w:rFonts w:hint="eastAsia"/>
        </w:rPr>
        <w:t>在理想试验中，</w:t>
      </w:r>
      <w:r>
        <w:t>M-1B minus M-1A</w:t>
      </w:r>
      <w:r>
        <w:rPr>
          <w:rFonts w:hint="eastAsia"/>
        </w:rPr>
        <w:t>方法输出的余项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88"/>
        <w:gridCol w:w="643"/>
        <w:gridCol w:w="643"/>
        <w:gridCol w:w="644"/>
        <w:gridCol w:w="644"/>
        <w:gridCol w:w="644"/>
        <w:gridCol w:w="644"/>
        <w:gridCol w:w="644"/>
        <w:gridCol w:w="660"/>
        <w:gridCol w:w="676"/>
        <w:gridCol w:w="676"/>
      </w:tblGrid>
      <w:tr w:rsidR="00A855C2" w:rsidRPr="00A855C2" w14:paraId="1DD3BA47" w14:textId="77777777" w:rsidTr="000449FB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FB76A4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A753F0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EFF8E1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CFBCC92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2E3D54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97AEA21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B74B0E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6B3819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F80028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CEDF28C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F7EC83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A855C2">
              <w:rPr>
                <w:b/>
                <w:sz w:val="18"/>
                <w:szCs w:val="18"/>
              </w:rPr>
              <w:t>C10</w:t>
            </w:r>
          </w:p>
        </w:tc>
      </w:tr>
      <w:tr w:rsidR="00A855C2" w:rsidRPr="00A855C2" w14:paraId="787B71DB" w14:textId="77777777" w:rsidTr="000449FB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E9DF68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D0796D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65.9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732DBB2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56.7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52325F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59.7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0752B1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50.5 (6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6A02AC1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57.3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3915BB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48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A78D931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24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093118D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49.7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B9313F9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34 (9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4721AD1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6.89 (10)</w:t>
            </w:r>
          </w:p>
        </w:tc>
      </w:tr>
      <w:tr w:rsidR="00A855C2" w:rsidRPr="00A855C2" w14:paraId="1542D240" w14:textId="77777777" w:rsidTr="000449FB">
        <w:tc>
          <w:tcPr>
            <w:tcW w:w="0" w:type="auto"/>
            <w:vAlign w:val="center"/>
          </w:tcPr>
          <w:p w14:paraId="32CBC5A9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Min.Err. (1e-2 °C) (Order↑):</w:t>
            </w:r>
          </w:p>
        </w:tc>
        <w:tc>
          <w:tcPr>
            <w:tcW w:w="0" w:type="auto"/>
            <w:vAlign w:val="center"/>
          </w:tcPr>
          <w:p w14:paraId="4E6ABBD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6.93 (8)</w:t>
            </w:r>
          </w:p>
        </w:tc>
        <w:tc>
          <w:tcPr>
            <w:tcW w:w="0" w:type="auto"/>
            <w:vAlign w:val="center"/>
          </w:tcPr>
          <w:p w14:paraId="6FB4D99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8.27 (5)</w:t>
            </w:r>
          </w:p>
        </w:tc>
        <w:tc>
          <w:tcPr>
            <w:tcW w:w="0" w:type="auto"/>
            <w:vAlign w:val="center"/>
          </w:tcPr>
          <w:p w14:paraId="080CF97C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7.72 (7)</w:t>
            </w:r>
          </w:p>
        </w:tc>
        <w:tc>
          <w:tcPr>
            <w:tcW w:w="0" w:type="auto"/>
            <w:vAlign w:val="center"/>
          </w:tcPr>
          <w:p w14:paraId="74CBCC5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9.06 (4)</w:t>
            </w:r>
          </w:p>
        </w:tc>
        <w:tc>
          <w:tcPr>
            <w:tcW w:w="0" w:type="auto"/>
            <w:vAlign w:val="center"/>
          </w:tcPr>
          <w:p w14:paraId="496BB5BF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7.77 (6)</w:t>
            </w:r>
          </w:p>
        </w:tc>
        <w:tc>
          <w:tcPr>
            <w:tcW w:w="0" w:type="auto"/>
            <w:vAlign w:val="center"/>
          </w:tcPr>
          <w:p w14:paraId="44282F70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9.11 (3)</w:t>
            </w:r>
          </w:p>
        </w:tc>
        <w:tc>
          <w:tcPr>
            <w:tcW w:w="0" w:type="auto"/>
            <w:vAlign w:val="center"/>
          </w:tcPr>
          <w:p w14:paraId="54B0A75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4.4 (2)</w:t>
            </w:r>
          </w:p>
        </w:tc>
        <w:tc>
          <w:tcPr>
            <w:tcW w:w="0" w:type="auto"/>
            <w:vAlign w:val="center"/>
          </w:tcPr>
          <w:p w14:paraId="18118629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25.1 (1)</w:t>
            </w:r>
          </w:p>
        </w:tc>
        <w:tc>
          <w:tcPr>
            <w:tcW w:w="0" w:type="auto"/>
            <w:vAlign w:val="center"/>
          </w:tcPr>
          <w:p w14:paraId="7354918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2.23 (10)</w:t>
            </w:r>
          </w:p>
        </w:tc>
        <w:tc>
          <w:tcPr>
            <w:tcW w:w="0" w:type="auto"/>
            <w:vAlign w:val="center"/>
          </w:tcPr>
          <w:p w14:paraId="0E6008E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3.57 (9)</w:t>
            </w:r>
          </w:p>
        </w:tc>
      </w:tr>
      <w:tr w:rsidR="00A855C2" w:rsidRPr="00A855C2" w14:paraId="5703CDA2" w14:textId="77777777" w:rsidTr="000449FB">
        <w:tc>
          <w:tcPr>
            <w:tcW w:w="0" w:type="auto"/>
            <w:vAlign w:val="center"/>
          </w:tcPr>
          <w:p w14:paraId="3F88A18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A855C2">
              <w:rPr>
                <w:sz w:val="18"/>
                <w:szCs w:val="18"/>
              </w:rPr>
              <w:t>Max.Abs.Err</w:t>
            </w:r>
            <w:proofErr w:type="gramEnd"/>
            <w:r w:rsidRPr="00A855C2">
              <w:rPr>
                <w:sz w:val="18"/>
                <w:szCs w:val="18"/>
              </w:rPr>
              <w:t>. (1e-2 °C) (Order↓):</w:t>
            </w:r>
          </w:p>
        </w:tc>
        <w:tc>
          <w:tcPr>
            <w:tcW w:w="0" w:type="auto"/>
            <w:vAlign w:val="center"/>
          </w:tcPr>
          <w:p w14:paraId="77A9FF20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6.93 (8)</w:t>
            </w:r>
          </w:p>
        </w:tc>
        <w:tc>
          <w:tcPr>
            <w:tcW w:w="0" w:type="auto"/>
            <w:vAlign w:val="center"/>
          </w:tcPr>
          <w:p w14:paraId="4FAD603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8.27 (5)</w:t>
            </w:r>
          </w:p>
        </w:tc>
        <w:tc>
          <w:tcPr>
            <w:tcW w:w="0" w:type="auto"/>
            <w:vAlign w:val="center"/>
          </w:tcPr>
          <w:p w14:paraId="495105E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7.72 (7)</w:t>
            </w:r>
          </w:p>
        </w:tc>
        <w:tc>
          <w:tcPr>
            <w:tcW w:w="0" w:type="auto"/>
            <w:vAlign w:val="center"/>
          </w:tcPr>
          <w:p w14:paraId="445C6CA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9.06 (4)</w:t>
            </w:r>
          </w:p>
        </w:tc>
        <w:tc>
          <w:tcPr>
            <w:tcW w:w="0" w:type="auto"/>
            <w:vAlign w:val="center"/>
          </w:tcPr>
          <w:p w14:paraId="28C0EE34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7.77 (6)</w:t>
            </w:r>
          </w:p>
        </w:tc>
        <w:tc>
          <w:tcPr>
            <w:tcW w:w="0" w:type="auto"/>
            <w:vAlign w:val="center"/>
          </w:tcPr>
          <w:p w14:paraId="0C7F08D3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9.11 (3)</w:t>
            </w:r>
          </w:p>
        </w:tc>
        <w:tc>
          <w:tcPr>
            <w:tcW w:w="0" w:type="auto"/>
            <w:vAlign w:val="center"/>
          </w:tcPr>
          <w:p w14:paraId="0082488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4.4 (2)</w:t>
            </w:r>
          </w:p>
        </w:tc>
        <w:tc>
          <w:tcPr>
            <w:tcW w:w="0" w:type="auto"/>
            <w:vAlign w:val="center"/>
          </w:tcPr>
          <w:p w14:paraId="2124BCD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5.1 (1)</w:t>
            </w:r>
          </w:p>
        </w:tc>
        <w:tc>
          <w:tcPr>
            <w:tcW w:w="0" w:type="auto"/>
            <w:vAlign w:val="center"/>
          </w:tcPr>
          <w:p w14:paraId="196CF8CC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23 (10)</w:t>
            </w:r>
          </w:p>
        </w:tc>
        <w:tc>
          <w:tcPr>
            <w:tcW w:w="0" w:type="auto"/>
            <w:vAlign w:val="center"/>
          </w:tcPr>
          <w:p w14:paraId="049158A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3.57 (9)</w:t>
            </w:r>
          </w:p>
        </w:tc>
      </w:tr>
      <w:tr w:rsidR="00A855C2" w:rsidRPr="00A855C2" w14:paraId="401E317C" w14:textId="77777777" w:rsidTr="000449FB">
        <w:tc>
          <w:tcPr>
            <w:tcW w:w="0" w:type="auto"/>
            <w:vAlign w:val="center"/>
          </w:tcPr>
          <w:p w14:paraId="47F4ADCF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lastRenderedPageBreak/>
              <w:t>RMSE (1e-2 °C) (Order↓):</w:t>
            </w:r>
          </w:p>
        </w:tc>
        <w:tc>
          <w:tcPr>
            <w:tcW w:w="0" w:type="auto"/>
            <w:vAlign w:val="center"/>
          </w:tcPr>
          <w:p w14:paraId="10BCBA3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87 (9)</w:t>
            </w:r>
          </w:p>
        </w:tc>
        <w:tc>
          <w:tcPr>
            <w:tcW w:w="0" w:type="auto"/>
            <w:vAlign w:val="center"/>
          </w:tcPr>
          <w:p w14:paraId="3340858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3 (5)</w:t>
            </w:r>
          </w:p>
        </w:tc>
        <w:tc>
          <w:tcPr>
            <w:tcW w:w="0" w:type="auto"/>
            <w:vAlign w:val="center"/>
          </w:tcPr>
          <w:p w14:paraId="4D506D8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07 (8)</w:t>
            </w:r>
          </w:p>
        </w:tc>
        <w:tc>
          <w:tcPr>
            <w:tcW w:w="0" w:type="auto"/>
            <w:vAlign w:val="center"/>
          </w:tcPr>
          <w:p w14:paraId="2187B9A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77 (4)</w:t>
            </w:r>
          </w:p>
        </w:tc>
        <w:tc>
          <w:tcPr>
            <w:tcW w:w="0" w:type="auto"/>
            <w:vAlign w:val="center"/>
          </w:tcPr>
          <w:p w14:paraId="6EEAFA8F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12 (7)</w:t>
            </w:r>
          </w:p>
        </w:tc>
        <w:tc>
          <w:tcPr>
            <w:tcW w:w="0" w:type="auto"/>
            <w:vAlign w:val="center"/>
          </w:tcPr>
          <w:p w14:paraId="479B428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86 (3)</w:t>
            </w:r>
          </w:p>
        </w:tc>
        <w:tc>
          <w:tcPr>
            <w:tcW w:w="0" w:type="auto"/>
            <w:vAlign w:val="center"/>
          </w:tcPr>
          <w:p w14:paraId="2A54E5C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5.02 (2)</w:t>
            </w:r>
          </w:p>
        </w:tc>
        <w:tc>
          <w:tcPr>
            <w:tcW w:w="0" w:type="auto"/>
            <w:vAlign w:val="center"/>
          </w:tcPr>
          <w:p w14:paraId="15FFD2DF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1.6 (1)</w:t>
            </w:r>
          </w:p>
        </w:tc>
        <w:tc>
          <w:tcPr>
            <w:tcW w:w="0" w:type="auto"/>
            <w:vAlign w:val="center"/>
          </w:tcPr>
          <w:p w14:paraId="124964BF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15 (10)</w:t>
            </w:r>
          </w:p>
        </w:tc>
        <w:tc>
          <w:tcPr>
            <w:tcW w:w="0" w:type="auto"/>
            <w:vAlign w:val="center"/>
          </w:tcPr>
          <w:p w14:paraId="24AA9B8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24 (6)</w:t>
            </w:r>
          </w:p>
        </w:tc>
      </w:tr>
      <w:tr w:rsidR="00A855C2" w:rsidRPr="00A855C2" w14:paraId="0643616B" w14:textId="77777777" w:rsidTr="000449FB">
        <w:tc>
          <w:tcPr>
            <w:tcW w:w="0" w:type="auto"/>
            <w:vAlign w:val="center"/>
          </w:tcPr>
          <w:p w14:paraId="615D43E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A855C2">
              <w:rPr>
                <w:sz w:val="18"/>
                <w:szCs w:val="18"/>
              </w:rPr>
              <w:t>Mean.Abs.Err</w:t>
            </w:r>
            <w:proofErr w:type="gramEnd"/>
            <w:r w:rsidRPr="00A855C2">
              <w:rPr>
                <w:sz w:val="18"/>
                <w:szCs w:val="18"/>
              </w:rPr>
              <w:t>. (1e-2 °C) (Order↓):</w:t>
            </w:r>
          </w:p>
        </w:tc>
        <w:tc>
          <w:tcPr>
            <w:tcW w:w="0" w:type="auto"/>
            <w:vAlign w:val="center"/>
          </w:tcPr>
          <w:p w14:paraId="5202D74C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16 (9)</w:t>
            </w:r>
          </w:p>
        </w:tc>
        <w:tc>
          <w:tcPr>
            <w:tcW w:w="0" w:type="auto"/>
            <w:vAlign w:val="center"/>
          </w:tcPr>
          <w:p w14:paraId="520A6B6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78 (6)</w:t>
            </w:r>
          </w:p>
        </w:tc>
        <w:tc>
          <w:tcPr>
            <w:tcW w:w="0" w:type="auto"/>
            <w:vAlign w:val="center"/>
          </w:tcPr>
          <w:p w14:paraId="74C744B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44 (8)</w:t>
            </w:r>
          </w:p>
        </w:tc>
        <w:tc>
          <w:tcPr>
            <w:tcW w:w="0" w:type="auto"/>
            <w:vAlign w:val="center"/>
          </w:tcPr>
          <w:p w14:paraId="1BA48C82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35 (4)</w:t>
            </w:r>
          </w:p>
        </w:tc>
        <w:tc>
          <w:tcPr>
            <w:tcW w:w="0" w:type="auto"/>
            <w:vAlign w:val="center"/>
          </w:tcPr>
          <w:p w14:paraId="12AF114D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55 (7)</w:t>
            </w:r>
          </w:p>
        </w:tc>
        <w:tc>
          <w:tcPr>
            <w:tcW w:w="0" w:type="auto"/>
            <w:vAlign w:val="center"/>
          </w:tcPr>
          <w:p w14:paraId="613761A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48 (3)</w:t>
            </w:r>
          </w:p>
        </w:tc>
        <w:tc>
          <w:tcPr>
            <w:tcW w:w="0" w:type="auto"/>
            <w:vAlign w:val="center"/>
          </w:tcPr>
          <w:p w14:paraId="24AB3E9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4.24 (2)</w:t>
            </w:r>
          </w:p>
        </w:tc>
        <w:tc>
          <w:tcPr>
            <w:tcW w:w="0" w:type="auto"/>
            <w:vAlign w:val="center"/>
          </w:tcPr>
          <w:p w14:paraId="588CA2F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0.1 (1)</w:t>
            </w:r>
          </w:p>
        </w:tc>
        <w:tc>
          <w:tcPr>
            <w:tcW w:w="0" w:type="auto"/>
            <w:vAlign w:val="center"/>
          </w:tcPr>
          <w:p w14:paraId="26548020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1.01 (10)</w:t>
            </w:r>
          </w:p>
        </w:tc>
        <w:tc>
          <w:tcPr>
            <w:tcW w:w="0" w:type="auto"/>
            <w:vAlign w:val="center"/>
          </w:tcPr>
          <w:p w14:paraId="12C40D6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2.14 (5)</w:t>
            </w:r>
          </w:p>
        </w:tc>
      </w:tr>
      <w:tr w:rsidR="00A855C2" w:rsidRPr="00A855C2" w14:paraId="626EB5AD" w14:textId="77777777" w:rsidTr="000449FB">
        <w:tc>
          <w:tcPr>
            <w:tcW w:w="0" w:type="auto"/>
            <w:vAlign w:val="center"/>
          </w:tcPr>
          <w:p w14:paraId="61FD0B67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Mean.Err. (1e-3 °C) (Order↓):</w:t>
            </w:r>
          </w:p>
        </w:tc>
        <w:tc>
          <w:tcPr>
            <w:tcW w:w="0" w:type="auto"/>
            <w:vAlign w:val="center"/>
          </w:tcPr>
          <w:p w14:paraId="43AB5DD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.59 (1)</w:t>
            </w:r>
          </w:p>
        </w:tc>
        <w:tc>
          <w:tcPr>
            <w:tcW w:w="0" w:type="auto"/>
            <w:vAlign w:val="center"/>
          </w:tcPr>
          <w:p w14:paraId="203BB868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2.9 (6)</w:t>
            </w:r>
          </w:p>
        </w:tc>
        <w:tc>
          <w:tcPr>
            <w:tcW w:w="0" w:type="auto"/>
            <w:vAlign w:val="center"/>
          </w:tcPr>
          <w:p w14:paraId="2E1E2335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8.49 (2)</w:t>
            </w:r>
          </w:p>
        </w:tc>
        <w:tc>
          <w:tcPr>
            <w:tcW w:w="0" w:type="auto"/>
            <w:vAlign w:val="center"/>
          </w:tcPr>
          <w:p w14:paraId="55396F49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9.8 (7)</w:t>
            </w:r>
          </w:p>
        </w:tc>
        <w:tc>
          <w:tcPr>
            <w:tcW w:w="0" w:type="auto"/>
            <w:vAlign w:val="center"/>
          </w:tcPr>
          <w:p w14:paraId="176F24DB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0.1 (4)</w:t>
            </w:r>
          </w:p>
        </w:tc>
        <w:tc>
          <w:tcPr>
            <w:tcW w:w="0" w:type="auto"/>
            <w:vAlign w:val="center"/>
          </w:tcPr>
          <w:p w14:paraId="1DE5972A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21.4 (9)</w:t>
            </w:r>
          </w:p>
        </w:tc>
        <w:tc>
          <w:tcPr>
            <w:tcW w:w="0" w:type="auto"/>
            <w:vAlign w:val="center"/>
          </w:tcPr>
          <w:p w14:paraId="0BE4E32E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0.1 (5)</w:t>
            </w:r>
          </w:p>
        </w:tc>
        <w:tc>
          <w:tcPr>
            <w:tcW w:w="0" w:type="auto"/>
            <w:vAlign w:val="center"/>
          </w:tcPr>
          <w:p w14:paraId="66EC02AC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01 (10)</w:t>
            </w:r>
          </w:p>
        </w:tc>
        <w:tc>
          <w:tcPr>
            <w:tcW w:w="0" w:type="auto"/>
            <w:vAlign w:val="center"/>
          </w:tcPr>
          <w:p w14:paraId="072F6BB6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10.1 (3)</w:t>
            </w:r>
          </w:p>
        </w:tc>
        <w:tc>
          <w:tcPr>
            <w:tcW w:w="0" w:type="auto"/>
            <w:vAlign w:val="center"/>
          </w:tcPr>
          <w:p w14:paraId="4143D5D2" w14:textId="77777777" w:rsidR="00A855C2" w:rsidRPr="00A855C2" w:rsidRDefault="00A855C2" w:rsidP="00A855C2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A855C2">
              <w:rPr>
                <w:sz w:val="18"/>
                <w:szCs w:val="18"/>
              </w:rPr>
              <w:t>-21.4 (8)</w:t>
            </w:r>
          </w:p>
        </w:tc>
      </w:tr>
    </w:tbl>
    <w:p w14:paraId="5576E0FF" w14:textId="1BBDF517" w:rsidR="00664ABC" w:rsidRDefault="00664ABC" w:rsidP="00664ABC">
      <w:pPr>
        <w:pStyle w:val="afffffb"/>
        <w:spacing w:before="156"/>
      </w:pPr>
      <w:bookmarkStart w:id="71" w:name="_Ref110252618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18</w:t>
      </w:r>
      <w:r>
        <w:fldChar w:fldCharType="end"/>
      </w:r>
      <w:bookmarkEnd w:id="71"/>
      <w:r>
        <w:t xml:space="preserve">  </w:t>
      </w:r>
      <w:r>
        <w:rPr>
          <w:rFonts w:hint="eastAsia"/>
        </w:rPr>
        <w:t>在理想试验中，</w:t>
      </w:r>
      <w:r>
        <w:t>M-1B minus M-1A</w:t>
      </w:r>
      <w:r>
        <w:rPr>
          <w:rFonts w:hint="eastAsia"/>
        </w:rPr>
        <w:t>方法输出的</w:t>
      </w:r>
      <w:r>
        <w:rPr>
          <w:rFonts w:hint="eastAsia"/>
        </w:rPr>
        <w:t>trend</w:t>
      </w:r>
      <w:r>
        <w:rPr>
          <w:rFonts w:hint="eastAsia"/>
        </w:rPr>
        <w:t>的差异</w:t>
      </w:r>
      <w:r>
        <w:rPr>
          <w:rFonts w:hint="eastAsia"/>
        </w:rPr>
        <w:t>.</w:t>
      </w:r>
    </w:p>
    <w:tbl>
      <w:tblPr>
        <w:tblStyle w:val="aff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7"/>
        <w:gridCol w:w="646"/>
        <w:gridCol w:w="646"/>
        <w:gridCol w:w="646"/>
        <w:gridCol w:w="646"/>
        <w:gridCol w:w="646"/>
        <w:gridCol w:w="646"/>
        <w:gridCol w:w="646"/>
        <w:gridCol w:w="662"/>
        <w:gridCol w:w="679"/>
        <w:gridCol w:w="646"/>
      </w:tblGrid>
      <w:tr w:rsidR="001E32DE" w:rsidRPr="001E32DE" w14:paraId="3559F04B" w14:textId="77777777" w:rsidTr="001E32DE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36055B5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ase Name: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1C4C68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5006D8D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C778BAC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13609F8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12949B0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7FC893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E286670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EEE8DCD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0C2A8A8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6CD198B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b/>
                <w:sz w:val="18"/>
                <w:szCs w:val="18"/>
              </w:rPr>
            </w:pPr>
            <w:r w:rsidRPr="001E32DE">
              <w:rPr>
                <w:b/>
                <w:sz w:val="18"/>
                <w:szCs w:val="18"/>
              </w:rPr>
              <w:t>C10</w:t>
            </w:r>
          </w:p>
        </w:tc>
      </w:tr>
      <w:tr w:rsidR="001E32DE" w:rsidRPr="001E32DE" w14:paraId="092F85DE" w14:textId="77777777" w:rsidTr="001E32DE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6643E6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Max.Err. (1e-3 °C) (Order↓):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EBA77AA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1.8 (8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28D9FD5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1.9 (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E397781" w14:textId="7D034946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3</w:t>
            </w:r>
            <w:r w:rsidR="00941F69"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DAA9ADA" w14:textId="106282C2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3</w:t>
            </w:r>
            <w:r w:rsidR="00941F69"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5039B4D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2.1 (6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669A76C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2.2 (5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5E48BAE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4.5 (2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736A2CF" w14:textId="183FF872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5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6109AD7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3.98 (10)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76111A6C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4.05 (9)</w:t>
            </w:r>
          </w:p>
        </w:tc>
      </w:tr>
      <w:tr w:rsidR="001E32DE" w:rsidRPr="001E32DE" w14:paraId="152DE2F0" w14:textId="77777777" w:rsidTr="001E32DE">
        <w:tc>
          <w:tcPr>
            <w:tcW w:w="0" w:type="auto"/>
            <w:vAlign w:val="center"/>
          </w:tcPr>
          <w:p w14:paraId="7F2F470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Min.Err. (1e-3 °C) (Order↑):</w:t>
            </w:r>
          </w:p>
        </w:tc>
        <w:tc>
          <w:tcPr>
            <w:tcW w:w="0" w:type="auto"/>
            <w:vAlign w:val="center"/>
          </w:tcPr>
          <w:p w14:paraId="53C4A5EB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1.8 (8)</w:t>
            </w:r>
          </w:p>
        </w:tc>
        <w:tc>
          <w:tcPr>
            <w:tcW w:w="0" w:type="auto"/>
            <w:vAlign w:val="center"/>
          </w:tcPr>
          <w:p w14:paraId="3A1E023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1.9 (7)</w:t>
            </w:r>
          </w:p>
        </w:tc>
        <w:tc>
          <w:tcPr>
            <w:tcW w:w="0" w:type="auto"/>
            <w:vAlign w:val="center"/>
          </w:tcPr>
          <w:p w14:paraId="2C47A34A" w14:textId="412C8C19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3</w:t>
            </w:r>
            <w:r w:rsidR="00941F69"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vAlign w:val="center"/>
          </w:tcPr>
          <w:p w14:paraId="53502745" w14:textId="04F6CEA2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3</w:t>
            </w:r>
            <w:r w:rsidR="00941F69"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44FF76A8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2.1 (6)</w:t>
            </w:r>
          </w:p>
        </w:tc>
        <w:tc>
          <w:tcPr>
            <w:tcW w:w="0" w:type="auto"/>
            <w:vAlign w:val="center"/>
          </w:tcPr>
          <w:p w14:paraId="1777D6C9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2.2 (5)</w:t>
            </w:r>
          </w:p>
        </w:tc>
        <w:tc>
          <w:tcPr>
            <w:tcW w:w="0" w:type="auto"/>
            <w:vAlign w:val="center"/>
          </w:tcPr>
          <w:p w14:paraId="6B77A8FF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4.5 (2)</w:t>
            </w:r>
          </w:p>
        </w:tc>
        <w:tc>
          <w:tcPr>
            <w:tcW w:w="0" w:type="auto"/>
            <w:vAlign w:val="center"/>
          </w:tcPr>
          <w:p w14:paraId="689B1F84" w14:textId="17213CB1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65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221505EA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3.98 (10)</w:t>
            </w:r>
          </w:p>
        </w:tc>
        <w:tc>
          <w:tcPr>
            <w:tcW w:w="0" w:type="auto"/>
            <w:vAlign w:val="center"/>
          </w:tcPr>
          <w:p w14:paraId="1B90984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4.05 (9)</w:t>
            </w:r>
          </w:p>
        </w:tc>
      </w:tr>
      <w:tr w:rsidR="001E32DE" w:rsidRPr="001E32DE" w14:paraId="560E1716" w14:textId="77777777" w:rsidTr="001E32DE">
        <w:tc>
          <w:tcPr>
            <w:tcW w:w="0" w:type="auto"/>
            <w:vAlign w:val="center"/>
          </w:tcPr>
          <w:p w14:paraId="1C67C531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1E32DE">
              <w:rPr>
                <w:sz w:val="18"/>
                <w:szCs w:val="18"/>
              </w:rPr>
              <w:t>Max.Abs.Err</w:t>
            </w:r>
            <w:proofErr w:type="gramEnd"/>
            <w:r w:rsidRPr="001E32DE">
              <w:rPr>
                <w:sz w:val="18"/>
                <w:szCs w:val="18"/>
              </w:rPr>
              <w:t>. (1e-3 °C) (Order↓):</w:t>
            </w:r>
          </w:p>
        </w:tc>
        <w:tc>
          <w:tcPr>
            <w:tcW w:w="0" w:type="auto"/>
            <w:vAlign w:val="center"/>
          </w:tcPr>
          <w:p w14:paraId="54049E8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1.8 (8)</w:t>
            </w:r>
          </w:p>
        </w:tc>
        <w:tc>
          <w:tcPr>
            <w:tcW w:w="0" w:type="auto"/>
            <w:vAlign w:val="center"/>
          </w:tcPr>
          <w:p w14:paraId="50425D9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1.9 (7)</w:t>
            </w:r>
          </w:p>
        </w:tc>
        <w:tc>
          <w:tcPr>
            <w:tcW w:w="0" w:type="auto"/>
            <w:vAlign w:val="center"/>
          </w:tcPr>
          <w:p w14:paraId="1D0D1458" w14:textId="591E3B0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3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4)</w:t>
            </w:r>
          </w:p>
        </w:tc>
        <w:tc>
          <w:tcPr>
            <w:tcW w:w="0" w:type="auto"/>
            <w:vAlign w:val="center"/>
          </w:tcPr>
          <w:p w14:paraId="19D22713" w14:textId="210DAB10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3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2E31B2BC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2.1 (6)</w:t>
            </w:r>
          </w:p>
        </w:tc>
        <w:tc>
          <w:tcPr>
            <w:tcW w:w="0" w:type="auto"/>
            <w:vAlign w:val="center"/>
          </w:tcPr>
          <w:p w14:paraId="43A29DEE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2.2 (5)</w:t>
            </w:r>
          </w:p>
        </w:tc>
        <w:tc>
          <w:tcPr>
            <w:tcW w:w="0" w:type="auto"/>
            <w:vAlign w:val="center"/>
          </w:tcPr>
          <w:p w14:paraId="50917FD0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4.5 (2)</w:t>
            </w:r>
          </w:p>
        </w:tc>
        <w:tc>
          <w:tcPr>
            <w:tcW w:w="0" w:type="auto"/>
            <w:vAlign w:val="center"/>
          </w:tcPr>
          <w:p w14:paraId="78E12BEC" w14:textId="358177DB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5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1)</w:t>
            </w:r>
          </w:p>
        </w:tc>
        <w:tc>
          <w:tcPr>
            <w:tcW w:w="0" w:type="auto"/>
            <w:vAlign w:val="center"/>
          </w:tcPr>
          <w:p w14:paraId="715EE30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3.98 (10)</w:t>
            </w:r>
          </w:p>
        </w:tc>
        <w:tc>
          <w:tcPr>
            <w:tcW w:w="0" w:type="auto"/>
            <w:vAlign w:val="center"/>
          </w:tcPr>
          <w:p w14:paraId="6037C1AE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4.05 (9)</w:t>
            </w:r>
          </w:p>
        </w:tc>
      </w:tr>
      <w:tr w:rsidR="001E32DE" w:rsidRPr="001E32DE" w14:paraId="6051BC2E" w14:textId="77777777" w:rsidTr="001E32DE">
        <w:tc>
          <w:tcPr>
            <w:tcW w:w="0" w:type="auto"/>
            <w:vAlign w:val="center"/>
          </w:tcPr>
          <w:p w14:paraId="75988FE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RMSE (1e-3 °C) (Order↓):</w:t>
            </w:r>
          </w:p>
        </w:tc>
        <w:tc>
          <w:tcPr>
            <w:tcW w:w="0" w:type="auto"/>
            <w:vAlign w:val="center"/>
          </w:tcPr>
          <w:p w14:paraId="78D5030E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7.8 (8)</w:t>
            </w:r>
          </w:p>
        </w:tc>
        <w:tc>
          <w:tcPr>
            <w:tcW w:w="0" w:type="auto"/>
            <w:vAlign w:val="center"/>
          </w:tcPr>
          <w:p w14:paraId="1EE3193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7.8 (7)</w:t>
            </w:r>
          </w:p>
        </w:tc>
        <w:tc>
          <w:tcPr>
            <w:tcW w:w="0" w:type="auto"/>
            <w:vAlign w:val="center"/>
          </w:tcPr>
          <w:p w14:paraId="094B0077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8.1 (4)</w:t>
            </w:r>
          </w:p>
        </w:tc>
        <w:tc>
          <w:tcPr>
            <w:tcW w:w="0" w:type="auto"/>
            <w:vAlign w:val="center"/>
          </w:tcPr>
          <w:p w14:paraId="1D5D928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8.1 (3)</w:t>
            </w:r>
          </w:p>
        </w:tc>
        <w:tc>
          <w:tcPr>
            <w:tcW w:w="0" w:type="auto"/>
            <w:vAlign w:val="center"/>
          </w:tcPr>
          <w:p w14:paraId="29CAE87C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7.8 (6)</w:t>
            </w:r>
          </w:p>
        </w:tc>
        <w:tc>
          <w:tcPr>
            <w:tcW w:w="0" w:type="auto"/>
            <w:vAlign w:val="center"/>
          </w:tcPr>
          <w:p w14:paraId="6845B3A9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7.9 (5)</w:t>
            </w:r>
          </w:p>
        </w:tc>
        <w:tc>
          <w:tcPr>
            <w:tcW w:w="0" w:type="auto"/>
            <w:vAlign w:val="center"/>
          </w:tcPr>
          <w:p w14:paraId="550A59B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8.5 (2)</w:t>
            </w:r>
          </w:p>
        </w:tc>
        <w:tc>
          <w:tcPr>
            <w:tcW w:w="0" w:type="auto"/>
            <w:vAlign w:val="center"/>
          </w:tcPr>
          <w:p w14:paraId="091FF2CF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8.7 (1)</w:t>
            </w:r>
          </w:p>
        </w:tc>
        <w:tc>
          <w:tcPr>
            <w:tcW w:w="0" w:type="auto"/>
            <w:vAlign w:val="center"/>
          </w:tcPr>
          <w:p w14:paraId="29B2AD51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.14 (10)</w:t>
            </w:r>
          </w:p>
        </w:tc>
        <w:tc>
          <w:tcPr>
            <w:tcW w:w="0" w:type="auto"/>
            <w:vAlign w:val="center"/>
          </w:tcPr>
          <w:p w14:paraId="46AFC628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.16 (9)</w:t>
            </w:r>
          </w:p>
        </w:tc>
      </w:tr>
      <w:tr w:rsidR="001E32DE" w:rsidRPr="001E32DE" w14:paraId="4F86F484" w14:textId="77777777" w:rsidTr="001E32DE">
        <w:tc>
          <w:tcPr>
            <w:tcW w:w="0" w:type="auto"/>
            <w:vAlign w:val="center"/>
          </w:tcPr>
          <w:p w14:paraId="3AAD0DC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proofErr w:type="gramStart"/>
            <w:r w:rsidRPr="001E32DE">
              <w:rPr>
                <w:sz w:val="18"/>
                <w:szCs w:val="18"/>
              </w:rPr>
              <w:t>Mean.Abs.Err</w:t>
            </w:r>
            <w:proofErr w:type="gramEnd"/>
            <w:r w:rsidRPr="001E32DE">
              <w:rPr>
                <w:sz w:val="18"/>
                <w:szCs w:val="18"/>
              </w:rPr>
              <w:t>. (1e-4 °C) (Order↓):</w:t>
            </w:r>
          </w:p>
        </w:tc>
        <w:tc>
          <w:tcPr>
            <w:tcW w:w="0" w:type="auto"/>
            <w:vAlign w:val="center"/>
          </w:tcPr>
          <w:p w14:paraId="1BF62F5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79.5 (8)</w:t>
            </w:r>
          </w:p>
        </w:tc>
        <w:tc>
          <w:tcPr>
            <w:tcW w:w="0" w:type="auto"/>
            <w:vAlign w:val="center"/>
          </w:tcPr>
          <w:p w14:paraId="4E82B7E1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79.6 (7)</w:t>
            </w:r>
          </w:p>
        </w:tc>
        <w:tc>
          <w:tcPr>
            <w:tcW w:w="0" w:type="auto"/>
            <w:vAlign w:val="center"/>
          </w:tcPr>
          <w:p w14:paraId="07D5111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80.9 (4)</w:t>
            </w:r>
          </w:p>
        </w:tc>
        <w:tc>
          <w:tcPr>
            <w:tcW w:w="0" w:type="auto"/>
            <w:vAlign w:val="center"/>
          </w:tcPr>
          <w:p w14:paraId="13FCD3AE" w14:textId="6CA022E1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81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3)</w:t>
            </w:r>
          </w:p>
        </w:tc>
        <w:tc>
          <w:tcPr>
            <w:tcW w:w="0" w:type="auto"/>
            <w:vAlign w:val="center"/>
          </w:tcPr>
          <w:p w14:paraId="6551828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79.9 (6)</w:t>
            </w:r>
          </w:p>
        </w:tc>
        <w:tc>
          <w:tcPr>
            <w:tcW w:w="0" w:type="auto"/>
            <w:vAlign w:val="center"/>
          </w:tcPr>
          <w:p w14:paraId="0308E6A9" w14:textId="58FEDFCF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80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5)</w:t>
            </w:r>
          </w:p>
        </w:tc>
        <w:tc>
          <w:tcPr>
            <w:tcW w:w="0" w:type="auto"/>
            <w:vAlign w:val="center"/>
          </w:tcPr>
          <w:p w14:paraId="078599AB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82.7 (2)</w:t>
            </w:r>
          </w:p>
        </w:tc>
        <w:tc>
          <w:tcPr>
            <w:tcW w:w="0" w:type="auto"/>
            <w:vAlign w:val="center"/>
          </w:tcPr>
          <w:p w14:paraId="2B64F869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83.5 (1)</w:t>
            </w:r>
          </w:p>
        </w:tc>
        <w:tc>
          <w:tcPr>
            <w:tcW w:w="0" w:type="auto"/>
            <w:vAlign w:val="center"/>
          </w:tcPr>
          <w:p w14:paraId="5B9AA2F5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5.13 (10)</w:t>
            </w:r>
          </w:p>
        </w:tc>
        <w:tc>
          <w:tcPr>
            <w:tcW w:w="0" w:type="auto"/>
            <w:vAlign w:val="center"/>
          </w:tcPr>
          <w:p w14:paraId="566A8541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5.22 (9)</w:t>
            </w:r>
          </w:p>
        </w:tc>
      </w:tr>
      <w:tr w:rsidR="001E32DE" w:rsidRPr="001E32DE" w14:paraId="7D6D4590" w14:textId="77777777" w:rsidTr="001E32DE">
        <w:tc>
          <w:tcPr>
            <w:tcW w:w="0" w:type="auto"/>
            <w:vAlign w:val="center"/>
          </w:tcPr>
          <w:p w14:paraId="075F46FF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Mean.Err. (1e-16 °C) (Order↓):</w:t>
            </w:r>
          </w:p>
        </w:tc>
        <w:tc>
          <w:tcPr>
            <w:tcW w:w="0" w:type="auto"/>
            <w:vAlign w:val="center"/>
          </w:tcPr>
          <w:p w14:paraId="6D334C59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34.4 (3)</w:t>
            </w:r>
          </w:p>
        </w:tc>
        <w:tc>
          <w:tcPr>
            <w:tcW w:w="0" w:type="auto"/>
            <w:vAlign w:val="center"/>
          </w:tcPr>
          <w:p w14:paraId="6404D68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71.6 (9)</w:t>
            </w:r>
          </w:p>
        </w:tc>
        <w:tc>
          <w:tcPr>
            <w:tcW w:w="0" w:type="auto"/>
            <w:vAlign w:val="center"/>
          </w:tcPr>
          <w:p w14:paraId="28A633E3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45.2 (8)</w:t>
            </w:r>
          </w:p>
        </w:tc>
        <w:tc>
          <w:tcPr>
            <w:tcW w:w="0" w:type="auto"/>
            <w:vAlign w:val="center"/>
          </w:tcPr>
          <w:p w14:paraId="0B214C35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23.6 (6)</w:t>
            </w:r>
          </w:p>
        </w:tc>
        <w:tc>
          <w:tcPr>
            <w:tcW w:w="0" w:type="auto"/>
            <w:vAlign w:val="center"/>
          </w:tcPr>
          <w:p w14:paraId="17753E56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29.9 (5)</w:t>
            </w:r>
          </w:p>
        </w:tc>
        <w:tc>
          <w:tcPr>
            <w:tcW w:w="0" w:type="auto"/>
            <w:vAlign w:val="center"/>
          </w:tcPr>
          <w:p w14:paraId="07E51BBF" w14:textId="21C6F394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38</w:t>
            </w:r>
            <w:r>
              <w:rPr>
                <w:sz w:val="18"/>
                <w:szCs w:val="18"/>
              </w:rPr>
              <w:t>.0</w:t>
            </w:r>
            <w:r w:rsidRPr="001E32DE">
              <w:rPr>
                <w:sz w:val="18"/>
                <w:szCs w:val="18"/>
              </w:rPr>
              <w:t xml:space="preserve"> (2)</w:t>
            </w:r>
          </w:p>
        </w:tc>
        <w:tc>
          <w:tcPr>
            <w:tcW w:w="0" w:type="auto"/>
            <w:vAlign w:val="center"/>
          </w:tcPr>
          <w:p w14:paraId="7B663232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110 (1)</w:t>
            </w:r>
          </w:p>
        </w:tc>
        <w:tc>
          <w:tcPr>
            <w:tcW w:w="0" w:type="auto"/>
            <w:vAlign w:val="center"/>
          </w:tcPr>
          <w:p w14:paraId="1AA090C4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-171 (10)</w:t>
            </w:r>
          </w:p>
        </w:tc>
        <w:tc>
          <w:tcPr>
            <w:tcW w:w="0" w:type="auto"/>
            <w:vAlign w:val="center"/>
          </w:tcPr>
          <w:p w14:paraId="1CDE788F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32.7 (4)</w:t>
            </w:r>
          </w:p>
        </w:tc>
        <w:tc>
          <w:tcPr>
            <w:tcW w:w="0" w:type="auto"/>
            <w:vAlign w:val="center"/>
          </w:tcPr>
          <w:p w14:paraId="1DC3D91F" w14:textId="77777777" w:rsidR="001E32DE" w:rsidRPr="001E32DE" w:rsidRDefault="001E32DE" w:rsidP="001E32DE">
            <w:pPr>
              <w:pStyle w:val="a2"/>
              <w:ind w:firstLine="0"/>
              <w:jc w:val="center"/>
              <w:rPr>
                <w:sz w:val="18"/>
                <w:szCs w:val="18"/>
              </w:rPr>
            </w:pPr>
            <w:r w:rsidRPr="001E32DE">
              <w:rPr>
                <w:sz w:val="18"/>
                <w:szCs w:val="18"/>
              </w:rPr>
              <w:t>6.18 (7)</w:t>
            </w:r>
          </w:p>
        </w:tc>
      </w:tr>
    </w:tbl>
    <w:p w14:paraId="408BC4DA" w14:textId="0E7596CE" w:rsidR="00AA0F92" w:rsidRDefault="004549B9" w:rsidP="00AA0F92">
      <w:pPr>
        <w:pStyle w:val="21"/>
      </w:pPr>
      <w:bookmarkStart w:id="72" w:name="_Toc110255709"/>
      <w:r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72"/>
    </w:p>
    <w:p w14:paraId="502717CE" w14:textId="206FFA14" w:rsidR="005E10B2" w:rsidRDefault="00DB6C0A" w:rsidP="00DB6C0A">
      <w:pPr>
        <w:pStyle w:val="31"/>
      </w:pPr>
      <w:bookmarkStart w:id="73" w:name="_Toc110255710"/>
      <w:r>
        <w:t>E</w:t>
      </w:r>
      <w:r w:rsidR="00CC646C">
        <w:t>RSST</w:t>
      </w:r>
      <w:r>
        <w:t xml:space="preserve"> v5 </w:t>
      </w:r>
      <w:r w:rsidR="00CC646C" w:rsidRPr="00CC646C">
        <w:t>global monthly SST</w:t>
      </w:r>
      <w:r w:rsidR="00AC2A65">
        <w:t xml:space="preserve"> (1902-2021)</w:t>
      </w:r>
      <w:bookmarkEnd w:id="73"/>
    </w:p>
    <w:p w14:paraId="25D898AF" w14:textId="79445BA3" w:rsidR="005E10B2" w:rsidRPr="00EF5F83" w:rsidRDefault="00EF5F83" w:rsidP="0044528D">
      <w:pPr>
        <w:pStyle w:val="afffff9"/>
      </w:pPr>
      <w:r>
        <w:drawing>
          <wp:inline distT="0" distB="0" distL="0" distR="0" wp14:anchorId="4E7C6F9B" wp14:editId="263AFEA2">
            <wp:extent cx="5067615" cy="2493574"/>
            <wp:effectExtent l="0" t="0" r="0" b="2540"/>
            <wp:docPr id="16" name="图片 16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rsst_v5_M-1A_cm2raw_RMSE_CC.pn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FF62A" w14:textId="6E3A99FE" w:rsidR="005E10B2" w:rsidRDefault="005E10B2" w:rsidP="005E10B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4</w:t>
      </w:r>
      <w:r>
        <w:fldChar w:fldCharType="end"/>
      </w:r>
      <w:r>
        <w:t xml:space="preserve">  </w:t>
      </w:r>
      <w:r w:rsidR="00813522">
        <w:rPr>
          <w:rFonts w:hint="eastAsia"/>
        </w:rPr>
        <w:t>对</w:t>
      </w:r>
      <w:r w:rsidR="00813522">
        <w:rPr>
          <w:rFonts w:hint="eastAsia"/>
        </w:rPr>
        <w:t>E</w:t>
      </w:r>
      <w:r w:rsidR="00813522">
        <w:t>RSST v5</w:t>
      </w:r>
      <w:r w:rsidR="00813522">
        <w:rPr>
          <w:rFonts w:hint="eastAsia"/>
        </w:rPr>
        <w:t>全球</w:t>
      </w:r>
      <w:r w:rsidR="00813522">
        <w:rPr>
          <w:rFonts w:hint="eastAsia"/>
        </w:rPr>
        <w:t>SST</w:t>
      </w:r>
      <w:r w:rsidR="00813522">
        <w:rPr>
          <w:rFonts w:hint="eastAsia"/>
        </w:rPr>
        <w:t>数据</w:t>
      </w:r>
      <w:r w:rsidR="00813522">
        <w:rPr>
          <w:rFonts w:hint="eastAsia"/>
        </w:rPr>
        <w:t>(</w:t>
      </w:r>
      <w:r w:rsidR="00813522">
        <w:t>1902-2021</w:t>
      </w:r>
      <w:r w:rsidR="00813522">
        <w:rPr>
          <w:rFonts w:hint="eastAsia"/>
        </w:rPr>
        <w:t>)</w:t>
      </w:r>
      <w:r w:rsidR="00813522">
        <w:rPr>
          <w:rFonts w:hint="eastAsia"/>
        </w:rPr>
        <w:t>，</w:t>
      </w:r>
      <w:r w:rsidR="00AC2A65">
        <w:rPr>
          <w:rFonts w:hint="eastAsia"/>
        </w:rPr>
        <w:t>M</w:t>
      </w:r>
      <w:r w:rsidR="00AC2A65">
        <w:t>-1A</w:t>
      </w:r>
      <w:r w:rsidR="00AC2A65">
        <w:rPr>
          <w:rFonts w:hint="eastAsia"/>
        </w:rPr>
        <w:t>方法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</w:t>
      </w:r>
      <w:r w:rsidR="00813522">
        <w:rPr>
          <w:rFonts w:hint="eastAsia"/>
        </w:rPr>
        <w:t>原</w:t>
      </w:r>
      <w:r>
        <w:rPr>
          <w:rFonts w:hint="eastAsia"/>
        </w:rPr>
        <w:t>时间序列的</w:t>
      </w:r>
      <w:r w:rsidR="00813522">
        <w:t>root-mean-square error (</w:t>
      </w:r>
      <w:r w:rsidR="00813522">
        <w:rPr>
          <w:rFonts w:hint="eastAsia"/>
        </w:rPr>
        <w:t>R</w:t>
      </w:r>
      <w:r w:rsidR="00813522">
        <w:t xml:space="preserve">MSE) (a) </w:t>
      </w:r>
      <w:r w:rsidR="00813522">
        <w:rPr>
          <w:rFonts w:hint="eastAsia"/>
        </w:rPr>
        <w:t>a</w:t>
      </w:r>
      <w:r w:rsidR="00813522">
        <w:t xml:space="preserve">nd </w:t>
      </w:r>
      <w:r w:rsidR="00813522">
        <w:rPr>
          <w:rFonts w:hint="eastAsia"/>
        </w:rPr>
        <w:t>Pe</w:t>
      </w:r>
      <w:r w:rsidR="00813522">
        <w:t>arson linear</w:t>
      </w:r>
      <w:r w:rsidR="00813522" w:rsidRPr="00813522">
        <w:t xml:space="preserve"> </w:t>
      </w:r>
      <w:r w:rsidR="00813522">
        <w:t>c</w:t>
      </w:r>
      <w:r w:rsidR="00813522" w:rsidRPr="00813522">
        <w:t>orrelation coefficients</w:t>
      </w:r>
      <w:r w:rsidR="00813522">
        <w:t xml:space="preserve"> (CC) (b).</w:t>
      </w:r>
    </w:p>
    <w:p w14:paraId="19D024F8" w14:textId="56D6964A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6F5DE6F3" wp14:editId="60FDF88E">
            <wp:extent cx="5067615" cy="2493574"/>
            <wp:effectExtent l="0" t="0" r="0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rsst_v5_M-1A_cm2raw_RMSE_CC.pn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EBD74" w14:textId="7302F974" w:rsidR="006D2FA0" w:rsidRDefault="00435255" w:rsidP="006D2FA0">
      <w:pPr>
        <w:pStyle w:val="afd"/>
        <w:spacing w:after="156"/>
      </w:pPr>
      <w:bookmarkStart w:id="74" w:name="_Ref10981976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5</w:t>
      </w:r>
      <w:r>
        <w:fldChar w:fldCharType="end"/>
      </w:r>
      <w:bookmarkEnd w:id="7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</w:t>
      </w:r>
      <w:r w:rsidR="006908DA">
        <w:rPr>
          <w:rFonts w:hint="eastAsia"/>
        </w:rPr>
        <w:t>的</w:t>
      </w:r>
      <w:r w:rsidR="006908DA">
        <w:rPr>
          <w:rFonts w:hint="eastAsia"/>
        </w:rPr>
        <w:t>c</w:t>
      </w:r>
      <w:r w:rsidR="006908DA">
        <w:t>ross-validated RMSE</w:t>
      </w:r>
      <w:r>
        <w:t xml:space="preserve"> (</w:t>
      </w:r>
      <w:r w:rsidR="006908DA">
        <w:t>CVE</w:t>
      </w:r>
      <w:r>
        <w:t xml:space="preserve">) (a) </w:t>
      </w:r>
      <w:r w:rsidR="006908DA">
        <w:rPr>
          <w:rFonts w:hint="eastAsia"/>
        </w:rPr>
        <w:t>and</w:t>
      </w:r>
      <w:r>
        <w:t xml:space="preserve"> </w:t>
      </w:r>
      <w:r w:rsidR="006908DA">
        <w:t xml:space="preserve">explained variance (EV) </w:t>
      </w:r>
      <w:r>
        <w:t>(b).</w:t>
      </w:r>
    </w:p>
    <w:p w14:paraId="015080A2" w14:textId="03E32BFC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125A86B3" wp14:editId="1D95857F">
            <wp:extent cx="5067615" cy="2505461"/>
            <wp:effectExtent l="0" t="0" r="0" b="9525"/>
            <wp:docPr id="18" name="图片 18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rsst_v5_M-1A_mean_season_residual.pn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20C78C" w14:textId="588EA0B2" w:rsidR="006D2FA0" w:rsidRPr="00435255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6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</w:t>
      </w:r>
      <w:r w:rsidR="00F00523">
        <w:t>A</w:t>
      </w:r>
      <w:r>
        <w:rPr>
          <w:rFonts w:hint="eastAsia"/>
        </w:rPr>
        <w:t>方法输出的</w:t>
      </w:r>
      <w:r w:rsidR="00CE0897">
        <w:t>seasonal component (a)</w:t>
      </w:r>
      <w:r w:rsidR="00CE0897">
        <w:rPr>
          <w:rFonts w:hint="eastAsia"/>
        </w:rPr>
        <w:t>和</w:t>
      </w:r>
      <w:r w:rsidR="00CE0897">
        <w:rPr>
          <w:rFonts w:hint="eastAsia"/>
        </w:rPr>
        <w:t>r</w:t>
      </w:r>
      <w:r w:rsidR="00CE0897">
        <w:t>esidual (b)</w:t>
      </w:r>
      <w:r w:rsidR="00CE0897">
        <w:rPr>
          <w:rFonts w:hint="eastAsia"/>
        </w:rPr>
        <w:t>的平均值</w:t>
      </w:r>
      <w:r>
        <w:t>.</w:t>
      </w:r>
    </w:p>
    <w:p w14:paraId="3D1B0251" w14:textId="139CE764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7FAB0BF6" wp14:editId="29A51928">
            <wp:extent cx="5067615" cy="2493574"/>
            <wp:effectExtent l="0" t="0" r="0" b="2540"/>
            <wp:docPr id="19" name="图片 19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ersst_v5_M-1B_cm2raw_RMSE_CC.pn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BD67D" w14:textId="7CCB3D30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7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t>root-mean-square error (</w:t>
      </w:r>
      <w:r>
        <w:rPr>
          <w:rFonts w:hint="eastAsia"/>
        </w:rPr>
        <w:t>R</w:t>
      </w:r>
      <w:r>
        <w:t xml:space="preserve">MSE) (a) </w:t>
      </w:r>
      <w:r>
        <w:rPr>
          <w:rFonts w:hint="eastAsia"/>
        </w:rPr>
        <w:t>a</w:t>
      </w:r>
      <w:r>
        <w:t xml:space="preserve">nd </w:t>
      </w:r>
      <w:r>
        <w:rPr>
          <w:rFonts w:hint="eastAsia"/>
        </w:rPr>
        <w:t>Pe</w:t>
      </w:r>
      <w:r>
        <w:t>arson linear</w:t>
      </w:r>
      <w:r w:rsidRPr="00813522">
        <w:t xml:space="preserve"> </w:t>
      </w:r>
      <w:r>
        <w:t>c</w:t>
      </w:r>
      <w:r w:rsidRPr="00813522">
        <w:t>orrelation coefficients</w:t>
      </w:r>
      <w:r>
        <w:t xml:space="preserve"> (CC) (b).</w:t>
      </w:r>
    </w:p>
    <w:p w14:paraId="0565A872" w14:textId="69A0712D" w:rsidR="006D2FA0" w:rsidRP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4B22C3D5" wp14:editId="7AECDED4">
            <wp:extent cx="5067615" cy="2493574"/>
            <wp:effectExtent l="0" t="0" r="0" b="254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ersst_v5_M-1B_cm2raw_CVE_EV.png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8EDEB" w14:textId="68AA2B06" w:rsidR="008E11F1" w:rsidRDefault="008E11F1" w:rsidP="008E11F1">
      <w:pPr>
        <w:pStyle w:val="afd"/>
        <w:spacing w:after="156"/>
      </w:pPr>
      <w:bookmarkStart w:id="75" w:name="_Ref10981977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8</w:t>
      </w:r>
      <w:r>
        <w:fldChar w:fldCharType="end"/>
      </w:r>
      <w:bookmarkEnd w:id="7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rPr>
          <w:rFonts w:hint="eastAsia"/>
        </w:rPr>
        <w:t>c</w:t>
      </w:r>
      <w:r>
        <w:t xml:space="preserve">ross-validated RMSE (CVE) (a) </w:t>
      </w:r>
      <w:r>
        <w:rPr>
          <w:rFonts w:hint="eastAsia"/>
        </w:rPr>
        <w:t>and</w:t>
      </w:r>
      <w:r>
        <w:t xml:space="preserve"> explained variance (EV) (b).</w:t>
      </w:r>
    </w:p>
    <w:p w14:paraId="12E21EF2" w14:textId="05C1BA68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7596AF21" wp14:editId="3F39D240">
            <wp:extent cx="5067615" cy="2505461"/>
            <wp:effectExtent l="0" t="0" r="0" b="9525"/>
            <wp:docPr id="21" name="图片 21" descr="图表, 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ersst_v5_M-1B_mean_season_residual.pn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CDEA99" w14:textId="7D5A2F5C" w:rsidR="008E11F1" w:rsidRPr="00435255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29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7418DA6E" w14:textId="7D9A7432" w:rsidR="006D2FA0" w:rsidRDefault="00EA0683" w:rsidP="0044528D">
      <w:pPr>
        <w:pStyle w:val="afffff9"/>
      </w:pPr>
      <w:r>
        <w:rPr>
          <w:rFonts w:hint="eastAsia"/>
        </w:rPr>
        <w:drawing>
          <wp:inline distT="0" distB="0" distL="0" distR="0" wp14:anchorId="0AF0EA21" wp14:editId="06DBB777">
            <wp:extent cx="5067615" cy="2505461"/>
            <wp:effectExtent l="0" t="0" r="0" b="9525"/>
            <wp:docPr id="22" name="图片 2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ersst_v5_M-1B_minus_M-1A_season.pn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263CD" w14:textId="47180B67" w:rsidR="00EA0683" w:rsidRPr="00435255" w:rsidRDefault="00EA0683" w:rsidP="00EA068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0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4D1D23">
        <w:rPr>
          <w:rFonts w:hint="eastAsia"/>
        </w:rPr>
        <w:t>与</w:t>
      </w:r>
      <w:r w:rsidR="004D1D23">
        <w:rPr>
          <w:rFonts w:hint="eastAsia"/>
        </w:rPr>
        <w:t>M</w:t>
      </w:r>
      <w:r w:rsidR="004D1D23">
        <w:t>-1</w:t>
      </w:r>
      <w:r w:rsidR="004D1D23">
        <w:rPr>
          <w:rFonts w:hint="eastAsia"/>
        </w:rPr>
        <w:t>A</w:t>
      </w:r>
      <w:r w:rsidR="004D1D23">
        <w:rPr>
          <w:rFonts w:hint="eastAsia"/>
        </w:rPr>
        <w:t>方法</w:t>
      </w:r>
      <w:r>
        <w:rPr>
          <w:rFonts w:hint="eastAsia"/>
        </w:rPr>
        <w:t>输出的</w:t>
      </w:r>
      <w:r>
        <w:t>seasonal component</w:t>
      </w:r>
      <w:r w:rsidR="004D1D23">
        <w:rPr>
          <w:rFonts w:hint="eastAsia"/>
        </w:rPr>
        <w:t>之差</w:t>
      </w:r>
      <w:r w:rsidR="004D1D23">
        <w:rPr>
          <w:rFonts w:hint="eastAsia"/>
        </w:rPr>
        <w:t>.</w:t>
      </w:r>
    </w:p>
    <w:p w14:paraId="29689E19" w14:textId="72D7506B" w:rsidR="00EA0683" w:rsidRDefault="00EA068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6DD7C40" wp14:editId="32C50591">
            <wp:extent cx="5067615" cy="2493574"/>
            <wp:effectExtent l="0" t="0" r="0" b="254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ersst_v5_M-1B_minus_M-1A_residual.png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0590" w14:textId="439354A6" w:rsidR="007A6ED6" w:rsidRDefault="007A6ED6" w:rsidP="007A6ED6">
      <w:pPr>
        <w:pStyle w:val="afd"/>
        <w:spacing w:after="156"/>
      </w:pPr>
      <w:bookmarkStart w:id="76" w:name="_Ref109491265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1</w:t>
      </w:r>
      <w:r>
        <w:fldChar w:fldCharType="end"/>
      </w:r>
      <w:bookmarkEnd w:id="7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05FA175" w14:textId="76488CD0" w:rsidR="0044528D" w:rsidRDefault="0044528D" w:rsidP="0044528D">
      <w:pPr>
        <w:pStyle w:val="afffff9"/>
      </w:pPr>
      <w:r>
        <w:rPr>
          <w:rFonts w:hint="eastAsia"/>
        </w:rPr>
        <w:drawing>
          <wp:inline distT="0" distB="0" distL="0" distR="0" wp14:anchorId="0C7BB2CF" wp14:editId="3C634A60">
            <wp:extent cx="5067615" cy="2493574"/>
            <wp:effectExtent l="0" t="0" r="0" b="2540"/>
            <wp:docPr id="24" name="图片 2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ersst_v5_M-1A_minus_M-2_residual.pn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DA42F" w14:textId="24A27D2F" w:rsidR="0044528D" w:rsidRDefault="0044528D" w:rsidP="0044528D">
      <w:pPr>
        <w:pStyle w:val="afd"/>
        <w:spacing w:after="156"/>
      </w:pPr>
      <w:bookmarkStart w:id="77" w:name="_Ref1094916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2</w:t>
      </w:r>
      <w:r>
        <w:fldChar w:fldCharType="end"/>
      </w:r>
      <w:bookmarkEnd w:id="7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84F104E" w14:textId="6CB3F0B0" w:rsidR="0044528D" w:rsidRDefault="0044528D" w:rsidP="0044528D">
      <w:pPr>
        <w:pStyle w:val="afffff9"/>
      </w:pPr>
      <w:r>
        <w:drawing>
          <wp:inline distT="0" distB="0" distL="0" distR="0" wp14:anchorId="4E258281" wp14:editId="6E4F1DD1">
            <wp:extent cx="5067615" cy="2505461"/>
            <wp:effectExtent l="0" t="0" r="0" b="952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ersst_v5_M-1B_minus_M-2_residual.png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94C8B" w14:textId="7F338349" w:rsidR="0044528D" w:rsidRDefault="0044528D" w:rsidP="0044528D">
      <w:pPr>
        <w:pStyle w:val="afd"/>
        <w:spacing w:after="156"/>
      </w:pPr>
      <w:bookmarkStart w:id="78" w:name="_Ref10949160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3</w:t>
      </w:r>
      <w:r>
        <w:fldChar w:fldCharType="end"/>
      </w:r>
      <w:bookmarkEnd w:id="7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A3C33C4" w14:textId="22049443" w:rsidR="0044528D" w:rsidRDefault="00661915" w:rsidP="00661915">
      <w:pPr>
        <w:pStyle w:val="afffff9"/>
      </w:pPr>
      <w:r>
        <w:lastRenderedPageBreak/>
        <w:drawing>
          <wp:inline distT="0" distB="0" distL="0" distR="0" wp14:anchorId="24B89CA4" wp14:editId="34E5955E">
            <wp:extent cx="5067615" cy="2493574"/>
            <wp:effectExtent l="0" t="0" r="0" b="254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ersst_v5_M-2A_minus_M-2_residual.png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93B11" w14:textId="7C87E812" w:rsidR="0044528D" w:rsidRDefault="0044528D" w:rsidP="0044528D">
      <w:pPr>
        <w:pStyle w:val="afd"/>
        <w:spacing w:after="156"/>
      </w:pPr>
      <w:bookmarkStart w:id="79" w:name="_Ref10949160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4</w:t>
      </w:r>
      <w:r>
        <w:fldChar w:fldCharType="end"/>
      </w:r>
      <w:bookmarkEnd w:id="7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6F24FA4D" w14:textId="23B95B34" w:rsidR="00267BE8" w:rsidRDefault="00267BE8" w:rsidP="00267BE8">
      <w:pPr>
        <w:pStyle w:val="afffff9"/>
      </w:pPr>
      <w:r>
        <w:drawing>
          <wp:inline distT="0" distB="0" distL="0" distR="0" wp14:anchorId="18ECA5F2" wp14:editId="1C65B9D1">
            <wp:extent cx="5067615" cy="2493574"/>
            <wp:effectExtent l="0" t="0" r="0" b="2540"/>
            <wp:docPr id="29" name="图片 29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ersst_v5_M-2S_minus_M-2_season.png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E403F" w14:textId="6D1C4FA0" w:rsidR="00267BE8" w:rsidRDefault="00267BE8" w:rsidP="00267BE8">
      <w:pPr>
        <w:pStyle w:val="afd"/>
        <w:spacing w:after="156"/>
      </w:pPr>
      <w:bookmarkStart w:id="80" w:name="_Ref10949281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5</w:t>
      </w:r>
      <w:r>
        <w:fldChar w:fldCharType="end"/>
      </w:r>
      <w:bookmarkEnd w:id="8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BCE771" w14:textId="6D8DA936" w:rsidR="0044528D" w:rsidRDefault="002061A9" w:rsidP="00661915">
      <w:pPr>
        <w:pStyle w:val="afffff9"/>
      </w:pPr>
      <w:r>
        <w:rPr>
          <w:rFonts w:hint="eastAsia"/>
        </w:rPr>
        <w:drawing>
          <wp:inline distT="0" distB="0" distL="0" distR="0" wp14:anchorId="76F6DD91" wp14:editId="271B9AA2">
            <wp:extent cx="5067615" cy="2493574"/>
            <wp:effectExtent l="0" t="0" r="0" b="2540"/>
            <wp:docPr id="30" name="图片 30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ersst_v5_M-2A_minus_M-1A_residual.png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9156E" w14:textId="13A10FED" w:rsidR="002061A9" w:rsidRDefault="002061A9" w:rsidP="002061A9">
      <w:pPr>
        <w:pStyle w:val="afd"/>
        <w:spacing w:after="156"/>
      </w:pPr>
      <w:bookmarkStart w:id="81" w:name="_Ref10949594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6</w:t>
      </w:r>
      <w:r>
        <w:fldChar w:fldCharType="end"/>
      </w:r>
      <w:bookmarkEnd w:id="8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3E4C17" w14:textId="25FC26CD" w:rsidR="002061A9" w:rsidRDefault="002061A9" w:rsidP="002061A9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3A9A4876" wp14:editId="05B6E772">
            <wp:extent cx="5067615" cy="2505461"/>
            <wp:effectExtent l="0" t="0" r="0" b="9525"/>
            <wp:docPr id="31" name="图片 31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ersst_v5_M-1B_minus_M-2A_residual.png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6958E5" w14:textId="406BCDBA" w:rsidR="002061A9" w:rsidRDefault="002061A9" w:rsidP="002061A9">
      <w:pPr>
        <w:pStyle w:val="afd"/>
        <w:spacing w:after="156"/>
      </w:pPr>
      <w:bookmarkStart w:id="82" w:name="_Ref10949593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7</w:t>
      </w:r>
      <w:r>
        <w:fldChar w:fldCharType="end"/>
      </w:r>
      <w:bookmarkEnd w:id="8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6F0A131" w14:textId="709F16B0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504CC925" wp14:editId="4329539F">
            <wp:extent cx="5067615" cy="2505461"/>
            <wp:effectExtent l="0" t="0" r="0" b="9525"/>
            <wp:docPr id="32" name="图片 3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ersst_v5_M-2A_minus_M-2_residual.png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1B209" w14:textId="343ED28B" w:rsidR="002061A9" w:rsidRDefault="002061A9" w:rsidP="002061A9">
      <w:pPr>
        <w:pStyle w:val="afd"/>
        <w:spacing w:after="156"/>
      </w:pPr>
      <w:bookmarkStart w:id="83" w:name="_Ref10949616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8</w:t>
      </w:r>
      <w:r>
        <w:fldChar w:fldCharType="end"/>
      </w:r>
      <w:bookmarkEnd w:id="83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4721AA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4C9B388E" w14:textId="1A6A6C38" w:rsidR="00261BBB" w:rsidRDefault="00261BBB" w:rsidP="00261BBB">
      <w:pPr>
        <w:pStyle w:val="afffff9"/>
      </w:pPr>
      <w:r>
        <w:rPr>
          <w:rFonts w:hint="eastAsia"/>
        </w:rPr>
        <w:drawing>
          <wp:inline distT="0" distB="0" distL="0" distR="0" wp14:anchorId="2FD93D62" wp14:editId="7467648F">
            <wp:extent cx="5067615" cy="2505461"/>
            <wp:effectExtent l="0" t="0" r="0" b="9525"/>
            <wp:docPr id="37" name="图片 37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ersst_v5_M-2A_minus_M-2_season.png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66B32" w14:textId="00E86411" w:rsidR="00261BBB" w:rsidRPr="00261BBB" w:rsidRDefault="00261BBB" w:rsidP="00261BBB">
      <w:pPr>
        <w:pStyle w:val="afd"/>
        <w:spacing w:after="156"/>
      </w:pPr>
      <w:bookmarkStart w:id="84" w:name="_Ref10955423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39</w:t>
      </w:r>
      <w:r>
        <w:fldChar w:fldCharType="end"/>
      </w:r>
      <w:bookmarkEnd w:id="8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rPr>
          <w:rFonts w:hint="eastAsia"/>
        </w:rPr>
        <w:t>s</w:t>
      </w:r>
      <w:r>
        <w:t>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F67B671" w14:textId="4B870BA2" w:rsidR="00261BBB" w:rsidRDefault="00261BBB" w:rsidP="00261BBB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A6C57C1" wp14:editId="750F642C">
            <wp:extent cx="5067615" cy="2505461"/>
            <wp:effectExtent l="0" t="0" r="0" b="9525"/>
            <wp:docPr id="35" name="图片 35" descr="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ersst_v5_M-2_mean_season_residual.png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61893" w14:textId="078EB502" w:rsidR="00261BBB" w:rsidRPr="00261BBB" w:rsidRDefault="00261BBB" w:rsidP="00261BBB">
      <w:pPr>
        <w:pStyle w:val="afd"/>
        <w:spacing w:after="156"/>
      </w:pPr>
      <w:bookmarkStart w:id="85" w:name="_Ref10955424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0</w:t>
      </w:r>
      <w:r>
        <w:fldChar w:fldCharType="end"/>
      </w:r>
      <w:bookmarkEnd w:id="8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21B01393" w14:textId="02A237DF" w:rsidR="00261BBB" w:rsidRDefault="00261BBB" w:rsidP="00261BBB">
      <w:pPr>
        <w:pStyle w:val="afffff9"/>
      </w:pPr>
      <w:r>
        <w:rPr>
          <w:rFonts w:hint="eastAsia"/>
        </w:rPr>
        <w:drawing>
          <wp:inline distT="0" distB="0" distL="0" distR="0" wp14:anchorId="443A4A51" wp14:editId="097787DE">
            <wp:extent cx="5067615" cy="2505461"/>
            <wp:effectExtent l="0" t="0" r="0" b="9525"/>
            <wp:docPr id="36" name="图片 36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ersst_v5_M-2A_mean_season_residual.png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60974" w14:textId="61219178" w:rsidR="00261BBB" w:rsidRPr="00261BBB" w:rsidRDefault="00261BBB" w:rsidP="00261BBB">
      <w:pPr>
        <w:pStyle w:val="afd"/>
        <w:spacing w:after="156"/>
      </w:pPr>
      <w:bookmarkStart w:id="86" w:name="_Ref10955424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1</w:t>
      </w:r>
      <w:r>
        <w:fldChar w:fldCharType="end"/>
      </w:r>
      <w:bookmarkEnd w:id="8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A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1792D29C" w14:textId="5FE03BD1" w:rsidR="003119DB" w:rsidRDefault="003119DB" w:rsidP="003119DB">
      <w:pPr>
        <w:pStyle w:val="afffff9"/>
      </w:pPr>
      <w:r>
        <w:lastRenderedPageBreak/>
        <w:drawing>
          <wp:inline distT="0" distB="0" distL="0" distR="0" wp14:anchorId="3863A003" wp14:editId="6FC1C5AD">
            <wp:extent cx="5067615" cy="2493574"/>
            <wp:effectExtent l="0" t="0" r="0" b="254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ersst_v5_M-2A_minus_M-1A_residual.png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C5825" w14:textId="4BFC7C86" w:rsidR="003119DB" w:rsidRDefault="003119DB" w:rsidP="003119DB">
      <w:pPr>
        <w:pStyle w:val="afd"/>
        <w:spacing w:after="156"/>
      </w:pPr>
      <w:bookmarkStart w:id="87" w:name="_Ref10949752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2</w:t>
      </w:r>
      <w:r>
        <w:fldChar w:fldCharType="end"/>
      </w:r>
      <w:bookmarkEnd w:id="8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D391437" w14:textId="7EAFF743" w:rsidR="003119DB" w:rsidRPr="003119DB" w:rsidRDefault="003119DB" w:rsidP="003119DB">
      <w:pPr>
        <w:pStyle w:val="afffff9"/>
      </w:pPr>
      <w:r>
        <w:rPr>
          <w:rFonts w:hint="eastAsia"/>
        </w:rPr>
        <w:drawing>
          <wp:inline distT="0" distB="0" distL="0" distR="0" wp14:anchorId="3FADC684" wp14:editId="58DA37B7">
            <wp:extent cx="5067615" cy="2493574"/>
            <wp:effectExtent l="0" t="0" r="0" b="2540"/>
            <wp:docPr id="34" name="图片 34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rsst_v5_M-1B_minus_M-2S_residual.png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91305" w14:textId="364E52D1" w:rsidR="003119DB" w:rsidRDefault="003119DB" w:rsidP="003119DB">
      <w:pPr>
        <w:pStyle w:val="afd"/>
        <w:spacing w:after="156"/>
      </w:pPr>
      <w:bookmarkStart w:id="88" w:name="_Ref1094975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3</w:t>
      </w:r>
      <w:r>
        <w:fldChar w:fldCharType="end"/>
      </w:r>
      <w:bookmarkEnd w:id="8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CC85B8C" w14:textId="3BE98576" w:rsidR="00DF7905" w:rsidRDefault="005536FB" w:rsidP="00DF7905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67F814F8" wp14:editId="4DD99776">
            <wp:extent cx="5064872" cy="3848717"/>
            <wp:effectExtent l="0" t="0" r="2540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ersst_v5_40N_120E_M1B_M1A.png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064872" cy="3848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B1CF12" w14:textId="00FB9C90" w:rsidR="00C573AC" w:rsidRDefault="00C573AC" w:rsidP="00C573AC">
      <w:pPr>
        <w:pStyle w:val="afd"/>
        <w:spacing w:after="156"/>
      </w:pPr>
      <w:bookmarkStart w:id="89" w:name="_Ref10981345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4</w:t>
      </w:r>
      <w:r>
        <w:fldChar w:fldCharType="end"/>
      </w:r>
      <w:bookmarkEnd w:id="8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 w:rsidR="00B86B9C">
        <w:rPr>
          <w:rFonts w:hint="eastAsia"/>
        </w:rPr>
        <w:t>在</w:t>
      </w:r>
      <w:r w:rsidR="00B86B9C" w:rsidRPr="00B86B9C">
        <w:t>40°N</w:t>
      </w:r>
      <w:r w:rsidR="00B86B9C">
        <w:rPr>
          <w:rFonts w:hint="eastAsia"/>
        </w:rPr>
        <w:t>,</w:t>
      </w:r>
      <w:r w:rsidR="00B86B9C">
        <w:t xml:space="preserve"> </w:t>
      </w:r>
      <w:r w:rsidR="00B86B9C" w:rsidRPr="00B86B9C">
        <w:t>120°E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</w:t>
      </w:r>
      <w:r w:rsidR="00B86B9C">
        <w:t>1</w:t>
      </w:r>
      <w:r w:rsidR="00B86B9C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B86B9C">
        <w:rPr>
          <w:rFonts w:hint="eastAsia"/>
        </w:rPr>
        <w:t>的经典分解结果</w:t>
      </w:r>
      <w:r>
        <w:rPr>
          <w:rFonts w:hint="eastAsia"/>
        </w:rPr>
        <w:t>.</w:t>
      </w:r>
    </w:p>
    <w:p w14:paraId="0C7D7AD3" w14:textId="0ABE4C6F" w:rsidR="007776A8" w:rsidRDefault="00F50F33" w:rsidP="007776A8">
      <w:pPr>
        <w:pStyle w:val="afffff9"/>
      </w:pPr>
      <w:r>
        <w:rPr>
          <w:rFonts w:hint="eastAsia"/>
        </w:rPr>
        <w:drawing>
          <wp:inline distT="0" distB="0" distL="0" distR="0" wp14:anchorId="26C4CE94" wp14:editId="07C56B4E">
            <wp:extent cx="5064872" cy="3848717"/>
            <wp:effectExtent l="0" t="0" r="2540" b="0"/>
            <wp:docPr id="39" name="图片 39" descr="图表, 折线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ersst_v5_70N_254E_M2A_M2.png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064872" cy="3848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7BB39D" w14:textId="2CEA10FD" w:rsidR="00F50F33" w:rsidRDefault="00F50F33" w:rsidP="00F50F33">
      <w:pPr>
        <w:pStyle w:val="afd"/>
        <w:spacing w:after="156"/>
      </w:pPr>
      <w:bookmarkStart w:id="90" w:name="_Ref10982048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5</w:t>
      </w:r>
      <w:r>
        <w:fldChar w:fldCharType="end"/>
      </w:r>
      <w:bookmarkEnd w:id="9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 w:rsidR="00CF57FD">
        <w:t>70</w:t>
      </w:r>
      <w:r w:rsidR="00CF57FD" w:rsidRPr="00B86B9C">
        <w:t>°</w:t>
      </w:r>
      <w:r w:rsidR="00CF57FD">
        <w:rPr>
          <w:rFonts w:hint="eastAsia"/>
        </w:rPr>
        <w:t>N,</w:t>
      </w:r>
      <w:r w:rsidR="00CF57FD">
        <w:t xml:space="preserve"> </w:t>
      </w:r>
      <w:r w:rsidR="00CF57FD" w:rsidRPr="00B86B9C">
        <w:t>1</w:t>
      </w:r>
      <w:r w:rsidR="00CF57FD">
        <w:t>06</w:t>
      </w:r>
      <w:r w:rsidR="00CF57FD" w:rsidRPr="00B86B9C">
        <w:t>°</w:t>
      </w:r>
      <w:r w:rsidR="00CF57FD">
        <w:rPr>
          <w:rFonts w:hint="eastAsia"/>
        </w:rP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</w:t>
      </w:r>
      <w:r w:rsidR="00CF57FD">
        <w:t>2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</w:t>
      </w:r>
      <w:r w:rsidR="00CF57FD">
        <w:t>2</w:t>
      </w:r>
      <w:r w:rsidR="00CF57FD">
        <w:rPr>
          <w:rFonts w:hint="eastAsia"/>
        </w:rPr>
        <w:t>A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3BAED442" w14:textId="7A435366" w:rsidR="00310EEC" w:rsidRDefault="00310EEC" w:rsidP="00310EEC">
      <w:pPr>
        <w:pStyle w:val="afffff9"/>
      </w:pPr>
      <w:r>
        <w:lastRenderedPageBreak/>
        <w:drawing>
          <wp:inline distT="0" distB="0" distL="0" distR="0" wp14:anchorId="4BFC6FD6" wp14:editId="778D9B72">
            <wp:extent cx="5066030" cy="3848100"/>
            <wp:effectExtent l="0" t="0" r="127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37641" w14:textId="6B455980" w:rsidR="00310EEC" w:rsidRPr="00310EEC" w:rsidRDefault="00310EEC" w:rsidP="00310EEC">
      <w:pPr>
        <w:pStyle w:val="afd"/>
        <w:spacing w:after="156"/>
      </w:pPr>
      <w:bookmarkStart w:id="91" w:name="_Ref10985039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6</w:t>
      </w:r>
      <w:r>
        <w:fldChar w:fldCharType="end"/>
      </w:r>
      <w:bookmarkEnd w:id="9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>
        <w:rPr>
          <w:rFonts w:hint="eastAsia"/>
        </w:rPr>
        <w:t>5</w:t>
      </w:r>
      <w:r>
        <w:t>8</w:t>
      </w:r>
      <w:r w:rsidRPr="00B86B9C">
        <w:t>°</w:t>
      </w:r>
      <w:r>
        <w:rPr>
          <w:rFonts w:hint="eastAsia"/>
        </w:rPr>
        <w:t>N,</w:t>
      </w:r>
      <w:r>
        <w:t xml:space="preserve"> 88</w:t>
      </w:r>
      <w:r w:rsidRPr="00B86B9C">
        <w:t>°</w:t>
      </w:r>
      <w:r>
        <w:rPr>
          <w:rFonts w:hint="eastAsia"/>
        </w:rP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118CA414" w14:textId="62CDFE4C" w:rsidR="00CF1F01" w:rsidRDefault="00CF1F01" w:rsidP="00CF1F01">
      <w:pPr>
        <w:pStyle w:val="afffff9"/>
      </w:pPr>
      <w:r>
        <w:drawing>
          <wp:inline distT="0" distB="0" distL="0" distR="0" wp14:anchorId="389EC04D" wp14:editId="7DB8BB9E">
            <wp:extent cx="5066030" cy="3848100"/>
            <wp:effectExtent l="0" t="0" r="127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4B6A50" w14:textId="292186B6" w:rsidR="00CF1F01" w:rsidRDefault="00CF1F01" w:rsidP="00CF1F01">
      <w:pPr>
        <w:pStyle w:val="afd"/>
        <w:spacing w:after="156"/>
      </w:pPr>
      <w:bookmarkStart w:id="92" w:name="_Ref10984976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7</w:t>
      </w:r>
      <w:r>
        <w:fldChar w:fldCharType="end"/>
      </w:r>
      <w:bookmarkEnd w:id="9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bookmarkStart w:id="93" w:name="_Hlk109849686"/>
      <w:r w:rsidR="008E21E4">
        <w:rPr>
          <w:rFonts w:hint="eastAsia"/>
        </w:rPr>
        <w:t>4</w:t>
      </w:r>
      <w:r w:rsidR="008E21E4">
        <w:t>6</w:t>
      </w:r>
      <w:r w:rsidRPr="00B86B9C">
        <w:t>°</w:t>
      </w:r>
      <w:r>
        <w:rPr>
          <w:rFonts w:hint="eastAsia"/>
        </w:rPr>
        <w:t>N,</w:t>
      </w:r>
      <w:r>
        <w:t xml:space="preserve"> </w:t>
      </w:r>
      <w:r w:rsidR="008E21E4">
        <w:t>52</w:t>
      </w:r>
      <w:r w:rsidRPr="00B86B9C">
        <w:t>°</w:t>
      </w:r>
      <w:r w:rsidR="008E21E4">
        <w:t>E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8E21E4"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</w:t>
      </w:r>
      <w:r w:rsidR="008E21E4">
        <w:t>1</w:t>
      </w:r>
      <w:r>
        <w:rPr>
          <w:rFonts w:hint="eastAsia"/>
        </w:rPr>
        <w:t>A</w:t>
      </w:r>
      <w:r>
        <w:rPr>
          <w:rFonts w:hint="eastAsia"/>
        </w:rPr>
        <w:t>方法</w:t>
      </w:r>
      <w:bookmarkEnd w:id="93"/>
      <w:r>
        <w:rPr>
          <w:rFonts w:hint="eastAsia"/>
        </w:rPr>
        <w:t>的经典分解结果</w:t>
      </w:r>
      <w:r>
        <w:rPr>
          <w:rFonts w:hint="eastAsia"/>
        </w:rPr>
        <w:t>.</w:t>
      </w:r>
    </w:p>
    <w:p w14:paraId="13A19941" w14:textId="007D8CB8" w:rsidR="00CF1F01" w:rsidRDefault="008E21E4" w:rsidP="008E21E4">
      <w:pPr>
        <w:pStyle w:val="afffff9"/>
      </w:pPr>
      <w:r>
        <w:lastRenderedPageBreak/>
        <w:drawing>
          <wp:inline distT="0" distB="0" distL="0" distR="0" wp14:anchorId="26E0B583" wp14:editId="63A6026D">
            <wp:extent cx="5066030" cy="3848100"/>
            <wp:effectExtent l="0" t="0" r="127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3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B552F" w14:textId="1CD12703" w:rsidR="008E21E4" w:rsidRDefault="008E21E4" w:rsidP="008E21E4">
      <w:pPr>
        <w:pStyle w:val="afd"/>
        <w:spacing w:after="156"/>
      </w:pPr>
      <w:bookmarkStart w:id="94" w:name="_Ref10984976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09704F">
        <w:rPr>
          <w:noProof/>
        </w:rPr>
        <w:t>48</w:t>
      </w:r>
      <w:r>
        <w:fldChar w:fldCharType="end"/>
      </w:r>
      <w:bookmarkEnd w:id="9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在</w:t>
      </w:r>
      <w:r>
        <w:rPr>
          <w:rFonts w:hint="eastAsia"/>
        </w:rPr>
        <w:t>5</w:t>
      </w:r>
      <w:r>
        <w:t>8</w:t>
      </w:r>
      <w:r w:rsidRPr="00B86B9C">
        <w:t>°</w:t>
      </w:r>
      <w:r>
        <w:rPr>
          <w:rFonts w:hint="eastAsia"/>
        </w:rPr>
        <w:t>N,</w:t>
      </w:r>
      <w:r>
        <w:t xml:space="preserve"> 88</w:t>
      </w:r>
      <w:r w:rsidRPr="00B86B9C">
        <w:t>°</w:t>
      </w:r>
      <w:r>
        <w:t>W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的经典分解结果</w:t>
      </w:r>
      <w:r>
        <w:rPr>
          <w:rFonts w:hint="eastAsia"/>
        </w:rPr>
        <w:t>.</w:t>
      </w:r>
    </w:p>
    <w:p w14:paraId="0879BAD5" w14:textId="77777777" w:rsidR="00C976DB" w:rsidRDefault="00C976DB" w:rsidP="00C976DB">
      <w:pPr>
        <w:pStyle w:val="31"/>
      </w:pPr>
      <w:bookmarkStart w:id="95" w:name="_Toc110255711"/>
      <w:r>
        <w:t>Comparison of different methods</w:t>
      </w:r>
      <w:bookmarkEnd w:id="95"/>
    </w:p>
    <w:p w14:paraId="01C83DBA" w14:textId="47BD7D1E" w:rsidR="008953B8" w:rsidRDefault="005706CA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31248A">
        <w:rPr>
          <w:rFonts w:hint="eastAsia"/>
        </w:rPr>
        <w:t>由于这两种</w:t>
      </w:r>
      <w:r w:rsidR="00764552">
        <w:rPr>
          <w:rFonts w:hint="eastAsia"/>
        </w:rPr>
        <w:t>分解方式</w:t>
      </w:r>
      <w:r w:rsidR="0031248A">
        <w:rPr>
          <w:rFonts w:hint="eastAsia"/>
        </w:rPr>
        <w:t>的区别，仅在于</w:t>
      </w:r>
      <w:r w:rsidR="0031248A">
        <w:rPr>
          <w:rFonts w:hint="eastAsia"/>
        </w:rPr>
        <w:t>t</w:t>
      </w:r>
      <w:r w:rsidR="0031248A">
        <w:t>rend</w:t>
      </w:r>
      <w:r w:rsidR="0031248A">
        <w:rPr>
          <w:rFonts w:hint="eastAsia"/>
        </w:rPr>
        <w:t>与</w:t>
      </w:r>
      <w:r w:rsidR="0031248A">
        <w:rPr>
          <w:rFonts w:hint="eastAsia"/>
        </w:rPr>
        <w:t>s</w:t>
      </w:r>
      <w:r w:rsidR="0031248A">
        <w:t>easonal component</w:t>
      </w:r>
      <w:r w:rsidR="0031248A">
        <w:rPr>
          <w:rFonts w:hint="eastAsia"/>
        </w:rPr>
        <w:t>估计和去除次序的不同，下文称这种区别</w:t>
      </w:r>
      <w:r w:rsidR="00764552">
        <w:rPr>
          <w:rFonts w:hint="eastAsia"/>
        </w:rPr>
        <w:t>导致的分解结果差异</w:t>
      </w:r>
      <w:r w:rsidR="0031248A">
        <w:rPr>
          <w:rFonts w:hint="eastAsia"/>
        </w:rPr>
        <w:t>为</w:t>
      </w:r>
      <w:r w:rsidR="0031248A" w:rsidRPr="0031248A">
        <w:rPr>
          <w:rStyle w:val="af6"/>
          <w:rFonts w:hint="eastAsia"/>
        </w:rPr>
        <w:t>交换误差</w:t>
      </w:r>
      <w:r w:rsidR="0069337B">
        <w:rPr>
          <w:rStyle w:val="af6"/>
          <w:rFonts w:hint="eastAsia"/>
        </w:rPr>
        <w:t>(s</w:t>
      </w:r>
      <w:r w:rsidR="0069337B">
        <w:rPr>
          <w:rStyle w:val="af6"/>
        </w:rPr>
        <w:t>wap error)</w:t>
      </w:r>
      <w:r w:rsidR="0031248A">
        <w:rPr>
          <w:rFonts w:hint="eastAsia"/>
        </w:rPr>
        <w:t>.</w:t>
      </w:r>
      <w:r w:rsidR="0031248A">
        <w:t xml:space="preserve"> </w:t>
      </w:r>
      <w:r>
        <w:rPr>
          <w:rFonts w:hint="eastAsia"/>
        </w:rPr>
        <w:t>在</w:t>
      </w:r>
      <w:r>
        <w:rPr>
          <w:rFonts w:hint="eastAsia"/>
        </w:rPr>
        <w:t>ERSST</w:t>
      </w:r>
      <w:r>
        <w:rPr>
          <w:rFonts w:hint="eastAsia"/>
        </w:rPr>
        <w:t>算例中，输出</w:t>
      </w:r>
      <w:r>
        <w:rPr>
          <w:rFonts w:hint="eastAsia"/>
        </w:rPr>
        <w:t>r</w:t>
      </w:r>
      <w:r>
        <w:t>esidual</w:t>
      </w:r>
      <w:r>
        <w:t>差异</w:t>
      </w:r>
      <w:r>
        <w:rPr>
          <w:rFonts w:hint="eastAsia"/>
        </w:rPr>
        <w:t>的最值分布（</w:t>
      </w:r>
      <w:r>
        <w:fldChar w:fldCharType="begin"/>
      </w:r>
      <w:r>
        <w:instrText xml:space="preserve"> REF _Ref109491265 \h </w:instrText>
      </w:r>
      <w:r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1</w:t>
      </w:r>
      <w:r>
        <w:fldChar w:fldCharType="end"/>
      </w:r>
      <w:r>
        <w:rPr>
          <w:rFonts w:hint="eastAsia"/>
        </w:rPr>
        <w:t>）表明，</w:t>
      </w:r>
      <w:r w:rsidR="008953B8">
        <w:t>差异较大区域出现在北半球两个西边界暖流</w:t>
      </w:r>
      <w:r w:rsidR="005536FB">
        <w:rPr>
          <w:rFonts w:hint="eastAsia"/>
        </w:rPr>
        <w:t>及其</w:t>
      </w:r>
      <w:r w:rsidR="008953B8">
        <w:t>延伸区，最大可达约</w:t>
      </w:r>
      <w:r w:rsidR="008953B8">
        <w:t>0.</w:t>
      </w:r>
      <w:r w:rsidR="005536FB">
        <w:t>28</w:t>
      </w:r>
      <w:r w:rsidR="008953B8">
        <w:t>℃</w:t>
      </w:r>
      <w:r w:rsidR="005536FB">
        <w:rPr>
          <w:rFonts w:hint="eastAsia"/>
        </w:rPr>
        <w:t>（</w:t>
      </w:r>
      <w:r w:rsidR="00C32755" w:rsidRPr="00B86B9C">
        <w:t>40°N</w:t>
      </w:r>
      <w:r w:rsidR="00C32755">
        <w:rPr>
          <w:rFonts w:hint="eastAsia"/>
        </w:rPr>
        <w:t>,</w:t>
      </w:r>
      <w:r w:rsidR="00C32755">
        <w:t xml:space="preserve"> </w:t>
      </w:r>
      <w:r w:rsidR="00C32755" w:rsidRPr="00B86B9C">
        <w:t>120°E</w:t>
      </w:r>
      <w:r w:rsidR="00BE101B">
        <w:rPr>
          <w:rFonts w:hint="eastAsia"/>
        </w:rPr>
        <w:t>，</w:t>
      </w:r>
      <w:r w:rsidR="00BE101B">
        <w:fldChar w:fldCharType="begin"/>
      </w:r>
      <w:r w:rsidR="00BE101B">
        <w:instrText xml:space="preserve"> </w:instrText>
      </w:r>
      <w:r w:rsidR="00BE101B">
        <w:rPr>
          <w:rFonts w:hint="eastAsia"/>
        </w:rPr>
        <w:instrText>REF _Ref109813459 \h</w:instrText>
      </w:r>
      <w:r w:rsidR="00BE101B">
        <w:instrText xml:space="preserve"> </w:instrText>
      </w:r>
      <w:r w:rsidR="00BE101B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4</w:t>
      </w:r>
      <w:r w:rsidR="00BE101B">
        <w:fldChar w:fldCharType="end"/>
      </w:r>
      <w:r w:rsidR="005536FB">
        <w:rPr>
          <w:rFonts w:hint="eastAsia"/>
        </w:rPr>
        <w:t>）</w:t>
      </w:r>
      <w:r w:rsidR="00DF5AEC">
        <w:rPr>
          <w:rFonts w:hint="eastAsia"/>
        </w:rPr>
        <w:t>；</w:t>
      </w:r>
      <w:r w:rsidR="00792FE8">
        <w:rPr>
          <w:rFonts w:hint="eastAsia"/>
        </w:rPr>
        <w:t>其他多数区域，这个差值不超过</w:t>
      </w:r>
      <w:r w:rsidR="00792FE8">
        <w:rPr>
          <w:rFonts w:hint="eastAsia"/>
        </w:rPr>
        <w:t>0</w:t>
      </w:r>
      <w:r w:rsidR="00792FE8">
        <w:t>.1℃.</w:t>
      </w:r>
      <w:r w:rsidR="005A6C7B">
        <w:t xml:space="preserve"> </w:t>
      </w:r>
      <w:r w:rsidR="00F540D1">
        <w:rPr>
          <w:rFonts w:hint="eastAsia"/>
        </w:rPr>
        <w:t>从</w:t>
      </w:r>
      <w:r w:rsidR="00F540D1">
        <w:fldChar w:fldCharType="begin"/>
      </w:r>
      <w:r w:rsidR="00F540D1">
        <w:instrText xml:space="preserve"> </w:instrText>
      </w:r>
      <w:r w:rsidR="00F540D1">
        <w:rPr>
          <w:rFonts w:hint="eastAsia"/>
        </w:rPr>
        <w:instrText>REF _Ref109813459 \h</w:instrText>
      </w:r>
      <w:r w:rsidR="00F540D1">
        <w:instrText xml:space="preserve"> </w:instrText>
      </w:r>
      <w:r w:rsidR="00F540D1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4</w:t>
      </w:r>
      <w:r w:rsidR="00F540D1">
        <w:fldChar w:fldCharType="end"/>
      </w:r>
      <w:r w:rsidR="00F540D1">
        <w:rPr>
          <w:rFonts w:hint="eastAsia"/>
        </w:rPr>
        <w:t>可进一步看出，</w:t>
      </w:r>
      <w:r w:rsidR="00F540D1">
        <w:rPr>
          <w:rFonts w:hint="eastAsia"/>
        </w:rPr>
        <w:t>M</w:t>
      </w:r>
      <w:r w:rsidR="00F540D1">
        <w:t>-1</w:t>
      </w:r>
      <w:r w:rsidR="00F540D1">
        <w:rPr>
          <w:rFonts w:hint="eastAsia"/>
        </w:rPr>
        <w:t>B</w:t>
      </w:r>
      <w:r w:rsidR="00F540D1">
        <w:rPr>
          <w:rFonts w:hint="eastAsia"/>
        </w:rPr>
        <w:t>与</w:t>
      </w:r>
      <w:r w:rsidR="00F540D1">
        <w:rPr>
          <w:rFonts w:hint="eastAsia"/>
        </w:rPr>
        <w:t>M</w:t>
      </w:r>
      <w:r w:rsidR="00F540D1">
        <w:t>-1</w:t>
      </w:r>
      <w:r w:rsidR="00F540D1">
        <w:rPr>
          <w:rFonts w:hint="eastAsia"/>
        </w:rPr>
        <w:t>A</w:t>
      </w:r>
      <w:r w:rsidR="00F540D1">
        <w:rPr>
          <w:rFonts w:hint="eastAsia"/>
        </w:rPr>
        <w:t>的差异</w:t>
      </w:r>
      <w:r w:rsidR="003D1948">
        <w:rPr>
          <w:rFonts w:hint="eastAsia"/>
        </w:rPr>
        <w:t>主要出现在时间序列的</w:t>
      </w:r>
      <w:r w:rsidR="003354B7">
        <w:rPr>
          <w:rFonts w:hint="eastAsia"/>
        </w:rPr>
        <w:t>首尾</w:t>
      </w:r>
      <w:r w:rsidR="003D1948">
        <w:rPr>
          <w:rFonts w:hint="eastAsia"/>
        </w:rPr>
        <w:t>两端</w:t>
      </w:r>
      <w:r w:rsidR="001E47FF">
        <w:rPr>
          <w:rFonts w:hint="eastAsia"/>
        </w:rPr>
        <w:t>，最值出现在端点处</w:t>
      </w:r>
      <w:r w:rsidR="003354B7">
        <w:rPr>
          <w:rFonts w:hint="eastAsia"/>
        </w:rPr>
        <w:t>，其原因</w:t>
      </w:r>
      <w:r w:rsidR="001E47FF">
        <w:rPr>
          <w:rFonts w:hint="eastAsia"/>
        </w:rPr>
        <w:t>如下</w:t>
      </w:r>
      <w:r w:rsidR="003354B7">
        <w:rPr>
          <w:rFonts w:hint="eastAsia"/>
        </w:rPr>
        <w:t>：</w:t>
      </w:r>
      <w:r w:rsidR="003354B7" w:rsidRPr="004805CE">
        <w:rPr>
          <w:i/>
        </w:rPr>
        <w:t xml:space="preserve">a) </w:t>
      </w:r>
      <w:r w:rsidR="001A5231" w:rsidRPr="004805CE">
        <w:rPr>
          <w:rFonts w:hint="eastAsia"/>
          <w:i/>
        </w:rPr>
        <w:t>LWLR</w:t>
      </w:r>
      <w:r w:rsidR="001A5231" w:rsidRPr="004805CE">
        <w:rPr>
          <w:rFonts w:hint="eastAsia"/>
          <w:i/>
        </w:rPr>
        <w:t>的</w:t>
      </w:r>
      <w:r w:rsidR="003354B7" w:rsidRPr="004805CE">
        <w:rPr>
          <w:rFonts w:hint="eastAsia"/>
          <w:i/>
        </w:rPr>
        <w:t>边缘效应</w:t>
      </w:r>
      <w:r w:rsidR="003354B7">
        <w:rPr>
          <w:rFonts w:hint="eastAsia"/>
        </w:rPr>
        <w:t>.</w:t>
      </w:r>
      <w:r w:rsidR="007B6070">
        <w:t xml:space="preserve"> </w:t>
      </w:r>
      <w:r w:rsidR="007B6070">
        <w:rPr>
          <w:rFonts w:hint="eastAsia"/>
        </w:rPr>
        <w:t>本文采取的</w:t>
      </w:r>
      <w:r w:rsidR="007B6070">
        <w:rPr>
          <w:rFonts w:hint="eastAsia"/>
        </w:rPr>
        <w:t>LWLR</w:t>
      </w:r>
      <w:r w:rsidR="007B6070">
        <w:rPr>
          <w:rFonts w:hint="eastAsia"/>
        </w:rPr>
        <w:t>区间长度是</w:t>
      </w:r>
      <w:r w:rsidR="007B6070">
        <w:rPr>
          <w:rFonts w:hint="eastAsia"/>
        </w:rPr>
        <w:t>3</w:t>
      </w:r>
      <w:r w:rsidR="007B6070">
        <w:t>0</w:t>
      </w:r>
      <w:r w:rsidR="007B6070">
        <w:rPr>
          <w:rFonts w:hint="eastAsia"/>
        </w:rPr>
        <w:t>年</w:t>
      </w:r>
      <w:r w:rsidR="001A5231">
        <w:rPr>
          <w:rFonts w:hint="eastAsia"/>
        </w:rPr>
        <w:t>，</w:t>
      </w:r>
      <w:r w:rsidR="00FC7B83">
        <w:rPr>
          <w:rFonts w:hint="eastAsia"/>
        </w:rPr>
        <w:t>即</w:t>
      </w:r>
      <w:r w:rsidR="007B6070">
        <w:rPr>
          <w:rFonts w:hint="eastAsia"/>
        </w:rPr>
        <w:t>时间序列首、尾</w:t>
      </w:r>
      <w:r w:rsidR="007B6070">
        <w:rPr>
          <w:rFonts w:hint="eastAsia"/>
        </w:rPr>
        <w:t>1</w:t>
      </w:r>
      <w:r w:rsidR="007B6070">
        <w:t>5</w:t>
      </w:r>
      <w:r w:rsidR="007B6070">
        <w:rPr>
          <w:rFonts w:hint="eastAsia"/>
        </w:rPr>
        <w:t>年的</w:t>
      </w:r>
      <w:r w:rsidR="007B6070">
        <w:rPr>
          <w:rFonts w:hint="eastAsia"/>
        </w:rPr>
        <w:t>t</w:t>
      </w:r>
      <w:r w:rsidR="007B6070">
        <w:t>rend</w:t>
      </w:r>
      <w:r w:rsidR="007B6070">
        <w:rPr>
          <w:rFonts w:hint="eastAsia"/>
        </w:rPr>
        <w:t>是由以首、尾</w:t>
      </w:r>
      <w:r w:rsidR="007B6070">
        <w:rPr>
          <w:rFonts w:hint="eastAsia"/>
        </w:rPr>
        <w:t>1</w:t>
      </w:r>
      <w:r w:rsidR="007B6070">
        <w:t>5</w:t>
      </w:r>
      <w:r w:rsidR="007B6070">
        <w:rPr>
          <w:rFonts w:hint="eastAsia"/>
        </w:rPr>
        <w:t>年时刻为中心</w:t>
      </w:r>
      <w:r w:rsidR="00FC7B83">
        <w:rPr>
          <w:rFonts w:hint="eastAsia"/>
        </w:rPr>
        <w:t>、</w:t>
      </w:r>
      <w:r w:rsidR="007B6070">
        <w:rPr>
          <w:rFonts w:hint="eastAsia"/>
        </w:rPr>
        <w:t>3</w:t>
      </w:r>
      <w:r w:rsidR="007B6070">
        <w:t>0</w:t>
      </w:r>
      <w:r w:rsidR="007B6070">
        <w:rPr>
          <w:rFonts w:hint="eastAsia"/>
        </w:rPr>
        <w:t>年时间区间</w:t>
      </w:r>
      <w:r w:rsidR="004805CE">
        <w:rPr>
          <w:rFonts w:hint="eastAsia"/>
        </w:rPr>
        <w:t>上</w:t>
      </w:r>
      <w:r w:rsidR="007B6070">
        <w:rPr>
          <w:rFonts w:hint="eastAsia"/>
        </w:rPr>
        <w:t>的</w:t>
      </w:r>
      <w:r w:rsidR="00FC7B83">
        <w:rPr>
          <w:rFonts w:hint="eastAsia"/>
        </w:rPr>
        <w:t>原序列</w:t>
      </w:r>
      <w:r w:rsidR="007B6070">
        <w:rPr>
          <w:rFonts w:hint="eastAsia"/>
        </w:rPr>
        <w:t>值</w:t>
      </w:r>
      <w:r w:rsidR="00FC7B83">
        <w:rPr>
          <w:rFonts w:hint="eastAsia"/>
        </w:rPr>
        <w:t>（</w:t>
      </w:r>
      <w:r w:rsidR="00FC7B83">
        <w:rPr>
          <w:rFonts w:hint="eastAsia"/>
        </w:rPr>
        <w:t>M</w:t>
      </w:r>
      <w:r w:rsidR="00FC7B83">
        <w:t>-1</w:t>
      </w:r>
      <w:r w:rsidR="00FC7B83">
        <w:rPr>
          <w:rFonts w:hint="eastAsia"/>
        </w:rPr>
        <w:t>A</w:t>
      </w:r>
      <w:r w:rsidR="00FC7B83">
        <w:rPr>
          <w:rFonts w:hint="eastAsia"/>
        </w:rPr>
        <w:t>）或</w:t>
      </w:r>
      <w:r w:rsidR="00FC7B83">
        <w:rPr>
          <w:rFonts w:hint="eastAsia"/>
        </w:rPr>
        <w:t>d</w:t>
      </w:r>
      <w:r w:rsidR="00FC7B83">
        <w:t>eseason</w:t>
      </w:r>
      <w:r w:rsidR="00FC7B83">
        <w:rPr>
          <w:rFonts w:hint="eastAsia"/>
        </w:rPr>
        <w:t>后的值（</w:t>
      </w:r>
      <w:r w:rsidR="00FC7B83">
        <w:rPr>
          <w:rFonts w:hint="eastAsia"/>
        </w:rPr>
        <w:t>M</w:t>
      </w:r>
      <w:r w:rsidR="00FC7B83">
        <w:t>-1</w:t>
      </w:r>
      <w:r w:rsidR="00FC7B83">
        <w:rPr>
          <w:rFonts w:hint="eastAsia"/>
        </w:rPr>
        <w:t>B</w:t>
      </w:r>
      <w:r w:rsidR="00FC7B83">
        <w:rPr>
          <w:rFonts w:hint="eastAsia"/>
        </w:rPr>
        <w:t>）通过线性</w:t>
      </w:r>
      <w:r w:rsidR="0087336C">
        <w:rPr>
          <w:rFonts w:hint="eastAsia"/>
        </w:rPr>
        <w:t>拟合</w:t>
      </w:r>
      <w:r w:rsidR="007B6070">
        <w:rPr>
          <w:rFonts w:hint="eastAsia"/>
        </w:rPr>
        <w:t>决定的</w:t>
      </w:r>
      <w:r w:rsidR="00F27A0F">
        <w:rPr>
          <w:rFonts w:hint="eastAsia"/>
        </w:rPr>
        <w:t>，</w:t>
      </w:r>
      <w:r w:rsidR="00FC7B83">
        <w:rPr>
          <w:rFonts w:hint="eastAsia"/>
        </w:rPr>
        <w:t>而</w:t>
      </w:r>
      <w:r w:rsidR="00F27A0F">
        <w:rPr>
          <w:rFonts w:hint="eastAsia"/>
        </w:rPr>
        <w:t>两种方法的</w:t>
      </w:r>
      <w:r w:rsidR="00DF7C56">
        <w:rPr>
          <w:rFonts w:hint="eastAsia"/>
        </w:rPr>
        <w:t>拟合</w:t>
      </w:r>
      <w:r w:rsidR="00F27A0F">
        <w:rPr>
          <w:rFonts w:hint="eastAsia"/>
        </w:rPr>
        <w:t>结果的差异在</w:t>
      </w:r>
      <w:r w:rsidR="00F27A0F">
        <w:rPr>
          <w:rFonts w:hint="eastAsia"/>
        </w:rPr>
        <w:t>LWLR</w:t>
      </w:r>
      <w:r w:rsidR="00F27A0F">
        <w:rPr>
          <w:rFonts w:hint="eastAsia"/>
        </w:rPr>
        <w:t>区间中心附近是很小的（这便是为什么除</w:t>
      </w:r>
      <w:r w:rsidR="00DF7C56">
        <w:rPr>
          <w:rFonts w:hint="eastAsia"/>
        </w:rPr>
        <w:t>在</w:t>
      </w:r>
      <w:r w:rsidR="00F27A0F">
        <w:rPr>
          <w:rFonts w:hint="eastAsia"/>
        </w:rPr>
        <w:t>首尾</w:t>
      </w:r>
      <w:r w:rsidR="00F27A0F">
        <w:rPr>
          <w:rFonts w:hint="eastAsia"/>
        </w:rPr>
        <w:t>1</w:t>
      </w:r>
      <w:r w:rsidR="00F27A0F">
        <w:t>5</w:t>
      </w:r>
      <w:r w:rsidR="00F27A0F">
        <w:rPr>
          <w:rFonts w:hint="eastAsia"/>
        </w:rPr>
        <w:t>年外</w:t>
      </w:r>
      <w:r w:rsidR="00182730">
        <w:rPr>
          <w:rFonts w:hint="eastAsia"/>
        </w:rPr>
        <w:t>的时刻，</w:t>
      </w:r>
      <w:r w:rsidR="00BF4C2D">
        <w:rPr>
          <w:rFonts w:hint="eastAsia"/>
        </w:rPr>
        <w:t>M</w:t>
      </w:r>
      <w:r w:rsidR="00BF4C2D">
        <w:t>-1</w:t>
      </w:r>
      <w:r w:rsidR="00BF4C2D">
        <w:rPr>
          <w:rFonts w:hint="eastAsia"/>
        </w:rPr>
        <w:t>A</w:t>
      </w:r>
      <w:r w:rsidR="00BF4C2D">
        <w:rPr>
          <w:rFonts w:hint="eastAsia"/>
        </w:rPr>
        <w:t>和</w:t>
      </w:r>
      <w:r w:rsidR="00BF4C2D">
        <w:rPr>
          <w:rFonts w:hint="eastAsia"/>
        </w:rPr>
        <w:t>M</w:t>
      </w:r>
      <w:r w:rsidR="00BF4C2D">
        <w:t>-1B</w:t>
      </w:r>
      <w:r w:rsidR="00F27A0F">
        <w:rPr>
          <w:rFonts w:hint="eastAsia"/>
        </w:rPr>
        <w:t>的输出差异很小）；</w:t>
      </w:r>
      <w:r w:rsidR="001F31A9">
        <w:rPr>
          <w:rFonts w:hint="eastAsia"/>
        </w:rPr>
        <w:t>而</w:t>
      </w:r>
      <w:r w:rsidR="004805CE">
        <w:rPr>
          <w:rFonts w:hint="eastAsia"/>
        </w:rPr>
        <w:t>越靠近时间序列的两端</w:t>
      </w:r>
      <w:r w:rsidR="001F31A9">
        <w:rPr>
          <w:rFonts w:hint="eastAsia"/>
        </w:rPr>
        <w:t>点</w:t>
      </w:r>
      <w:r w:rsidR="004805CE">
        <w:rPr>
          <w:rFonts w:hint="eastAsia"/>
        </w:rPr>
        <w:t>，</w:t>
      </w:r>
      <w:r w:rsidR="001F31A9">
        <w:rPr>
          <w:rFonts w:hint="eastAsia"/>
        </w:rPr>
        <w:t>就</w:t>
      </w:r>
      <w:r w:rsidR="004805CE">
        <w:rPr>
          <w:rFonts w:hint="eastAsia"/>
        </w:rPr>
        <w:t>越远离</w:t>
      </w:r>
      <w:r w:rsidR="004805CE">
        <w:rPr>
          <w:rFonts w:hint="eastAsia"/>
        </w:rPr>
        <w:t>LWLR</w:t>
      </w:r>
      <w:r w:rsidR="004805CE">
        <w:rPr>
          <w:rFonts w:hint="eastAsia"/>
        </w:rPr>
        <w:t>区间中心，从而</w:t>
      </w:r>
      <w:r w:rsidR="00F27A0F">
        <w:rPr>
          <w:rFonts w:hint="eastAsia"/>
        </w:rPr>
        <w:t>trend</w:t>
      </w:r>
      <w:r w:rsidR="00F27A0F">
        <w:rPr>
          <w:rFonts w:hint="eastAsia"/>
        </w:rPr>
        <w:t>的差别就越大</w:t>
      </w:r>
      <w:r w:rsidR="00F27A0F">
        <w:rPr>
          <w:rFonts w:hint="eastAsia"/>
        </w:rPr>
        <w:t>.</w:t>
      </w:r>
      <w:r w:rsidR="001E47FF">
        <w:t xml:space="preserve"> </w:t>
      </w:r>
      <w:r w:rsidR="001E47FF" w:rsidRPr="003F4B9B">
        <w:rPr>
          <w:i/>
        </w:rPr>
        <w:t xml:space="preserve">b) </w:t>
      </w:r>
      <w:r w:rsidR="0087336C" w:rsidRPr="003F4B9B">
        <w:rPr>
          <w:rFonts w:hint="eastAsia"/>
          <w:i/>
        </w:rPr>
        <w:t>季节信号对线性拟合的影响</w:t>
      </w:r>
      <w:r w:rsidR="0087336C">
        <w:rPr>
          <w:rFonts w:hint="eastAsia"/>
        </w:rPr>
        <w:t>.</w:t>
      </w:r>
      <w:r w:rsidR="0087336C">
        <w:t xml:space="preserve"> </w:t>
      </w:r>
      <w:r w:rsidR="0087336C">
        <w:rPr>
          <w:rFonts w:hint="eastAsia"/>
        </w:rPr>
        <w:t>M</w:t>
      </w:r>
      <w:r w:rsidR="0087336C">
        <w:t>-1</w:t>
      </w:r>
      <w:r w:rsidR="001F31A9">
        <w:rPr>
          <w:rFonts w:hint="eastAsia"/>
        </w:rPr>
        <w:t>A</w:t>
      </w:r>
      <w:r w:rsidR="001F31A9">
        <w:rPr>
          <w:rFonts w:hint="eastAsia"/>
        </w:rPr>
        <w:t>在</w:t>
      </w:r>
      <w:r w:rsidR="00901A3F">
        <w:rPr>
          <w:rFonts w:hint="eastAsia"/>
        </w:rPr>
        <w:t>实施</w:t>
      </w:r>
      <w:r w:rsidR="001F31A9">
        <w:rPr>
          <w:rFonts w:hint="eastAsia"/>
        </w:rPr>
        <w:t>LWLR</w:t>
      </w:r>
      <w:r w:rsidR="001F31A9">
        <w:rPr>
          <w:rFonts w:hint="eastAsia"/>
        </w:rPr>
        <w:t>时，时间序列中</w:t>
      </w:r>
      <w:r w:rsidR="00901A3F">
        <w:rPr>
          <w:rFonts w:hint="eastAsia"/>
        </w:rPr>
        <w:t>仍</w:t>
      </w:r>
      <w:r w:rsidR="001F31A9">
        <w:rPr>
          <w:rFonts w:hint="eastAsia"/>
        </w:rPr>
        <w:t>含有季节信号，而</w:t>
      </w:r>
      <w:r w:rsidR="001F31A9">
        <w:rPr>
          <w:rFonts w:hint="eastAsia"/>
        </w:rPr>
        <w:t>M</w:t>
      </w:r>
      <w:r w:rsidR="001F31A9">
        <w:t>-1</w:t>
      </w:r>
      <w:r w:rsidR="001F31A9">
        <w:rPr>
          <w:rFonts w:hint="eastAsia"/>
        </w:rPr>
        <w:t>B</w:t>
      </w:r>
      <w:r w:rsidR="001F31A9">
        <w:rPr>
          <w:rFonts w:hint="eastAsia"/>
        </w:rPr>
        <w:t>没有</w:t>
      </w:r>
      <w:r w:rsidR="001F31A9">
        <w:rPr>
          <w:rFonts w:hint="eastAsia"/>
        </w:rPr>
        <w:t>.</w:t>
      </w:r>
      <w:r w:rsidR="001F31A9">
        <w:t xml:space="preserve"> </w:t>
      </w:r>
      <w:r w:rsidR="00901A3F" w:rsidRPr="00717796">
        <w:rPr>
          <w:rStyle w:val="af6"/>
          <w:rFonts w:hint="eastAsia"/>
        </w:rPr>
        <w:t>季节信号虽然是长期零均值的，但其去除与否仍将对线性拟合结果产生影响</w:t>
      </w:r>
      <w:r w:rsidR="00D82912">
        <w:rPr>
          <w:rFonts w:hint="eastAsia"/>
        </w:rPr>
        <w:t>，当季节周期的解释方差较大时，这影响有可能相对大</w:t>
      </w:r>
      <w:r w:rsidR="00D82912">
        <w:rPr>
          <w:rFonts w:hint="eastAsia"/>
        </w:rPr>
        <w:t>.</w:t>
      </w:r>
      <w:r w:rsidR="00B92EEB">
        <w:t xml:space="preserve"> </w:t>
      </w:r>
      <w:r w:rsidR="00901A3F" w:rsidRPr="00717796">
        <w:rPr>
          <w:rStyle w:val="af6"/>
          <w:rFonts w:hint="eastAsia"/>
        </w:rPr>
        <w:t>这影响通过</w:t>
      </w:r>
      <w:r w:rsidR="00901A3F" w:rsidRPr="00717796">
        <w:rPr>
          <w:rStyle w:val="af6"/>
          <w:rFonts w:hint="eastAsia"/>
        </w:rPr>
        <w:t>LWLR</w:t>
      </w:r>
      <w:r w:rsidR="00901A3F" w:rsidRPr="00717796">
        <w:rPr>
          <w:rStyle w:val="af6"/>
          <w:rFonts w:hint="eastAsia"/>
        </w:rPr>
        <w:t>的边缘效应获得放大，造成</w:t>
      </w:r>
      <w:r w:rsidR="003C7E42" w:rsidRPr="00717796">
        <w:rPr>
          <w:rStyle w:val="af6"/>
          <w:rFonts w:hint="eastAsia"/>
        </w:rPr>
        <w:t>在</w:t>
      </w:r>
      <w:r w:rsidR="00901A3F" w:rsidRPr="00717796">
        <w:rPr>
          <w:rStyle w:val="af6"/>
          <w:rFonts w:hint="eastAsia"/>
        </w:rPr>
        <w:t>时间序列的首尾两端</w:t>
      </w:r>
      <w:r w:rsidR="003C7E42" w:rsidRPr="00717796">
        <w:rPr>
          <w:rStyle w:val="af6"/>
          <w:rFonts w:hint="eastAsia"/>
        </w:rPr>
        <w:t>，</w:t>
      </w:r>
      <w:r w:rsidR="003C7E42" w:rsidRPr="00717796">
        <w:rPr>
          <w:rStyle w:val="af6"/>
          <w:rFonts w:hint="eastAsia"/>
        </w:rPr>
        <w:t>M</w:t>
      </w:r>
      <w:r w:rsidR="003C7E42" w:rsidRPr="00717796">
        <w:rPr>
          <w:rStyle w:val="af6"/>
        </w:rPr>
        <w:t>-1</w:t>
      </w:r>
      <w:r w:rsidR="003C7E42" w:rsidRPr="00717796">
        <w:rPr>
          <w:rStyle w:val="af6"/>
          <w:rFonts w:hint="eastAsia"/>
        </w:rPr>
        <w:t>B</w:t>
      </w:r>
      <w:r w:rsidR="003C7E42" w:rsidRPr="00717796">
        <w:rPr>
          <w:rStyle w:val="af6"/>
          <w:rFonts w:hint="eastAsia"/>
        </w:rPr>
        <w:t>与</w:t>
      </w:r>
      <w:r w:rsidR="003C7E42" w:rsidRPr="00717796">
        <w:rPr>
          <w:rStyle w:val="af6"/>
          <w:rFonts w:hint="eastAsia"/>
        </w:rPr>
        <w:t>M</w:t>
      </w:r>
      <w:r w:rsidR="003C7E42" w:rsidRPr="00717796">
        <w:rPr>
          <w:rStyle w:val="af6"/>
        </w:rPr>
        <w:t>-1</w:t>
      </w:r>
      <w:r w:rsidR="003C7E42" w:rsidRPr="00717796">
        <w:rPr>
          <w:rStyle w:val="af6"/>
          <w:rFonts w:hint="eastAsia"/>
        </w:rPr>
        <w:t>A</w:t>
      </w:r>
      <w:r w:rsidR="003C7E42" w:rsidRPr="00717796">
        <w:rPr>
          <w:rStyle w:val="af6"/>
          <w:rFonts w:hint="eastAsia"/>
        </w:rPr>
        <w:t>的输出差异变大</w:t>
      </w:r>
      <w:r w:rsidR="003C7E42">
        <w:rPr>
          <w:rFonts w:hint="eastAsia"/>
        </w:rPr>
        <w:t>.</w:t>
      </w:r>
      <w:r w:rsidR="00164751">
        <w:t xml:space="preserve"> </w:t>
      </w:r>
      <w:r w:rsidR="00236875">
        <w:rPr>
          <w:rFonts w:hint="eastAsia"/>
        </w:rPr>
        <w:t>从</w:t>
      </w:r>
      <w:r w:rsidR="00236875">
        <w:fldChar w:fldCharType="begin"/>
      </w:r>
      <w:r w:rsidR="00236875">
        <w:instrText xml:space="preserve"> </w:instrText>
      </w:r>
      <w:r w:rsidR="00236875">
        <w:rPr>
          <w:rFonts w:hint="eastAsia"/>
        </w:rPr>
        <w:instrText>REF _Ref109819768 \h</w:instrText>
      </w:r>
      <w:r w:rsidR="00236875">
        <w:instrText xml:space="preserve"> </w:instrText>
      </w:r>
      <w:r w:rsidR="00236875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5</w:t>
      </w:r>
      <w:r w:rsidR="00236875">
        <w:fldChar w:fldCharType="end"/>
      </w:r>
      <w:r w:rsidR="00236875">
        <w:rPr>
          <w:rFonts w:hint="eastAsia"/>
        </w:rPr>
        <w:t>,</w:t>
      </w:r>
      <w:r w:rsidR="00236875">
        <w:t xml:space="preserve"> </w:t>
      </w:r>
      <w:r w:rsidR="00236875">
        <w:fldChar w:fldCharType="begin"/>
      </w:r>
      <w:r w:rsidR="00236875">
        <w:instrText xml:space="preserve"> REF _Ref109819773 \h </w:instrText>
      </w:r>
      <w:r w:rsidR="00236875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28</w:t>
      </w:r>
      <w:r w:rsidR="00236875">
        <w:fldChar w:fldCharType="end"/>
      </w:r>
      <w:r w:rsidR="00236875">
        <w:rPr>
          <w:rFonts w:hint="eastAsia"/>
        </w:rPr>
        <w:t>,</w:t>
      </w:r>
      <w:r w:rsidR="00236875">
        <w:t xml:space="preserve"> </w:t>
      </w:r>
      <w:r w:rsidR="00236875">
        <w:fldChar w:fldCharType="begin"/>
      </w:r>
      <w:r w:rsidR="00236875">
        <w:instrText xml:space="preserve"> REF _Ref109491265 \h </w:instrText>
      </w:r>
      <w:r w:rsidR="00236875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1</w:t>
      </w:r>
      <w:r w:rsidR="00236875">
        <w:fldChar w:fldCharType="end"/>
      </w:r>
      <w:r w:rsidR="00B92EEB">
        <w:rPr>
          <w:rFonts w:hint="eastAsia"/>
        </w:rPr>
        <w:t>可以看出，</w:t>
      </w:r>
      <w:r w:rsidR="00B92EEB" w:rsidRPr="00717796">
        <w:rPr>
          <w:rStyle w:val="af6"/>
          <w:rFonts w:hint="eastAsia"/>
        </w:rPr>
        <w:t>两种方法输出差异较大（小）的地方，季节信号的解释方差往往也较大（小）</w:t>
      </w:r>
      <w:r w:rsidR="00B92EEB">
        <w:rPr>
          <w:rFonts w:hint="eastAsia"/>
        </w:rPr>
        <w:t>.</w:t>
      </w:r>
      <w:r w:rsidR="000B7BAB">
        <w:t xml:space="preserve"> </w:t>
      </w:r>
      <w:r w:rsidR="00DA4BD5">
        <w:rPr>
          <w:rFonts w:hint="eastAsia"/>
        </w:rPr>
        <w:t>上述结果提示：</w:t>
      </w:r>
      <w:bookmarkStart w:id="96" w:name="_Hlk109848314"/>
      <w:r w:rsidR="005E7C95" w:rsidRPr="006F723F">
        <w:rPr>
          <w:rStyle w:val="af6"/>
        </w:rPr>
        <w:t>季节信号</w:t>
      </w:r>
      <w:r w:rsidR="005E7C95" w:rsidRPr="006F723F">
        <w:rPr>
          <w:rStyle w:val="af6"/>
          <w:rFonts w:hint="eastAsia"/>
        </w:rPr>
        <w:t>对线性回归的影响</w:t>
      </w:r>
      <w:r w:rsidR="00567CA2">
        <w:rPr>
          <w:rStyle w:val="af6"/>
          <w:rFonts w:hint="eastAsia"/>
        </w:rPr>
        <w:t>及其</w:t>
      </w:r>
      <w:r w:rsidR="005E7C95">
        <w:rPr>
          <w:rStyle w:val="af6"/>
          <w:rFonts w:hint="eastAsia"/>
        </w:rPr>
        <w:t>被</w:t>
      </w:r>
      <w:r w:rsidR="005E7C95">
        <w:rPr>
          <w:rStyle w:val="af6"/>
          <w:rFonts w:hint="eastAsia"/>
        </w:rPr>
        <w:t>LWLR</w:t>
      </w:r>
      <w:r w:rsidR="005E7C95">
        <w:rPr>
          <w:rStyle w:val="af6"/>
          <w:rFonts w:hint="eastAsia"/>
        </w:rPr>
        <w:t>的边缘效应放大，</w:t>
      </w:r>
      <w:r w:rsidR="005E7C95" w:rsidRPr="006F723F">
        <w:rPr>
          <w:rStyle w:val="af6"/>
        </w:rPr>
        <w:t>是</w:t>
      </w:r>
      <w:r w:rsidR="005E7C95" w:rsidRPr="006F723F">
        <w:rPr>
          <w:rStyle w:val="af6"/>
          <w:rFonts w:hint="eastAsia"/>
        </w:rPr>
        <w:t>造成</w:t>
      </w:r>
      <w:r w:rsidR="005E7C95" w:rsidRPr="006F723F">
        <w:rPr>
          <w:rStyle w:val="af6"/>
        </w:rPr>
        <w:t>M-1A</w:t>
      </w:r>
      <w:r w:rsidR="005E7C95" w:rsidRPr="006F723F">
        <w:rPr>
          <w:rStyle w:val="af6"/>
          <w:rFonts w:hint="eastAsia"/>
        </w:rPr>
        <w:t>和</w:t>
      </w:r>
      <w:r w:rsidR="005E7C95" w:rsidRPr="006F723F">
        <w:rPr>
          <w:rStyle w:val="af6"/>
          <w:rFonts w:hint="eastAsia"/>
        </w:rPr>
        <w:t>M</w:t>
      </w:r>
      <w:r w:rsidR="005E7C95" w:rsidRPr="006F723F">
        <w:rPr>
          <w:rStyle w:val="af6"/>
        </w:rPr>
        <w:t>-1B</w:t>
      </w:r>
      <w:r w:rsidR="005E7C95" w:rsidRPr="006F723F">
        <w:rPr>
          <w:rStyle w:val="af6"/>
          <w:rFonts w:hint="eastAsia"/>
        </w:rPr>
        <w:t>输出</w:t>
      </w:r>
      <w:r w:rsidR="005E7C95" w:rsidRPr="006F723F">
        <w:rPr>
          <w:rStyle w:val="af6"/>
        </w:rPr>
        <w:t>差异的</w:t>
      </w:r>
      <w:r w:rsidR="005E7C95" w:rsidRPr="006F723F">
        <w:rPr>
          <w:rStyle w:val="af6"/>
          <w:rFonts w:hint="eastAsia"/>
        </w:rPr>
        <w:t>重要</w:t>
      </w:r>
      <w:r w:rsidR="005E7C95" w:rsidRPr="006F723F">
        <w:rPr>
          <w:rStyle w:val="af6"/>
        </w:rPr>
        <w:t>原因</w:t>
      </w:r>
      <w:bookmarkEnd w:id="96"/>
      <w:r w:rsidR="00DA4BD5">
        <w:rPr>
          <w:rFonts w:hint="eastAsia"/>
        </w:rPr>
        <w:t>.</w:t>
      </w:r>
      <w:r w:rsidR="00AA7D85">
        <w:t xml:space="preserve"> </w:t>
      </w:r>
      <w:r w:rsidR="00C136FA" w:rsidRPr="00C136FA">
        <w:rPr>
          <w:rFonts w:hint="eastAsia"/>
          <w:highlight w:val="yellow"/>
        </w:rPr>
        <w:t>待</w:t>
      </w:r>
      <w:r w:rsidR="00AA7D85" w:rsidRPr="00034A5A">
        <w:rPr>
          <w:rFonts w:hint="eastAsia"/>
          <w:highlight w:val="yellow"/>
        </w:rPr>
        <w:t>补充：对</w:t>
      </w:r>
      <w:r w:rsidR="00AA7D85" w:rsidRPr="00034A5A">
        <w:rPr>
          <w:rFonts w:hint="eastAsia"/>
          <w:highlight w:val="yellow"/>
        </w:rPr>
        <w:t>M</w:t>
      </w:r>
      <w:r w:rsidR="00AA7D85" w:rsidRPr="00034A5A">
        <w:rPr>
          <w:highlight w:val="yellow"/>
        </w:rPr>
        <w:t>-1</w:t>
      </w:r>
      <w:r w:rsidR="00AA7D85" w:rsidRPr="00034A5A">
        <w:rPr>
          <w:rFonts w:hint="eastAsia"/>
          <w:highlight w:val="yellow"/>
        </w:rPr>
        <w:t>A</w:t>
      </w:r>
      <w:r w:rsidR="00AA7D85" w:rsidRPr="00034A5A">
        <w:rPr>
          <w:rFonts w:hint="eastAsia"/>
          <w:highlight w:val="yellow"/>
        </w:rPr>
        <w:t>和</w:t>
      </w:r>
      <w:r w:rsidR="00AA7D85" w:rsidRPr="00034A5A">
        <w:rPr>
          <w:rFonts w:hint="eastAsia"/>
          <w:highlight w:val="yellow"/>
        </w:rPr>
        <w:t>M</w:t>
      </w:r>
      <w:r w:rsidR="00AA7D85" w:rsidRPr="00034A5A">
        <w:rPr>
          <w:highlight w:val="yellow"/>
        </w:rPr>
        <w:t>-1</w:t>
      </w:r>
      <w:r w:rsidR="00AA7D85" w:rsidRPr="00034A5A">
        <w:rPr>
          <w:rFonts w:hint="eastAsia"/>
          <w:highlight w:val="yellow"/>
        </w:rPr>
        <w:t>B</w:t>
      </w:r>
      <w:r w:rsidR="00AA7D85" w:rsidRPr="00034A5A">
        <w:rPr>
          <w:rFonts w:hint="eastAsia"/>
          <w:highlight w:val="yellow"/>
        </w:rPr>
        <w:t>的输出季节信号差异最大位置的分析</w:t>
      </w:r>
      <w:r w:rsidR="00AA7D85">
        <w:rPr>
          <w:rFonts w:hint="eastAsia"/>
        </w:rPr>
        <w:t>.</w:t>
      </w:r>
    </w:p>
    <w:p w14:paraId="2B58074F" w14:textId="44198687" w:rsidR="00B02AA0" w:rsidRDefault="006003CB" w:rsidP="008953B8">
      <w:pPr>
        <w:pStyle w:val="a2"/>
      </w:pPr>
      <w:r>
        <w:rPr>
          <w:rFonts w:hint="eastAsia"/>
        </w:rPr>
        <w:lastRenderedPageBreak/>
        <w:t>M</w:t>
      </w:r>
      <w:r>
        <w:t>-1</w:t>
      </w:r>
      <w:r>
        <w:rPr>
          <w:rFonts w:hint="eastAsia"/>
        </w:rPr>
        <w:t>A</w:t>
      </w:r>
      <w:r w:rsidR="005706CA"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706CA">
        <w:rPr>
          <w:rFonts w:hint="eastAsia"/>
        </w:rPr>
        <w:t>在</w:t>
      </w:r>
      <w:r w:rsidR="005706CA">
        <w:rPr>
          <w:rFonts w:hint="eastAsia"/>
        </w:rPr>
        <w:t>ERSST</w:t>
      </w:r>
      <w:r w:rsidR="005706CA">
        <w:rPr>
          <w:rFonts w:hint="eastAsia"/>
        </w:rPr>
        <w:t>算例中，</w:t>
      </w:r>
      <w:r w:rsidR="008953B8">
        <w:t>M-1A</w:t>
      </w:r>
      <w:r w:rsidR="008953B8">
        <w:t>对</w:t>
      </w:r>
      <w:r w:rsidR="008953B8">
        <w:t>M-2</w:t>
      </w:r>
      <w:r w:rsidR="0072474F">
        <w:rPr>
          <w:rFonts w:hint="eastAsia"/>
        </w:rPr>
        <w:t>的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</w:t>
      </w:r>
      <w:r w:rsidR="00267BE8">
        <w:rPr>
          <w:rFonts w:hint="eastAsia"/>
        </w:rPr>
        <w:t>的最值分布</w:t>
      </w:r>
      <w:r w:rsidR="00B02AA0">
        <w:rPr>
          <w:rFonts w:hint="eastAsia"/>
        </w:rPr>
        <w:t>（</w:t>
      </w:r>
      <w:r w:rsidR="00B02AA0">
        <w:fldChar w:fldCharType="begin"/>
      </w:r>
      <w:r w:rsidR="00B02AA0">
        <w:instrText xml:space="preserve"> REF _Ref109491602 \h </w:instrText>
      </w:r>
      <w:r w:rsidR="00B02AA0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2</w:t>
      </w:r>
      <w:r w:rsidR="00B02AA0">
        <w:fldChar w:fldCharType="end"/>
      </w:r>
      <w:r w:rsidR="00B02AA0">
        <w:rPr>
          <w:rFonts w:hint="eastAsia"/>
        </w:rPr>
        <w:t>）</w:t>
      </w:r>
      <w:r w:rsidR="008953B8">
        <w:t>类似于对</w:t>
      </w:r>
      <w:r w:rsidR="008953B8">
        <w:t>M-1B</w:t>
      </w:r>
      <w:r w:rsidR="008953B8">
        <w:t>的（</w:t>
      </w:r>
      <w:r w:rsidR="00BB1E65">
        <w:fldChar w:fldCharType="begin"/>
      </w:r>
      <w:r w:rsidR="00BB1E65">
        <w:instrText xml:space="preserve"> REF _Ref109491265 \h </w:instrText>
      </w:r>
      <w:r w:rsidR="00BB1E65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1</w:t>
      </w:r>
      <w:r w:rsidR="00BB1E65">
        <w:fldChar w:fldCharType="end"/>
      </w:r>
      <w:r w:rsidR="008953B8">
        <w:t>）</w:t>
      </w:r>
      <w:r w:rsidR="009D1F90">
        <w:rPr>
          <w:rFonts w:hint="eastAsia"/>
        </w:rPr>
        <w:t>；这是因为，</w:t>
      </w:r>
      <w:r w:rsidR="008953B8">
        <w:t>M-1B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小</w:t>
      </w:r>
      <w:r w:rsidR="00DB197A">
        <w:t>（</w:t>
      </w:r>
      <w:r w:rsidR="00DB197A">
        <w:fldChar w:fldCharType="begin"/>
      </w:r>
      <w:r w:rsidR="00DB197A">
        <w:instrText xml:space="preserve"> REF _Ref109491603 \h </w:instrText>
      </w:r>
      <w:r w:rsidR="00DB197A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3</w:t>
      </w:r>
      <w:r w:rsidR="00DB197A">
        <w:fldChar w:fldCharType="end"/>
      </w:r>
      <w:r w:rsidR="00DB197A">
        <w:t>）</w:t>
      </w:r>
      <w:r w:rsidR="008953B8">
        <w:t>，最大仅约</w:t>
      </w:r>
      <w:r w:rsidR="008953B8">
        <w:t>0.01</w:t>
      </w:r>
      <w:r w:rsidR="00DB197A">
        <w:t>3</w:t>
      </w:r>
      <w:r w:rsidR="008953B8">
        <w:t>℃</w:t>
      </w:r>
      <w:r w:rsidR="00DB197A">
        <w:rPr>
          <w:rFonts w:hint="eastAsia"/>
        </w:rPr>
        <w:t>（</w:t>
      </w:r>
      <w:r w:rsidR="00DB197A">
        <w:t>12</w:t>
      </w:r>
      <w:r w:rsidR="00DB197A" w:rsidRPr="00B86B9C">
        <w:t>°</w:t>
      </w:r>
      <w:r w:rsidR="00DB197A">
        <w:rPr>
          <w:rFonts w:hint="eastAsia"/>
        </w:rPr>
        <w:t>S,</w:t>
      </w:r>
      <w:r w:rsidR="00DB197A">
        <w:t xml:space="preserve"> </w:t>
      </w:r>
      <w:r w:rsidR="00DB197A" w:rsidRPr="00B86B9C">
        <w:t>1</w:t>
      </w:r>
      <w:r w:rsidR="00DB197A">
        <w:t>4</w:t>
      </w:r>
      <w:r w:rsidR="00DB197A" w:rsidRPr="00B86B9C">
        <w:t>°E</w:t>
      </w:r>
      <w:r w:rsidR="00DB197A">
        <w:rPr>
          <w:rFonts w:hint="eastAsia"/>
        </w:rPr>
        <w:t>）</w:t>
      </w:r>
      <w:r w:rsidR="006A0E09">
        <w:rPr>
          <w:rFonts w:hint="eastAsia"/>
        </w:rPr>
        <w:t>，其</w:t>
      </w:r>
      <w:r w:rsidR="00F45E9E">
        <w:rPr>
          <w:rFonts w:hint="eastAsia"/>
        </w:rPr>
        <w:t>可能的</w:t>
      </w:r>
      <w:r w:rsidR="006A0E09">
        <w:rPr>
          <w:rFonts w:hint="eastAsia"/>
        </w:rPr>
        <w:t>原因将在</w:t>
      </w:r>
      <w:r w:rsidR="00692270">
        <w:rPr>
          <w:rFonts w:hint="eastAsia"/>
        </w:rPr>
        <w:t>后面</w:t>
      </w:r>
      <w:r w:rsidR="006A0E09">
        <w:rPr>
          <w:rFonts w:hint="eastAsia"/>
        </w:rPr>
        <w:t>分析</w:t>
      </w:r>
      <w:r w:rsidR="006A0E09">
        <w:rPr>
          <w:rFonts w:hint="eastAsia"/>
        </w:rPr>
        <w:t>.</w:t>
      </w:r>
    </w:p>
    <w:p w14:paraId="79F4C5DC" w14:textId="56560948" w:rsidR="008953B8" w:rsidRPr="00941CFC" w:rsidRDefault="005706C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 w:rsidR="00311D89">
        <w:rPr>
          <w:rFonts w:hint="eastAsia"/>
        </w:rPr>
        <w:t xml:space="preserve"> </w:t>
      </w:r>
      <w:r w:rsidR="00997A3D">
        <w:t>在</w:t>
      </w:r>
      <w:r w:rsidR="00997A3D">
        <w:t>ERSST</w:t>
      </w:r>
      <w:r w:rsidR="00997A3D">
        <w:t>算例中，</w:t>
      </w:r>
      <w:r w:rsidR="00997A3D">
        <w:t>M-2S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大</w:t>
      </w:r>
      <w:r w:rsidR="0057210F">
        <w:t>（</w:t>
      </w:r>
      <w:r w:rsidR="0057210F">
        <w:fldChar w:fldCharType="begin"/>
      </w:r>
      <w:r w:rsidR="0057210F">
        <w:instrText xml:space="preserve"> REF _Ref109491604 \h </w:instrText>
      </w:r>
      <w:r w:rsidR="0057210F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4</w:t>
      </w:r>
      <w:r w:rsidR="0057210F">
        <w:fldChar w:fldCharType="end"/>
      </w:r>
      <w:r w:rsidR="0057210F">
        <w:t>）</w:t>
      </w:r>
      <w:r w:rsidR="0057210F">
        <w:rPr>
          <w:rFonts w:hint="eastAsia"/>
        </w:rPr>
        <w:t>，</w:t>
      </w:r>
      <w:r w:rsidR="006769E3">
        <w:rPr>
          <w:rFonts w:hint="eastAsia"/>
        </w:rPr>
        <w:t>空间分布</w:t>
      </w:r>
      <w:r w:rsidR="00F544E4">
        <w:rPr>
          <w:rFonts w:hint="eastAsia"/>
        </w:rPr>
        <w:t>类似于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B</w:t>
      </w:r>
      <w:r w:rsidR="00F544E4">
        <w:rPr>
          <w:rFonts w:hint="eastAsia"/>
        </w:rPr>
        <w:t>和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A</w:t>
      </w:r>
      <w:r w:rsidR="00F544E4">
        <w:rPr>
          <w:rFonts w:hint="eastAsia"/>
        </w:rPr>
        <w:t>的</w:t>
      </w:r>
      <w:r w:rsidR="006769E3">
        <w:rPr>
          <w:rFonts w:hint="eastAsia"/>
        </w:rPr>
        <w:t>输出</w:t>
      </w:r>
      <w:r w:rsidR="006769E3">
        <w:rPr>
          <w:rFonts w:hint="eastAsia"/>
        </w:rPr>
        <w:t>r</w:t>
      </w:r>
      <w:r w:rsidR="006769E3">
        <w:t>esidual</w:t>
      </w:r>
      <w:r w:rsidR="006769E3">
        <w:rPr>
          <w:rFonts w:hint="eastAsia"/>
        </w:rPr>
        <w:t>差异（</w:t>
      </w:r>
      <w:r w:rsidR="00F544E4">
        <w:fldChar w:fldCharType="begin"/>
      </w:r>
      <w:r w:rsidR="00F544E4">
        <w:instrText xml:space="preserve"> REF _Ref109491265 \h </w:instrText>
      </w:r>
      <w:r w:rsidR="00F544E4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1</w:t>
      </w:r>
      <w:r w:rsidR="00F544E4">
        <w:fldChar w:fldCharType="end"/>
      </w:r>
      <w:r w:rsidR="00F544E4">
        <w:rPr>
          <w:rFonts w:hint="eastAsia"/>
        </w:rPr>
        <w:t>）</w:t>
      </w:r>
      <w:r w:rsidR="008953B8">
        <w:t>，</w:t>
      </w:r>
      <w:r w:rsidR="00792FE8">
        <w:t>差异</w:t>
      </w:r>
      <w:r w:rsidR="00792FE8">
        <w:rPr>
          <w:rFonts w:hint="eastAsia"/>
        </w:rPr>
        <w:t>较大</w:t>
      </w:r>
      <w:r w:rsidR="00792FE8">
        <w:t>区域</w:t>
      </w:r>
      <w:r w:rsidR="00997A3D">
        <w:rPr>
          <w:rFonts w:hint="eastAsia"/>
        </w:rPr>
        <w:t>同样</w:t>
      </w:r>
      <w:r w:rsidR="00792FE8">
        <w:t>出现在北半球两个西边界暖流的延伸区</w:t>
      </w:r>
      <w:r w:rsidR="00792FE8">
        <w:rPr>
          <w:rFonts w:hint="eastAsia"/>
        </w:rPr>
        <w:t>，</w:t>
      </w:r>
      <w:r w:rsidR="006769E3">
        <w:rPr>
          <w:rFonts w:hint="eastAsia"/>
        </w:rPr>
        <w:t>但</w:t>
      </w:r>
      <w:r w:rsidR="00792FE8">
        <w:rPr>
          <w:rFonts w:hint="eastAsia"/>
        </w:rPr>
        <w:t>差值更大，</w:t>
      </w:r>
      <w:r w:rsidR="008953B8">
        <w:t>最大可达约</w:t>
      </w:r>
      <w:r w:rsidR="008953B8">
        <w:t>0.</w:t>
      </w:r>
      <w:r w:rsidR="00DB197A">
        <w:t>8</w:t>
      </w:r>
      <w:r w:rsidR="00F544E4">
        <w:t>3</w:t>
      </w:r>
      <w:r w:rsidR="008953B8">
        <w:t>℃</w:t>
      </w:r>
      <w:r w:rsidR="00DB197A">
        <w:rPr>
          <w:rFonts w:hint="eastAsia"/>
        </w:rPr>
        <w:t>（</w:t>
      </w:r>
      <w:r w:rsidR="00DB197A">
        <w:t>58</w:t>
      </w:r>
      <w:r w:rsidR="00DB197A" w:rsidRPr="00B86B9C">
        <w:t>°N</w:t>
      </w:r>
      <w:r w:rsidR="00DB197A">
        <w:rPr>
          <w:rFonts w:hint="eastAsia"/>
        </w:rPr>
        <w:t>,</w:t>
      </w:r>
      <w:r w:rsidR="00DB197A">
        <w:t xml:space="preserve"> 88</w:t>
      </w:r>
      <w:r w:rsidR="00DB197A" w:rsidRPr="00B86B9C">
        <w:t>°</w:t>
      </w:r>
      <w:r w:rsidR="00DB197A">
        <w:rPr>
          <w:rFonts w:hint="eastAsia"/>
        </w:rPr>
        <w:t>W</w:t>
      </w:r>
      <w:r w:rsidR="00DB197A">
        <w:rPr>
          <w:rFonts w:hint="eastAsia"/>
        </w:rPr>
        <w:t>）</w:t>
      </w:r>
      <w:r w:rsidR="008953B8">
        <w:t>.</w:t>
      </w:r>
      <w:r w:rsidR="0057210F">
        <w:t xml:space="preserve"> </w:t>
      </w:r>
      <w:r w:rsidR="006769E3">
        <w:rPr>
          <w:rFonts w:hint="eastAsia"/>
        </w:rPr>
        <w:t>还注意到</w:t>
      </w:r>
      <w:r w:rsidR="0057210F">
        <w:rPr>
          <w:rFonts w:hint="eastAsia"/>
        </w:rPr>
        <w:t>，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S</w:t>
      </w:r>
      <w:r w:rsidR="0057210F">
        <w:rPr>
          <w:rFonts w:hint="eastAsia"/>
        </w:rPr>
        <w:t>方法提取的</w:t>
      </w:r>
      <w:r w:rsidR="0057210F">
        <w:t>seasonal components</w:t>
      </w:r>
      <w:r w:rsidR="0057210F">
        <w:rPr>
          <w:rFonts w:hint="eastAsia"/>
        </w:rPr>
        <w:t>与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的差异的最值分布（</w:t>
      </w:r>
      <w:r w:rsidR="0057210F">
        <w:fldChar w:fldCharType="begin"/>
      </w:r>
      <w:r w:rsidR="0057210F">
        <w:instrText xml:space="preserve"> </w:instrText>
      </w:r>
      <w:r w:rsidR="0057210F">
        <w:rPr>
          <w:rFonts w:hint="eastAsia"/>
        </w:rPr>
        <w:instrText>REF _Ref109492811 \h</w:instrText>
      </w:r>
      <w:r w:rsidR="0057210F">
        <w:instrText xml:space="preserve"> </w:instrText>
      </w:r>
      <w:r w:rsidR="0057210F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5</w:t>
      </w:r>
      <w:r w:rsidR="0057210F">
        <w:fldChar w:fldCharType="end"/>
      </w:r>
      <w:r w:rsidR="0057210F">
        <w:rPr>
          <w:rFonts w:hint="eastAsia"/>
        </w:rPr>
        <w:t>）</w:t>
      </w:r>
      <w:r w:rsidR="006769E3">
        <w:rPr>
          <w:rFonts w:hint="eastAsia"/>
        </w:rPr>
        <w:t>与</w:t>
      </w:r>
      <w:r w:rsidR="00394BA5">
        <w:rPr>
          <w:rFonts w:hint="eastAsia"/>
        </w:rPr>
        <w:t>M</w:t>
      </w:r>
      <w:r w:rsidR="00394BA5">
        <w:t>-2S</w:t>
      </w:r>
      <w:r w:rsidR="00394BA5">
        <w:rPr>
          <w:rFonts w:hint="eastAsia"/>
        </w:rPr>
        <w:t>方法与</w:t>
      </w:r>
      <w:r w:rsidR="00394BA5">
        <w:rPr>
          <w:rFonts w:hint="eastAsia"/>
        </w:rPr>
        <w:t>M</w:t>
      </w:r>
      <w:r w:rsidR="00394BA5">
        <w:t>-2</w:t>
      </w:r>
      <w:r w:rsidR="00394BA5">
        <w:rPr>
          <w:rFonts w:hint="eastAsia"/>
        </w:rPr>
        <w:t>方法输出的</w:t>
      </w:r>
      <w:r w:rsidR="00394BA5">
        <w:t>residual</w:t>
      </w:r>
      <w:r w:rsidR="00394BA5">
        <w:rPr>
          <w:rFonts w:hint="eastAsia"/>
        </w:rPr>
        <w:t>差异的最值分布（</w:t>
      </w:r>
      <w:r w:rsidR="006769E3">
        <w:fldChar w:fldCharType="begin"/>
      </w:r>
      <w:r w:rsidR="006769E3">
        <w:instrText xml:space="preserve"> REF _Ref109491604 \h </w:instrText>
      </w:r>
      <w:r w:rsidR="006769E3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4</w:t>
      </w:r>
      <w:r w:rsidR="006769E3">
        <w:fldChar w:fldCharType="end"/>
      </w:r>
      <w:r w:rsidR="00394BA5">
        <w:rPr>
          <w:rFonts w:hint="eastAsia"/>
        </w:rPr>
        <w:t>）</w:t>
      </w:r>
      <w:r w:rsidR="006769E3">
        <w:rPr>
          <w:rFonts w:hint="eastAsia"/>
        </w:rPr>
        <w:t>类似</w:t>
      </w:r>
      <w:r w:rsidR="006769E3">
        <w:rPr>
          <w:rFonts w:hint="eastAsia"/>
        </w:rPr>
        <w:t>.</w:t>
      </w:r>
      <w:r w:rsidR="00310EEC">
        <w:t xml:space="preserve"> </w:t>
      </w:r>
      <w:r w:rsidR="00310EEC">
        <w:rPr>
          <w:rFonts w:hint="eastAsia"/>
        </w:rPr>
        <w:t>考察</w:t>
      </w:r>
      <w:r w:rsidR="00CC3101">
        <w:rPr>
          <w:rFonts w:hint="eastAsia"/>
        </w:rPr>
        <w:t>M</w:t>
      </w:r>
      <w:r w:rsidR="00CC3101">
        <w:t>-2</w:t>
      </w:r>
      <w:r w:rsidR="00CC3101">
        <w:rPr>
          <w:rFonts w:hint="eastAsia"/>
        </w:rPr>
        <w:t>S</w:t>
      </w:r>
      <w:r w:rsidR="00CC3101">
        <w:rPr>
          <w:rFonts w:hint="eastAsia"/>
        </w:rPr>
        <w:t>与</w:t>
      </w:r>
      <w:r w:rsidR="00CC3101">
        <w:rPr>
          <w:rFonts w:hint="eastAsia"/>
        </w:rPr>
        <w:t>M</w:t>
      </w:r>
      <w:r w:rsidR="00CC3101">
        <w:t>-2</w:t>
      </w:r>
      <w:r w:rsidR="0036510A">
        <w:rPr>
          <w:rFonts w:hint="eastAsia"/>
        </w:rPr>
        <w:t>的输出</w:t>
      </w:r>
      <w:r w:rsidR="0036510A">
        <w:t>residual</w:t>
      </w:r>
      <w:r w:rsidR="0036510A">
        <w:rPr>
          <w:rFonts w:hint="eastAsia"/>
        </w:rPr>
        <w:t>差异最大</w:t>
      </w:r>
      <w:r w:rsidR="00A146D2">
        <w:rPr>
          <w:rFonts w:hint="eastAsia"/>
        </w:rPr>
        <w:t>处的经典分解结果（</w:t>
      </w:r>
      <w:r w:rsidR="00A146D2">
        <w:rPr>
          <w:rFonts w:hint="eastAsia"/>
        </w:rPr>
        <w:t>5</w:t>
      </w:r>
      <w:r w:rsidR="00A146D2">
        <w:t>8</w:t>
      </w:r>
      <w:r w:rsidR="00A146D2" w:rsidRPr="00B86B9C">
        <w:t>°</w:t>
      </w:r>
      <w:r w:rsidR="00A146D2">
        <w:rPr>
          <w:rFonts w:hint="eastAsia"/>
        </w:rPr>
        <w:t>N,</w:t>
      </w:r>
      <w:r w:rsidR="00A146D2">
        <w:t xml:space="preserve"> 88</w:t>
      </w:r>
      <w:r w:rsidR="00A146D2" w:rsidRPr="00B86B9C">
        <w:t>°</w:t>
      </w:r>
      <w:r w:rsidR="00A146D2">
        <w:rPr>
          <w:rFonts w:hint="eastAsia"/>
        </w:rPr>
        <w:t>W</w:t>
      </w:r>
      <w:r w:rsidR="00A146D2">
        <w:t xml:space="preserve">, </w:t>
      </w:r>
      <w:r w:rsidR="00A146D2">
        <w:fldChar w:fldCharType="begin"/>
      </w:r>
      <w:r w:rsidR="00A146D2">
        <w:instrText xml:space="preserve"> REF _Ref109850391 \h </w:instrText>
      </w:r>
      <w:r w:rsidR="00A146D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6</w:t>
      </w:r>
      <w:r w:rsidR="00A146D2">
        <w:fldChar w:fldCharType="end"/>
      </w:r>
      <w:r w:rsidR="00A146D2">
        <w:rPr>
          <w:rFonts w:hint="eastAsia"/>
        </w:rPr>
        <w:t>），</w:t>
      </w:r>
      <w:r w:rsidR="00941CFC">
        <w:rPr>
          <w:rFonts w:hint="eastAsia"/>
        </w:rPr>
        <w:t>发现两个方法的输出</w:t>
      </w:r>
      <w:r w:rsidR="00941CFC">
        <w:t>trend</w:t>
      </w:r>
      <w:r w:rsidR="00941CFC">
        <w:rPr>
          <w:rFonts w:hint="eastAsia"/>
        </w:rPr>
        <w:t>差异很小（</w:t>
      </w:r>
      <w:r w:rsidR="00941CFC">
        <w:rPr>
          <w:rFonts w:hint="eastAsia"/>
        </w:rPr>
        <w:t>~</w:t>
      </w:r>
      <w:r w:rsidR="00941CFC">
        <w:t>10</w:t>
      </w:r>
      <w:r w:rsidR="00941CFC" w:rsidRPr="00941CFC">
        <w:rPr>
          <w:vertAlign w:val="superscript"/>
        </w:rPr>
        <w:t>-3</w:t>
      </w:r>
      <w:r w:rsidR="00941CFC">
        <w:t>℃</w:t>
      </w:r>
      <w:r w:rsidR="00941CFC">
        <w:rPr>
          <w:rFonts w:hint="eastAsia"/>
        </w:rPr>
        <w:t>），而输出季节信号的差异</w:t>
      </w:r>
      <w:r w:rsidR="007D3820">
        <w:rPr>
          <w:rFonts w:hint="eastAsia"/>
        </w:rPr>
        <w:t>的最值</w:t>
      </w:r>
      <w:r w:rsidR="00941CFC">
        <w:rPr>
          <w:rFonts w:hint="eastAsia"/>
        </w:rPr>
        <w:t>与输出</w:t>
      </w:r>
      <w:r w:rsidR="00941CFC">
        <w:t>residual</w:t>
      </w:r>
      <w:r w:rsidR="00941CFC">
        <w:rPr>
          <w:rFonts w:hint="eastAsia"/>
        </w:rPr>
        <w:t>的差异</w:t>
      </w:r>
      <w:r w:rsidR="007D3820">
        <w:rPr>
          <w:rFonts w:hint="eastAsia"/>
        </w:rPr>
        <w:t>的最值</w:t>
      </w:r>
      <w:r w:rsidR="00941CFC">
        <w:rPr>
          <w:rFonts w:hint="eastAsia"/>
        </w:rPr>
        <w:t>同量级（</w:t>
      </w:r>
      <w:r w:rsidR="00941CFC">
        <w:rPr>
          <w:rFonts w:hint="eastAsia"/>
        </w:rPr>
        <w:t>~</w:t>
      </w:r>
      <w:r w:rsidR="00941CFC">
        <w:t>1℃</w:t>
      </w:r>
      <w:r w:rsidR="00941CFC">
        <w:rPr>
          <w:rFonts w:hint="eastAsia"/>
        </w:rPr>
        <w:t>）</w:t>
      </w:r>
      <w:r w:rsidR="00941CFC">
        <w:rPr>
          <w:rFonts w:hint="eastAsia"/>
        </w:rPr>
        <w:t>.</w:t>
      </w:r>
      <w:r w:rsidR="00941CFC">
        <w:t xml:space="preserve"> </w:t>
      </w:r>
      <w:r w:rsidR="00941CFC">
        <w:rPr>
          <w:rFonts w:hint="eastAsia"/>
        </w:rPr>
        <w:t>这些观察提示，</w:t>
      </w:r>
      <w:r w:rsidR="00941CFC" w:rsidRPr="00941CFC">
        <w:rPr>
          <w:rStyle w:val="af6"/>
          <w:rFonts w:hint="eastAsia"/>
        </w:rPr>
        <w:t>因季节周期定义的</w:t>
      </w:r>
      <w:r w:rsidR="00FE3366">
        <w:rPr>
          <w:rStyle w:val="af6"/>
          <w:rFonts w:hint="eastAsia"/>
        </w:rPr>
        <w:t>不同</w:t>
      </w:r>
      <w:r w:rsidR="00941CFC" w:rsidRPr="00941CFC">
        <w:rPr>
          <w:rStyle w:val="af6"/>
          <w:rFonts w:hint="eastAsia"/>
        </w:rPr>
        <w:t>导致的输出季节信号差异，是造成同属预估</w:t>
      </w:r>
      <w:r w:rsidR="00941CFC" w:rsidRPr="00941CFC">
        <w:rPr>
          <w:rStyle w:val="af6"/>
          <w:rFonts w:hint="eastAsia"/>
        </w:rPr>
        <w:t>-</w:t>
      </w:r>
      <w:r w:rsidR="00941CFC" w:rsidRPr="00941CFC">
        <w:rPr>
          <w:rStyle w:val="af6"/>
          <w:rFonts w:hint="eastAsia"/>
        </w:rPr>
        <w:t>校正类方法的</w:t>
      </w:r>
      <w:r w:rsidR="00941CFC" w:rsidRPr="00941CFC">
        <w:rPr>
          <w:rStyle w:val="af6"/>
          <w:rFonts w:hint="eastAsia"/>
        </w:rPr>
        <w:t>M</w:t>
      </w:r>
      <w:r w:rsidR="00941CFC" w:rsidRPr="00941CFC">
        <w:rPr>
          <w:rStyle w:val="af6"/>
        </w:rPr>
        <w:t>-2</w:t>
      </w:r>
      <w:r w:rsidR="00941CFC" w:rsidRPr="00941CFC">
        <w:rPr>
          <w:rStyle w:val="af6"/>
          <w:rFonts w:hint="eastAsia"/>
        </w:rPr>
        <w:t>和</w:t>
      </w:r>
      <w:r w:rsidR="00941CFC" w:rsidRPr="00941CFC">
        <w:rPr>
          <w:rStyle w:val="af6"/>
          <w:rFonts w:hint="eastAsia"/>
        </w:rPr>
        <w:t>M</w:t>
      </w:r>
      <w:r w:rsidR="00941CFC" w:rsidRPr="00941CFC">
        <w:rPr>
          <w:rStyle w:val="af6"/>
        </w:rPr>
        <w:t>-2</w:t>
      </w:r>
      <w:r w:rsidR="00941CFC" w:rsidRPr="00941CFC">
        <w:rPr>
          <w:rStyle w:val="af6"/>
          <w:rFonts w:hint="eastAsia"/>
        </w:rPr>
        <w:t>S</w:t>
      </w:r>
      <w:r w:rsidR="00941CFC" w:rsidRPr="00941CFC">
        <w:rPr>
          <w:rStyle w:val="af6"/>
          <w:rFonts w:hint="eastAsia"/>
        </w:rPr>
        <w:t>的经典分解结果差异的主要原因</w:t>
      </w:r>
      <w:r w:rsidR="00941CFC">
        <w:rPr>
          <w:rFonts w:hint="eastAsia"/>
        </w:rPr>
        <w:t>.</w:t>
      </w:r>
    </w:p>
    <w:p w14:paraId="0604B499" w14:textId="3FF88B60" w:rsidR="00792FE8" w:rsidRPr="001316E3" w:rsidRDefault="00D1436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 w:rsidR="003953C2">
        <w:rPr>
          <w:rFonts w:hint="eastAsia"/>
        </w:rPr>
        <w:t>A</w:t>
      </w:r>
      <w:r w:rsidR="003953C2">
        <w:t xml:space="preserve">, </w:t>
      </w:r>
      <w:r w:rsidR="00714DFB">
        <w:t>M-1</w:t>
      </w:r>
      <w:r w:rsidR="003953C2">
        <w:t>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8953B8">
        <w:t>在</w:t>
      </w:r>
      <w:r w:rsidR="008953B8">
        <w:t>ERSST</w:t>
      </w:r>
      <w:r w:rsidR="008953B8">
        <w:t>算例中，</w:t>
      </w:r>
      <w:r w:rsidR="008953B8">
        <w:t>M-2</w:t>
      </w:r>
      <w:r w:rsidR="00D11ED8">
        <w:rPr>
          <w:rFonts w:hint="eastAsia"/>
        </w:rPr>
        <w:t>的输出</w:t>
      </w:r>
      <w:r w:rsidR="00D11ED8">
        <w:t>residual</w:t>
      </w:r>
      <w:r w:rsidR="008953B8">
        <w:t>非常接近</w:t>
      </w:r>
      <w:r w:rsidR="008953B8">
        <w:t>M-1B</w:t>
      </w:r>
      <w:r w:rsidR="00D11ED8">
        <w:rPr>
          <w:rFonts w:hint="eastAsia"/>
        </w:rPr>
        <w:t>的</w:t>
      </w:r>
      <w:r w:rsidR="00A54976">
        <w:t>（</w:t>
      </w:r>
      <w:r w:rsidR="00A54976">
        <w:fldChar w:fldCharType="begin"/>
      </w:r>
      <w:r w:rsidR="00A54976">
        <w:instrText xml:space="preserve"> REF _Ref109491603 \h </w:instrText>
      </w:r>
      <w:r w:rsidR="00A54976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3</w:t>
      </w:r>
      <w:r w:rsidR="00A54976">
        <w:fldChar w:fldCharType="end"/>
      </w:r>
      <w:r w:rsidR="00A54976">
        <w:t>）</w:t>
      </w:r>
      <w:r w:rsidR="00012BEA">
        <w:rPr>
          <w:rFonts w:hint="eastAsia"/>
        </w:rPr>
        <w:t>，</w:t>
      </w:r>
      <w:r w:rsidR="00DE24C6">
        <w:rPr>
          <w:rFonts w:hint="eastAsia"/>
        </w:rPr>
        <w:t>差异最大</w:t>
      </w:r>
      <w:r w:rsidR="00DE24C6">
        <w:t>约</w:t>
      </w:r>
      <w:r w:rsidR="00DE24C6">
        <w:t>0.013℃</w:t>
      </w:r>
      <w:r w:rsidR="00DE24C6">
        <w:rPr>
          <w:rFonts w:hint="eastAsia"/>
        </w:rPr>
        <w:t>（</w:t>
      </w:r>
      <w:r w:rsidR="00DE24C6">
        <w:t>12</w:t>
      </w:r>
      <w:r w:rsidR="00DE24C6" w:rsidRPr="00B86B9C">
        <w:t>°</w:t>
      </w:r>
      <w:r w:rsidR="00DE24C6">
        <w:rPr>
          <w:rFonts w:hint="eastAsia"/>
        </w:rPr>
        <w:t>S,</w:t>
      </w:r>
      <w:r w:rsidR="00DE24C6">
        <w:t xml:space="preserve"> </w:t>
      </w:r>
      <w:r w:rsidR="00DE24C6" w:rsidRPr="00B86B9C">
        <w:t>1</w:t>
      </w:r>
      <w:r w:rsidR="00DE24C6">
        <w:t>4</w:t>
      </w:r>
      <w:r w:rsidR="00DE24C6" w:rsidRPr="00B86B9C">
        <w:t>°E</w:t>
      </w:r>
      <w:r w:rsidR="00DE24C6">
        <w:rPr>
          <w:rFonts w:hint="eastAsia"/>
        </w:rPr>
        <w:t>）；</w:t>
      </w:r>
      <w:r w:rsidR="008953B8">
        <w:t>但远离</w:t>
      </w:r>
      <w:r w:rsidR="008953B8">
        <w:t>M-1A</w:t>
      </w:r>
      <w:r w:rsidR="00D11ED8">
        <w:rPr>
          <w:rFonts w:hint="eastAsia"/>
        </w:rPr>
        <w:t>的</w:t>
      </w:r>
      <w:r w:rsidR="00012BEA">
        <w:t>（</w:t>
      </w:r>
      <w:r w:rsidR="00012BEA">
        <w:fldChar w:fldCharType="begin"/>
      </w:r>
      <w:r w:rsidR="00012BEA">
        <w:instrText xml:space="preserve"> REF _Ref109491602 \h </w:instrText>
      </w:r>
      <w:r w:rsidR="00012BEA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2</w:t>
      </w:r>
      <w:r w:rsidR="00012BEA">
        <w:fldChar w:fldCharType="end"/>
      </w:r>
      <w:r w:rsidR="00012BEA">
        <w:t>）</w:t>
      </w:r>
      <w:r w:rsidR="008953B8">
        <w:t>，差异最大约</w:t>
      </w:r>
      <w:r w:rsidR="008953B8">
        <w:t>0.</w:t>
      </w:r>
      <w:r w:rsidR="00DE24C6">
        <w:t>2</w:t>
      </w:r>
      <w:r w:rsidR="00714DFB">
        <w:t>8</w:t>
      </w:r>
      <w:r w:rsidR="008953B8">
        <w:t>℃</w:t>
      </w:r>
      <w:r w:rsidR="00DE24C6">
        <w:rPr>
          <w:rFonts w:hint="eastAsia"/>
        </w:rPr>
        <w:t>（</w:t>
      </w:r>
      <w:r w:rsidR="00DE24C6" w:rsidRPr="00B86B9C">
        <w:t>40°N</w:t>
      </w:r>
      <w:r w:rsidR="00DE24C6">
        <w:rPr>
          <w:rFonts w:hint="eastAsia"/>
        </w:rPr>
        <w:t>,</w:t>
      </w:r>
      <w:r w:rsidR="00DE24C6">
        <w:t xml:space="preserve"> </w:t>
      </w:r>
      <w:r w:rsidR="00DE24C6" w:rsidRPr="00B86B9C">
        <w:t>120°E</w:t>
      </w:r>
      <w:r w:rsidR="00DE24C6">
        <w:rPr>
          <w:rFonts w:hint="eastAsia"/>
        </w:rPr>
        <w:t>）</w:t>
      </w:r>
      <w:r w:rsidR="00D11ED8">
        <w:rPr>
          <w:rFonts w:hint="eastAsia"/>
        </w:rPr>
        <w:t>.</w:t>
      </w:r>
      <w:r w:rsidR="000D0337">
        <w:t xml:space="preserve"> </w:t>
      </w:r>
      <w:r w:rsidR="000D0337">
        <w:rPr>
          <w:rFonts w:hint="eastAsia"/>
        </w:rPr>
        <w:t>这</w:t>
      </w:r>
      <w:r w:rsidR="003953C2">
        <w:rPr>
          <w:rFonts w:hint="eastAsia"/>
        </w:rPr>
        <w:t>个观察</w:t>
      </w:r>
      <w:r w:rsidR="000D0337">
        <w:rPr>
          <w:rFonts w:hint="eastAsia"/>
        </w:rPr>
        <w:t>提示</w:t>
      </w:r>
      <w:r w:rsidR="0031248A">
        <w:rPr>
          <w:rFonts w:hint="eastAsia"/>
        </w:rPr>
        <w:t>：</w:t>
      </w:r>
      <w:r w:rsidR="00A81960" w:rsidRPr="00A81960">
        <w:rPr>
          <w:rStyle w:val="af6"/>
          <w:rFonts w:hint="eastAsia"/>
        </w:rPr>
        <w:t>相比于</w:t>
      </w:r>
      <w:r w:rsidR="00A81960" w:rsidRPr="00A81960">
        <w:rPr>
          <w:rStyle w:val="af6"/>
          <w:rFonts w:hint="eastAsia"/>
        </w:rPr>
        <w:t>M</w:t>
      </w:r>
      <w:r w:rsidR="00A81960" w:rsidRPr="00A81960">
        <w:rPr>
          <w:rStyle w:val="af6"/>
        </w:rPr>
        <w:t>-1A</w:t>
      </w:r>
      <w:r w:rsidR="00A81960" w:rsidRPr="00A81960">
        <w:rPr>
          <w:rStyle w:val="af6"/>
        </w:rPr>
        <w:t>，</w:t>
      </w:r>
      <w:r w:rsidR="000D0337" w:rsidRPr="00A81960">
        <w:rPr>
          <w:rStyle w:val="af6"/>
          <w:rFonts w:hint="eastAsia"/>
        </w:rPr>
        <w:t>M</w:t>
      </w:r>
      <w:r w:rsidR="000D0337" w:rsidRPr="00A81960">
        <w:rPr>
          <w:rStyle w:val="af6"/>
        </w:rPr>
        <w:t>-1B</w:t>
      </w:r>
      <w:r w:rsidR="000D0337" w:rsidRPr="00A81960">
        <w:rPr>
          <w:rStyle w:val="af6"/>
        </w:rPr>
        <w:t>可取得</w:t>
      </w:r>
      <w:r w:rsidR="00A81960" w:rsidRPr="00A81960">
        <w:rPr>
          <w:rStyle w:val="af6"/>
        </w:rPr>
        <w:t>更接近</w:t>
      </w:r>
      <w:r w:rsidR="000D0337" w:rsidRPr="00A81960">
        <w:rPr>
          <w:rStyle w:val="af6"/>
        </w:rPr>
        <w:t>预估</w:t>
      </w:r>
      <w:r w:rsidR="000D0337" w:rsidRPr="00A81960">
        <w:rPr>
          <w:rStyle w:val="af6"/>
          <w:rFonts w:hint="eastAsia"/>
        </w:rPr>
        <w:t>-</w:t>
      </w:r>
      <w:r w:rsidR="000D0337" w:rsidRPr="00A81960">
        <w:rPr>
          <w:rStyle w:val="af6"/>
        </w:rPr>
        <w:t>校正方法的效果</w:t>
      </w:r>
      <w:r w:rsidR="000D0337">
        <w:rPr>
          <w:rFonts w:hint="eastAsia"/>
        </w:rPr>
        <w:t>；或者说，</w:t>
      </w:r>
      <w:r w:rsidR="000D0337" w:rsidRPr="00714DFB">
        <w:rPr>
          <w:rStyle w:val="af6"/>
          <w:rFonts w:hint="eastAsia"/>
        </w:rPr>
        <w:t>以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1B</w:t>
      </w:r>
      <w:r w:rsidR="000D0337" w:rsidRPr="00714DFB">
        <w:rPr>
          <w:rStyle w:val="af6"/>
        </w:rPr>
        <w:t>为参考，</w:t>
      </w:r>
      <w:r w:rsidR="000D0337" w:rsidRPr="00714DFB">
        <w:rPr>
          <w:rStyle w:val="af6"/>
          <w:rFonts w:hint="eastAsia"/>
        </w:rPr>
        <w:t>本文采取的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2</w:t>
      </w:r>
      <w:r w:rsidR="000D0337" w:rsidRPr="00714DFB">
        <w:rPr>
          <w:rStyle w:val="af6"/>
        </w:rPr>
        <w:t>系列方法</w:t>
      </w:r>
      <w:r w:rsidR="000D0337" w:rsidRPr="00714DFB">
        <w:rPr>
          <w:rStyle w:val="af6"/>
          <w:rFonts w:hint="eastAsia"/>
        </w:rPr>
        <w:t>的校正收益不明显</w:t>
      </w:r>
      <w:r w:rsidR="000D0337">
        <w:rPr>
          <w:rFonts w:hint="eastAsia"/>
        </w:rPr>
        <w:t>.</w:t>
      </w:r>
    </w:p>
    <w:p w14:paraId="297DC69B" w14:textId="71E404DB" w:rsidR="00993938" w:rsidRDefault="003953C2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 xml:space="preserve">, </w:t>
      </w:r>
      <w:r w:rsidR="00714DFB">
        <w:t>M-1</w:t>
      </w:r>
      <w:r>
        <w:t>B</w:t>
      </w:r>
      <w:r w:rsidR="00714DFB">
        <w:rPr>
          <w:rFonts w:hint="eastAsia"/>
        </w:rPr>
        <w:t>,</w:t>
      </w:r>
      <w:r w:rsidR="00714DFB">
        <w:t xml:space="preserve"> M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7C2E68">
        <w:rPr>
          <w:rFonts w:hint="eastAsia"/>
        </w:rPr>
        <w:t>上面的结果</w:t>
      </w:r>
      <w:r w:rsidR="007C2E68">
        <w:t>启发我们，若在</w:t>
      </w:r>
      <w:r w:rsidR="007C2E68">
        <w:t>M-2</w:t>
      </w:r>
      <w:r w:rsidR="007C2E68">
        <w:t>类中，交换</w:t>
      </w:r>
      <w:r w:rsidR="007C2E68">
        <w:t>trend</w:t>
      </w:r>
      <w:r w:rsidR="007C2E68">
        <w:t>和</w:t>
      </w:r>
      <w:r w:rsidR="007C2E68">
        <w:t>season</w:t>
      </w:r>
      <w:r w:rsidR="007C2E68">
        <w:t>的估计次序</w:t>
      </w:r>
      <w:r w:rsidR="007C2E68">
        <w:rPr>
          <w:rFonts w:hint="eastAsia"/>
        </w:rPr>
        <w:t>，成为</w:t>
      </w:r>
      <w:r w:rsidR="007C2E68">
        <w:t>M-2A</w:t>
      </w:r>
      <w:r w:rsidR="007C2E68">
        <w:t>方法，是否</w:t>
      </w:r>
      <w:r w:rsidR="007C2E68">
        <w:rPr>
          <w:rFonts w:hint="eastAsia"/>
        </w:rPr>
        <w:t>将</w:t>
      </w:r>
      <w:r w:rsidR="007C2E68">
        <w:t>使输出接近</w:t>
      </w:r>
      <w:r w:rsidR="007C2E68">
        <w:t>M-1A</w:t>
      </w:r>
      <w:r w:rsidR="007C2E68">
        <w:t>？</w:t>
      </w:r>
      <w:r>
        <w:t>在</w:t>
      </w:r>
      <w:r>
        <w:t>ERSST</w:t>
      </w:r>
      <w:r>
        <w:t>算例中，</w:t>
      </w:r>
      <w:r w:rsidR="00231C02">
        <w:t>M-2</w:t>
      </w:r>
      <w:r w:rsidR="007C2E68">
        <w:rPr>
          <w:rFonts w:hint="eastAsia"/>
        </w:rPr>
        <w:t>A</w:t>
      </w:r>
      <w:r w:rsidR="00231C02">
        <w:rPr>
          <w:rFonts w:hint="eastAsia"/>
        </w:rPr>
        <w:t>的输出</w:t>
      </w:r>
      <w:r w:rsidR="00231C02">
        <w:t>residual</w:t>
      </w:r>
      <w:r w:rsidR="007C2E68">
        <w:rPr>
          <w:rFonts w:hint="eastAsia"/>
        </w:rPr>
        <w:t>仍</w:t>
      </w:r>
      <w:r w:rsidR="00231C02">
        <w:t>非常接近</w:t>
      </w:r>
      <w:r w:rsidR="00231C02">
        <w:t>M-1B</w:t>
      </w:r>
      <w:r w:rsidR="00231C02">
        <w:rPr>
          <w:rFonts w:hint="eastAsia"/>
        </w:rPr>
        <w:t>的</w:t>
      </w:r>
      <w:r w:rsidR="00DE24C6">
        <w:t>（</w:t>
      </w:r>
      <w:r w:rsidR="00DE24C6">
        <w:fldChar w:fldCharType="begin"/>
      </w:r>
      <w:r w:rsidR="00DE24C6">
        <w:instrText xml:space="preserve"> REF _Ref109495939 \h </w:instrText>
      </w:r>
      <w:r w:rsidR="00DE24C6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7</w:t>
      </w:r>
      <w:r w:rsidR="00DE24C6">
        <w:fldChar w:fldCharType="end"/>
      </w:r>
      <w:r w:rsidR="00DE24C6">
        <w:t>）</w:t>
      </w:r>
      <w:r w:rsidR="00231C02">
        <w:t>，差异最大</w:t>
      </w:r>
      <w:r w:rsidR="007C2E68">
        <w:rPr>
          <w:rFonts w:hint="eastAsia"/>
        </w:rPr>
        <w:t>仅</w:t>
      </w:r>
      <w:r w:rsidR="00231C02">
        <w:t>约</w:t>
      </w:r>
      <w:r w:rsidR="00231C02">
        <w:t>0.0</w:t>
      </w:r>
      <w:r w:rsidR="00DE24C6">
        <w:t>25</w:t>
      </w:r>
      <w:r w:rsidR="00231C02">
        <w:t>℃</w:t>
      </w:r>
      <w:r w:rsidR="00DE24C6">
        <w:rPr>
          <w:rFonts w:hint="eastAsia"/>
        </w:rPr>
        <w:t>（</w:t>
      </w:r>
      <w:r w:rsidR="00DE24C6">
        <w:t>64</w:t>
      </w:r>
      <w:r w:rsidR="00DE24C6" w:rsidRPr="00B86B9C">
        <w:t>°</w:t>
      </w:r>
      <w:r w:rsidR="00DE24C6">
        <w:rPr>
          <w:rFonts w:hint="eastAsia"/>
        </w:rPr>
        <w:t>N,</w:t>
      </w:r>
      <w:r w:rsidR="00DE24C6">
        <w:t xml:space="preserve"> </w:t>
      </w:r>
      <w:r w:rsidR="00DE24C6" w:rsidRPr="00B86B9C">
        <w:t>1</w:t>
      </w:r>
      <w:r w:rsidR="00DE24C6">
        <w:t>62</w:t>
      </w:r>
      <w:r w:rsidR="00DE24C6" w:rsidRPr="00B86B9C">
        <w:t>°</w:t>
      </w:r>
      <w:r w:rsidR="00DE24C6">
        <w:rPr>
          <w:rFonts w:hint="eastAsia"/>
        </w:rPr>
        <w:t>W</w:t>
      </w:r>
      <w:r w:rsidR="00DE24C6">
        <w:rPr>
          <w:rFonts w:hint="eastAsia"/>
        </w:rPr>
        <w:t>）</w:t>
      </w:r>
      <w:r w:rsidR="00231C02">
        <w:rPr>
          <w:rFonts w:hint="eastAsia"/>
        </w:rPr>
        <w:t>；</w:t>
      </w:r>
      <w:r w:rsidR="007C2E68">
        <w:rPr>
          <w:rFonts w:hint="eastAsia"/>
        </w:rPr>
        <w:t>但仍</w:t>
      </w:r>
      <w:r w:rsidR="00231C02">
        <w:t>远离</w:t>
      </w:r>
      <w:r w:rsidR="00231C02">
        <w:t>M-1A</w:t>
      </w:r>
      <w:r w:rsidR="00231C02">
        <w:rPr>
          <w:rFonts w:hint="eastAsia"/>
        </w:rPr>
        <w:t>的</w:t>
      </w:r>
      <w:r w:rsidR="00637868">
        <w:t>（</w:t>
      </w:r>
      <w:r w:rsidR="00637868">
        <w:fldChar w:fldCharType="begin"/>
      </w:r>
      <w:r w:rsidR="00637868">
        <w:instrText xml:space="preserve"> REF _Ref109495947 \h </w:instrText>
      </w:r>
      <w:r w:rsidR="00637868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6</w:t>
      </w:r>
      <w:r w:rsidR="00637868">
        <w:fldChar w:fldCharType="end"/>
      </w:r>
      <w:r w:rsidR="00637868">
        <w:t>）</w:t>
      </w:r>
      <w:r w:rsidR="00231C02">
        <w:t>，差异最大约</w:t>
      </w:r>
      <w:r w:rsidR="00231C02">
        <w:t>0.</w:t>
      </w:r>
      <w:r w:rsidR="002342A5">
        <w:t>2</w:t>
      </w:r>
      <w:r w:rsidR="00231C02">
        <w:t>8℃</w:t>
      </w:r>
      <w:r w:rsidR="00637868">
        <w:rPr>
          <w:rFonts w:hint="eastAsia"/>
        </w:rPr>
        <w:t>（</w:t>
      </w:r>
      <w:r w:rsidR="002342A5">
        <w:t>40</w:t>
      </w:r>
      <w:r w:rsidR="002342A5" w:rsidRPr="00B86B9C">
        <w:t>°</w:t>
      </w:r>
      <w:r w:rsidR="002342A5">
        <w:rPr>
          <w:rFonts w:hint="eastAsia"/>
        </w:rPr>
        <w:t>N,</w:t>
      </w:r>
      <w:r w:rsidR="002342A5">
        <w:t xml:space="preserve"> </w:t>
      </w:r>
      <w:r w:rsidR="002342A5" w:rsidRPr="00B86B9C">
        <w:t>1</w:t>
      </w:r>
      <w:r w:rsidR="002342A5">
        <w:t>20</w:t>
      </w:r>
      <w:r w:rsidR="002342A5" w:rsidRPr="00B86B9C">
        <w:t>°</w:t>
      </w:r>
      <w:r w:rsidR="002342A5">
        <w:rPr>
          <w:rFonts w:hint="eastAsia"/>
        </w:rPr>
        <w:t>E</w:t>
      </w:r>
      <w:r w:rsidR="00637868">
        <w:rPr>
          <w:rFonts w:hint="eastAsia"/>
        </w:rPr>
        <w:t>）</w:t>
      </w:r>
      <w:r w:rsidR="00231C02">
        <w:rPr>
          <w:rFonts w:hint="eastAsia"/>
        </w:rPr>
        <w:t>.</w:t>
      </w:r>
      <w:r w:rsidR="007C2E68">
        <w:t xml:space="preserve"> </w:t>
      </w:r>
      <w:r w:rsidR="007C2E68">
        <w:rPr>
          <w:rFonts w:hint="eastAsia"/>
        </w:rPr>
        <w:t>与</w:t>
      </w:r>
      <w:proofErr w:type="gramStart"/>
      <w:r w:rsidR="007C2E68">
        <w:rPr>
          <w:rFonts w:hint="eastAsia"/>
        </w:rPr>
        <w:t>此一致</w:t>
      </w:r>
      <w:proofErr w:type="gramEnd"/>
      <w:r w:rsidR="0099141E">
        <w:rPr>
          <w:rFonts w:hint="eastAsia"/>
        </w:rPr>
        <w:t>的是</w:t>
      </w:r>
      <w:r w:rsidR="007C2E68">
        <w:rPr>
          <w:rFonts w:hint="eastAsia"/>
        </w:rPr>
        <w:t>，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A</w:t>
      </w:r>
      <w:r w:rsidR="007C2E68">
        <w:rPr>
          <w:rFonts w:hint="eastAsia"/>
        </w:rPr>
        <w:t>的输出</w:t>
      </w:r>
      <w:r w:rsidR="007C2E68">
        <w:rPr>
          <w:rFonts w:hint="eastAsia"/>
        </w:rPr>
        <w:t>r</w:t>
      </w:r>
      <w:r w:rsidR="007C2E68">
        <w:t>esidual</w:t>
      </w:r>
      <w:r w:rsidR="007C2E68">
        <w:rPr>
          <w:rFonts w:hint="eastAsia"/>
        </w:rPr>
        <w:t>对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的差异较小</w:t>
      </w:r>
      <w:r w:rsidR="00B558A4">
        <w:rPr>
          <w:rFonts w:hint="eastAsia"/>
        </w:rPr>
        <w:t>（</w:t>
      </w:r>
      <w:r w:rsidR="00B558A4">
        <w:fldChar w:fldCharType="begin"/>
      </w:r>
      <w:r w:rsidR="00B558A4">
        <w:instrText xml:space="preserve"> </w:instrText>
      </w:r>
      <w:r w:rsidR="00B558A4">
        <w:rPr>
          <w:rFonts w:hint="eastAsia"/>
        </w:rPr>
        <w:instrText>REF _Ref109496167 \h</w:instrText>
      </w:r>
      <w:r w:rsidR="00B558A4">
        <w:instrText xml:space="preserve"> </w:instrText>
      </w:r>
      <w:r w:rsidR="00B558A4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8</w:t>
      </w:r>
      <w:r w:rsidR="00B558A4">
        <w:fldChar w:fldCharType="end"/>
      </w:r>
      <w:r w:rsidR="00B558A4">
        <w:rPr>
          <w:rFonts w:hint="eastAsia"/>
        </w:rPr>
        <w:t>）</w:t>
      </w:r>
      <w:r w:rsidR="007C2E68">
        <w:rPr>
          <w:rFonts w:hint="eastAsia"/>
        </w:rPr>
        <w:t>，差值最大约</w:t>
      </w:r>
      <w:r w:rsidR="000F404A">
        <w:rPr>
          <w:rFonts w:hint="eastAsia"/>
        </w:rPr>
        <w:t>0</w:t>
      </w:r>
      <w:r w:rsidR="000F404A">
        <w:t>.0</w:t>
      </w:r>
      <w:r w:rsidR="00B558A4">
        <w:t>4</w:t>
      </w:r>
      <w:r w:rsidR="000F404A">
        <w:t>℃</w:t>
      </w:r>
      <w:r w:rsidR="00B558A4">
        <w:rPr>
          <w:rFonts w:hint="eastAsia"/>
        </w:rPr>
        <w:t>（</w:t>
      </w:r>
      <w:r w:rsidR="00B558A4">
        <w:t>70</w:t>
      </w:r>
      <w:r w:rsidR="00B558A4" w:rsidRPr="00B86B9C">
        <w:t>°</w:t>
      </w:r>
      <w:r w:rsidR="00B558A4">
        <w:rPr>
          <w:rFonts w:hint="eastAsia"/>
        </w:rPr>
        <w:t>N,</w:t>
      </w:r>
      <w:r w:rsidR="00B558A4">
        <w:t xml:space="preserve"> </w:t>
      </w:r>
      <w:r w:rsidR="00B558A4" w:rsidRPr="00B86B9C">
        <w:t>1</w:t>
      </w:r>
      <w:r w:rsidR="00B558A4">
        <w:t>06</w:t>
      </w:r>
      <w:r w:rsidR="00B558A4" w:rsidRPr="00B86B9C">
        <w:t>°</w:t>
      </w:r>
      <w:r w:rsidR="00B558A4">
        <w:rPr>
          <w:rFonts w:hint="eastAsia"/>
        </w:rPr>
        <w:t>W</w:t>
      </w:r>
      <w:r w:rsidR="00B558A4">
        <w:rPr>
          <w:rFonts w:hint="eastAsia"/>
        </w:rPr>
        <w:t>）</w:t>
      </w:r>
      <w:r w:rsidR="0031248A">
        <w:rPr>
          <w:rFonts w:hint="eastAsia"/>
        </w:rPr>
        <w:t>.</w:t>
      </w:r>
      <w:r w:rsidR="00993938" w:rsidRPr="00993938">
        <w:rPr>
          <w:rFonts w:hint="eastAsia"/>
        </w:rPr>
        <w:t xml:space="preserve"> </w:t>
      </w:r>
      <w:r w:rsidR="00993938">
        <w:rPr>
          <w:rFonts w:hint="eastAsia"/>
        </w:rPr>
        <w:t>上述试验结果表明：与</w:t>
      </w:r>
      <w:r w:rsidR="00993938">
        <w:rPr>
          <w:rFonts w:hint="eastAsia"/>
        </w:rPr>
        <w:t>M</w:t>
      </w:r>
      <w:r w:rsidR="00993938">
        <w:t>-1</w:t>
      </w:r>
      <w:r w:rsidR="00993938">
        <w:rPr>
          <w:rFonts w:hint="eastAsia"/>
        </w:rPr>
        <w:t>系列相比，在</w:t>
      </w:r>
      <w:r w:rsidR="00993938">
        <w:t>M-2</w:t>
      </w:r>
      <w:r w:rsidR="00993938">
        <w:t>系列中，交换误差被抑制</w:t>
      </w:r>
      <w:r w:rsidR="00993938">
        <w:rPr>
          <w:rFonts w:hint="eastAsia"/>
        </w:rPr>
        <w:t>.</w:t>
      </w:r>
      <w:r w:rsidR="00993938">
        <w:t xml:space="preserve"> </w:t>
      </w:r>
      <w:r w:rsidR="00993938">
        <w:rPr>
          <w:rFonts w:hint="eastAsia"/>
        </w:rPr>
        <w:t>这个结果提示：</w:t>
      </w:r>
      <w:r w:rsidR="00993938" w:rsidRPr="0099141E">
        <w:rPr>
          <w:rStyle w:val="af6"/>
          <w:rFonts w:hint="eastAsia"/>
        </w:rPr>
        <w:t>与</w:t>
      </w:r>
      <w:r w:rsidR="00993938" w:rsidRPr="0099141E">
        <w:rPr>
          <w:rStyle w:val="af6"/>
          <w:rFonts w:hint="eastAsia"/>
        </w:rPr>
        <w:t>M</w:t>
      </w:r>
      <w:r w:rsidR="00993938" w:rsidRPr="0099141E">
        <w:rPr>
          <w:rStyle w:val="af6"/>
        </w:rPr>
        <w:t>-1</w:t>
      </w:r>
      <w:r w:rsidR="00993938" w:rsidRPr="0099141E">
        <w:rPr>
          <w:rStyle w:val="af6"/>
        </w:rPr>
        <w:t>系列方法</w:t>
      </w:r>
      <w:r w:rsidR="00993938" w:rsidRPr="0099141E">
        <w:rPr>
          <w:rStyle w:val="af6"/>
          <w:rFonts w:hint="eastAsia"/>
        </w:rPr>
        <w:t>相比，</w:t>
      </w:r>
      <w:r w:rsidR="00993938" w:rsidRPr="0099141E">
        <w:rPr>
          <w:rStyle w:val="af6"/>
        </w:rPr>
        <w:t>采</w:t>
      </w:r>
      <w:r w:rsidR="00993938" w:rsidRPr="00DD0901">
        <w:rPr>
          <w:rStyle w:val="af6"/>
        </w:rPr>
        <w:t>取</w:t>
      </w:r>
      <w:r w:rsidR="00993938" w:rsidRPr="00DD0901">
        <w:rPr>
          <w:rStyle w:val="af6"/>
        </w:rPr>
        <w:t>M-2</w:t>
      </w:r>
      <w:r w:rsidR="00993938" w:rsidRPr="00DD0901">
        <w:rPr>
          <w:rStyle w:val="af6"/>
        </w:rPr>
        <w:t>系列</w:t>
      </w:r>
      <w:r w:rsidR="00993938">
        <w:rPr>
          <w:rStyle w:val="af6"/>
          <w:rFonts w:hint="eastAsia"/>
        </w:rPr>
        <w:t>方法</w:t>
      </w:r>
      <w:r w:rsidR="00993938" w:rsidRPr="00DD0901">
        <w:rPr>
          <w:rStyle w:val="af6"/>
        </w:rPr>
        <w:t>，可</w:t>
      </w:r>
      <w:r w:rsidR="00993938">
        <w:rPr>
          <w:rStyle w:val="af6"/>
          <w:rFonts w:hint="eastAsia"/>
        </w:rPr>
        <w:t>缓解</w:t>
      </w:r>
      <w:r w:rsidR="00993938" w:rsidRPr="00DD0901">
        <w:rPr>
          <w:rStyle w:val="af6"/>
        </w:rPr>
        <w:t>由于对气候变率</w:t>
      </w:r>
      <w:r w:rsidR="00993938">
        <w:rPr>
          <w:rStyle w:val="af6"/>
          <w:rFonts w:hint="eastAsia"/>
        </w:rPr>
        <w:t>特别是长期趋势的</w:t>
      </w:r>
      <w:r w:rsidR="00993938" w:rsidRPr="00DD0901">
        <w:rPr>
          <w:rStyle w:val="af6"/>
        </w:rPr>
        <w:t>物理理解的争议</w:t>
      </w:r>
      <w:r w:rsidR="00993938">
        <w:rPr>
          <w:rStyle w:val="af6"/>
          <w:rFonts w:hint="eastAsia"/>
        </w:rPr>
        <w:t>而</w:t>
      </w:r>
      <w:r w:rsidR="00993938" w:rsidRPr="00DD0901">
        <w:rPr>
          <w:rStyle w:val="af6"/>
        </w:rPr>
        <w:t>引起的方案选择问题</w:t>
      </w:r>
      <w:r w:rsidR="00993938">
        <w:t xml:space="preserve">. </w:t>
      </w:r>
      <w:r w:rsidR="00E05AE5" w:rsidRPr="00E05AE5">
        <w:rPr>
          <w:rStyle w:val="af6"/>
        </w:rPr>
        <w:t>从这个角度</w:t>
      </w:r>
      <w:r w:rsidR="00993938" w:rsidRPr="00E05AE5">
        <w:rPr>
          <w:rStyle w:val="af6"/>
        </w:rPr>
        <w:t>，</w:t>
      </w:r>
      <w:r w:rsidR="00993938" w:rsidRPr="00730C24">
        <w:rPr>
          <w:rStyle w:val="af6"/>
        </w:rPr>
        <w:t>若要采取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</w:t>
      </w:r>
      <w:r w:rsidR="00993938" w:rsidRPr="00730C24">
        <w:rPr>
          <w:rStyle w:val="af6"/>
        </w:rPr>
        <w:t>方法，</w:t>
      </w:r>
      <w:r w:rsidR="00993938" w:rsidRPr="00730C24">
        <w:rPr>
          <w:rStyle w:val="af6"/>
          <w:rFonts w:hint="eastAsia"/>
        </w:rPr>
        <w:t>似乎应建议采取分解结果更接近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2</w:t>
      </w:r>
      <w:r w:rsidR="00993938" w:rsidRPr="00730C24">
        <w:rPr>
          <w:rStyle w:val="af6"/>
        </w:rPr>
        <w:t>系列的</w:t>
      </w:r>
      <w:r w:rsidR="00993938" w:rsidRPr="00730C24">
        <w:rPr>
          <w:rStyle w:val="af6"/>
          <w:rFonts w:hint="eastAsia"/>
        </w:rPr>
        <w:t>M</w:t>
      </w:r>
      <w:r w:rsidR="00993938" w:rsidRPr="00730C24">
        <w:rPr>
          <w:rStyle w:val="af6"/>
        </w:rPr>
        <w:t>-1B</w:t>
      </w:r>
      <w:r w:rsidR="00993938">
        <w:rPr>
          <w:rFonts w:hint="eastAsia"/>
        </w:rPr>
        <w:t>.</w:t>
      </w:r>
    </w:p>
    <w:p w14:paraId="0BC19A44" w14:textId="3EAB9E17" w:rsidR="0048114D" w:rsidRDefault="0048114D" w:rsidP="008953B8">
      <w:pPr>
        <w:pStyle w:val="a2"/>
      </w:pPr>
      <w:r>
        <w:rPr>
          <w:rFonts w:hint="eastAsia"/>
        </w:rPr>
        <w:t>M</w:t>
      </w:r>
      <w:r>
        <w:t>-</w:t>
      </w:r>
      <w:r>
        <w:rPr>
          <w:rFonts w:hint="eastAsia"/>
        </w:rPr>
        <w:t>1</w:t>
      </w:r>
      <w:r>
        <w:t>B</w:t>
      </w:r>
      <w:r>
        <w:rPr>
          <w:rFonts w:hint="eastAsia"/>
        </w:rPr>
        <w:t>,</w:t>
      </w:r>
      <w:r>
        <w:t xml:space="preserve"> M-2, M-2A</w:t>
      </w:r>
      <w:r>
        <w:rPr>
          <w:rFonts w:hint="eastAsia"/>
        </w:rPr>
        <w:t>三种方法的输出接近，但相对远离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可能原因是什么？</w:t>
      </w:r>
      <w:r w:rsidR="000B7BAB">
        <w:rPr>
          <w:rFonts w:hint="eastAsia"/>
        </w:rPr>
        <w:t>前面在讨论</w:t>
      </w:r>
      <w:r w:rsidR="000B7BAB">
        <w:rPr>
          <w:rFonts w:hint="eastAsia"/>
        </w:rPr>
        <w:t>M</w:t>
      </w:r>
      <w:r w:rsidR="000B7BAB">
        <w:t>-1</w:t>
      </w:r>
      <w:r w:rsidR="000B7BAB">
        <w:rPr>
          <w:rFonts w:hint="eastAsia"/>
        </w:rPr>
        <w:t>A</w:t>
      </w:r>
      <w:r w:rsidR="000B7BAB">
        <w:rPr>
          <w:rFonts w:hint="eastAsia"/>
        </w:rPr>
        <w:t>和</w:t>
      </w:r>
      <w:r w:rsidR="000B7BAB">
        <w:rPr>
          <w:rFonts w:hint="eastAsia"/>
        </w:rPr>
        <w:t>M</w:t>
      </w:r>
      <w:r w:rsidR="000B7BAB">
        <w:t>-1</w:t>
      </w:r>
      <w:r w:rsidR="000B7BAB">
        <w:rPr>
          <w:rFonts w:hint="eastAsia"/>
        </w:rPr>
        <w:t>B</w:t>
      </w:r>
      <w:r w:rsidR="00F50F33">
        <w:rPr>
          <w:rFonts w:hint="eastAsia"/>
        </w:rPr>
        <w:t>的</w:t>
      </w:r>
      <w:r w:rsidR="00F86EBF">
        <w:rPr>
          <w:rFonts w:hint="eastAsia"/>
        </w:rPr>
        <w:t>差异</w:t>
      </w:r>
      <w:r w:rsidR="00F50F33">
        <w:rPr>
          <w:rFonts w:hint="eastAsia"/>
        </w:rPr>
        <w:t>时，</w:t>
      </w:r>
      <w:r w:rsidR="00781648">
        <w:rPr>
          <w:rFonts w:hint="eastAsia"/>
        </w:rPr>
        <w:t>我们</w:t>
      </w:r>
      <w:r w:rsidR="007216E3">
        <w:rPr>
          <w:rFonts w:hint="eastAsia"/>
        </w:rPr>
        <w:t>已经</w:t>
      </w:r>
      <w:r w:rsidR="00781648">
        <w:rPr>
          <w:rFonts w:hint="eastAsia"/>
        </w:rPr>
        <w:t>指出，</w:t>
      </w:r>
      <w:r w:rsidR="005D22A7">
        <w:rPr>
          <w:rFonts w:hint="eastAsia"/>
        </w:rPr>
        <w:t>M</w:t>
      </w:r>
      <w:r w:rsidR="005D22A7">
        <w:t>-1</w:t>
      </w:r>
      <w:r w:rsidR="005D22A7">
        <w:rPr>
          <w:rFonts w:hint="eastAsia"/>
        </w:rPr>
        <w:t>B</w:t>
      </w:r>
      <w:r w:rsidR="005D22A7">
        <w:rPr>
          <w:rFonts w:hint="eastAsia"/>
        </w:rPr>
        <w:t>对</w:t>
      </w:r>
      <w:r w:rsidR="005D22A7">
        <w:rPr>
          <w:rFonts w:hint="eastAsia"/>
        </w:rPr>
        <w:t>trend</w:t>
      </w:r>
      <w:r w:rsidR="005D22A7">
        <w:rPr>
          <w:rFonts w:hint="eastAsia"/>
        </w:rPr>
        <w:t>的估计量是从去除季节信号的时间序列中通过</w:t>
      </w:r>
      <w:r w:rsidR="005D22A7">
        <w:rPr>
          <w:rFonts w:hint="eastAsia"/>
        </w:rPr>
        <w:t>LWLR</w:t>
      </w:r>
      <w:r w:rsidR="005D22A7">
        <w:rPr>
          <w:rFonts w:hint="eastAsia"/>
        </w:rPr>
        <w:t>得到的，这与</w:t>
      </w:r>
      <w:r w:rsidR="005D22A7">
        <w:rPr>
          <w:rFonts w:hint="eastAsia"/>
        </w:rPr>
        <w:t>M</w:t>
      </w:r>
      <w:r w:rsidR="005D22A7">
        <w:t>-1</w:t>
      </w:r>
      <w:r w:rsidR="005D22A7">
        <w:rPr>
          <w:rFonts w:hint="eastAsia"/>
        </w:rPr>
        <w:t>A</w:t>
      </w:r>
      <w:r w:rsidR="005D22A7">
        <w:rPr>
          <w:rFonts w:hint="eastAsia"/>
        </w:rPr>
        <w:t>从带有季节信号的时间序列中估计</w:t>
      </w:r>
      <w:r w:rsidR="005D22A7">
        <w:rPr>
          <w:rFonts w:hint="eastAsia"/>
        </w:rPr>
        <w:t>t</w:t>
      </w:r>
      <w:r w:rsidR="005D22A7">
        <w:t>rend</w:t>
      </w:r>
      <w:r w:rsidR="005D22A7">
        <w:rPr>
          <w:rFonts w:hint="eastAsia"/>
        </w:rPr>
        <w:t>的做法不同；</w:t>
      </w:r>
      <w:r w:rsidR="00593AAE" w:rsidRPr="00593AAE">
        <w:rPr>
          <w:rFonts w:hint="eastAsia"/>
        </w:rPr>
        <w:t>季节信号对线性回归的影响</w:t>
      </w:r>
      <w:r w:rsidR="005A5B13">
        <w:rPr>
          <w:rFonts w:hint="eastAsia"/>
        </w:rPr>
        <w:t>及其</w:t>
      </w:r>
      <w:r w:rsidR="00593AAE" w:rsidRPr="00593AAE">
        <w:rPr>
          <w:rFonts w:hint="eastAsia"/>
        </w:rPr>
        <w:t>被</w:t>
      </w:r>
      <w:r w:rsidR="00593AAE" w:rsidRPr="00593AAE">
        <w:t>LWLR</w:t>
      </w:r>
      <w:r w:rsidR="00593AAE" w:rsidRPr="00593AAE">
        <w:t>的边缘效应放大，</w:t>
      </w:r>
      <w:r w:rsidR="00781648" w:rsidRPr="00781648">
        <w:rPr>
          <w:rFonts w:hint="eastAsia"/>
        </w:rPr>
        <w:t>是造成</w:t>
      </w:r>
      <w:r w:rsidR="00781648" w:rsidRPr="00781648">
        <w:t>M-1A</w:t>
      </w:r>
      <w:r w:rsidR="00781648" w:rsidRPr="00781648">
        <w:t>和</w:t>
      </w:r>
      <w:r w:rsidR="00781648" w:rsidRPr="00781648">
        <w:t>M-1B</w:t>
      </w:r>
      <w:r w:rsidR="00781648" w:rsidRPr="00781648">
        <w:t>输出差异的重要原因</w:t>
      </w:r>
      <w:r w:rsidR="00FB5CC6">
        <w:rPr>
          <w:rFonts w:hint="eastAsia"/>
        </w:rPr>
        <w:t>.</w:t>
      </w:r>
      <w:r w:rsidR="005D22A7">
        <w:t xml:space="preserve"> </w:t>
      </w:r>
      <w:r w:rsidR="00575A72">
        <w:rPr>
          <w:rFonts w:hint="eastAsia"/>
        </w:rPr>
        <w:t>类似地，</w:t>
      </w:r>
      <w:r w:rsidR="002645D2">
        <w:rPr>
          <w:rFonts w:hint="eastAsia"/>
        </w:rPr>
        <w:t>同属于预估</w:t>
      </w:r>
      <w:r w:rsidR="002645D2">
        <w:rPr>
          <w:rFonts w:hint="eastAsia"/>
        </w:rPr>
        <w:t>-</w:t>
      </w:r>
      <w:r w:rsidR="002645D2">
        <w:rPr>
          <w:rFonts w:hint="eastAsia"/>
        </w:rPr>
        <w:t>校正类方法的</w:t>
      </w:r>
      <w:r w:rsidR="00575A72">
        <w:rPr>
          <w:rFonts w:hint="eastAsia"/>
        </w:rPr>
        <w:t>M</w:t>
      </w:r>
      <w:r w:rsidR="00575A72">
        <w:t>-2</w:t>
      </w:r>
      <w:r w:rsidR="00575A72">
        <w:rPr>
          <w:rFonts w:hint="eastAsia"/>
        </w:rPr>
        <w:t>和</w:t>
      </w:r>
      <w:r w:rsidR="00575A72">
        <w:rPr>
          <w:rFonts w:hint="eastAsia"/>
        </w:rPr>
        <w:t>M</w:t>
      </w:r>
      <w:r w:rsidR="00575A72">
        <w:t>-2</w:t>
      </w:r>
      <w:r w:rsidR="00575A72">
        <w:rPr>
          <w:rFonts w:hint="eastAsia"/>
        </w:rPr>
        <w:t>A</w:t>
      </w:r>
      <w:r w:rsidR="002645D2">
        <w:rPr>
          <w:rFonts w:hint="eastAsia"/>
        </w:rPr>
        <w:t>，不论第一步是估计</w:t>
      </w:r>
      <w:r w:rsidR="002645D2">
        <w:rPr>
          <w:rFonts w:hint="eastAsia"/>
        </w:rPr>
        <w:t>t</w:t>
      </w:r>
      <w:r w:rsidR="002645D2">
        <w:t>rend</w:t>
      </w:r>
      <w:r w:rsidR="002645D2">
        <w:rPr>
          <w:rFonts w:hint="eastAsia"/>
        </w:rPr>
        <w:t>（</w:t>
      </w:r>
      <w:r w:rsidR="002645D2">
        <w:rPr>
          <w:rFonts w:hint="eastAsia"/>
        </w:rPr>
        <w:t>M</w:t>
      </w:r>
      <w:r w:rsidR="002645D2">
        <w:t>-2</w:t>
      </w:r>
      <w:r w:rsidR="002645D2">
        <w:rPr>
          <w:rFonts w:hint="eastAsia"/>
        </w:rPr>
        <w:t>）还是估计</w:t>
      </w:r>
      <w:r w:rsidR="002645D2">
        <w:rPr>
          <w:rFonts w:hint="eastAsia"/>
        </w:rPr>
        <w:t>s</w:t>
      </w:r>
      <w:r w:rsidR="002645D2">
        <w:t>easonal component</w:t>
      </w:r>
      <w:r w:rsidR="002645D2">
        <w:rPr>
          <w:rFonts w:hint="eastAsia"/>
        </w:rPr>
        <w:t>（</w:t>
      </w:r>
      <w:r w:rsidR="002645D2">
        <w:rPr>
          <w:rFonts w:hint="eastAsia"/>
        </w:rPr>
        <w:t>M</w:t>
      </w:r>
      <w:r w:rsidR="002645D2">
        <w:t>-2</w:t>
      </w:r>
      <w:r w:rsidR="002645D2">
        <w:rPr>
          <w:rFonts w:hint="eastAsia"/>
        </w:rPr>
        <w:t>A</w:t>
      </w:r>
      <w:r w:rsidR="002645D2">
        <w:rPr>
          <w:rFonts w:hint="eastAsia"/>
        </w:rPr>
        <w:t>），</w:t>
      </w:r>
      <w:r w:rsidR="00B74654">
        <w:rPr>
          <w:rFonts w:hint="eastAsia"/>
        </w:rPr>
        <w:t>经过一步校正后，</w:t>
      </w:r>
      <w:r w:rsidR="00B74654">
        <w:rPr>
          <w:rFonts w:hint="eastAsia"/>
        </w:rPr>
        <w:t>t</w:t>
      </w:r>
      <w:r w:rsidR="00B74654">
        <w:t>rend</w:t>
      </w:r>
      <w:r w:rsidR="00B74654">
        <w:rPr>
          <w:rFonts w:hint="eastAsia"/>
        </w:rPr>
        <w:t>的估计量都是从已去除季节信号的时间序列中通过</w:t>
      </w:r>
      <w:r w:rsidR="00B74654">
        <w:rPr>
          <w:rFonts w:hint="eastAsia"/>
        </w:rPr>
        <w:t>LWLR</w:t>
      </w:r>
      <w:r w:rsidR="00B74654">
        <w:rPr>
          <w:rFonts w:hint="eastAsia"/>
        </w:rPr>
        <w:t>得出的</w:t>
      </w:r>
      <w:r w:rsidR="001C5B5A">
        <w:rPr>
          <w:rFonts w:hint="eastAsia"/>
        </w:rPr>
        <w:t>，这与</w:t>
      </w:r>
      <w:r w:rsidR="001C5B5A">
        <w:rPr>
          <w:rFonts w:hint="eastAsia"/>
        </w:rPr>
        <w:t>M</w:t>
      </w:r>
      <w:r w:rsidR="001C5B5A">
        <w:t>-1</w:t>
      </w:r>
      <w:r w:rsidR="001C5B5A">
        <w:rPr>
          <w:rFonts w:hint="eastAsia"/>
        </w:rPr>
        <w:t>A</w:t>
      </w:r>
      <w:r w:rsidR="001C5B5A">
        <w:rPr>
          <w:rFonts w:hint="eastAsia"/>
        </w:rPr>
        <w:t>不同</w:t>
      </w:r>
      <w:r w:rsidR="00CE0FD8">
        <w:rPr>
          <w:rFonts w:hint="eastAsia"/>
        </w:rPr>
        <w:t>.</w:t>
      </w:r>
      <w:r w:rsidR="00CE0FD8">
        <w:t xml:space="preserve"> </w:t>
      </w:r>
      <w:r w:rsidR="00CE0FD8">
        <w:rPr>
          <w:rFonts w:hint="eastAsia"/>
        </w:rPr>
        <w:t>从这个角度，</w:t>
      </w:r>
      <w:r w:rsidR="00CE0FD8" w:rsidRPr="004D637C">
        <w:rPr>
          <w:rStyle w:val="af6"/>
          <w:rFonts w:hint="eastAsia"/>
        </w:rPr>
        <w:t>M</w:t>
      </w:r>
      <w:r w:rsidR="00CE0FD8" w:rsidRPr="004D637C">
        <w:rPr>
          <w:rStyle w:val="af6"/>
        </w:rPr>
        <w:t>-</w:t>
      </w:r>
      <w:r w:rsidR="00CE0FD8" w:rsidRPr="004D637C">
        <w:rPr>
          <w:rStyle w:val="af6"/>
          <w:rFonts w:hint="eastAsia"/>
        </w:rPr>
        <w:t>1</w:t>
      </w:r>
      <w:r w:rsidR="00CE0FD8" w:rsidRPr="004D637C">
        <w:rPr>
          <w:rStyle w:val="af6"/>
        </w:rPr>
        <w:t>B</w:t>
      </w:r>
      <w:r w:rsidR="00CE0FD8" w:rsidRPr="004D637C">
        <w:rPr>
          <w:rStyle w:val="af6"/>
          <w:rFonts w:hint="eastAsia"/>
        </w:rPr>
        <w:t>,</w:t>
      </w:r>
      <w:r w:rsidR="00CE0FD8" w:rsidRPr="004D637C">
        <w:rPr>
          <w:rStyle w:val="af6"/>
        </w:rPr>
        <w:t xml:space="preserve"> M-2, M-2A</w:t>
      </w:r>
      <w:r w:rsidR="00CE0FD8" w:rsidRPr="004D637C">
        <w:rPr>
          <w:rStyle w:val="af6"/>
          <w:rFonts w:hint="eastAsia"/>
        </w:rPr>
        <w:t>三种方法的输出接近，但相对远离</w:t>
      </w:r>
      <w:r w:rsidR="00CE0FD8" w:rsidRPr="004D637C">
        <w:rPr>
          <w:rStyle w:val="af6"/>
          <w:rFonts w:hint="eastAsia"/>
        </w:rPr>
        <w:t>M</w:t>
      </w:r>
      <w:r w:rsidR="00CE0FD8" w:rsidRPr="004D637C">
        <w:rPr>
          <w:rStyle w:val="af6"/>
        </w:rPr>
        <w:t>-1</w:t>
      </w:r>
      <w:r w:rsidR="00CE0FD8" w:rsidRPr="004D637C">
        <w:rPr>
          <w:rStyle w:val="af6"/>
          <w:rFonts w:hint="eastAsia"/>
        </w:rPr>
        <w:t>A</w:t>
      </w:r>
      <w:r w:rsidR="00CE0FD8" w:rsidRPr="004D637C">
        <w:rPr>
          <w:rStyle w:val="af6"/>
          <w:rFonts w:hint="eastAsia"/>
        </w:rPr>
        <w:t>的观察，是符合预期的</w:t>
      </w:r>
      <w:r w:rsidR="005E7C95" w:rsidRPr="00DB78F2">
        <w:rPr>
          <w:rStyle w:val="af6"/>
          <w:rFonts w:hint="eastAsia"/>
        </w:rPr>
        <w:t>，</w:t>
      </w:r>
      <w:r w:rsidR="00DB78F2" w:rsidRPr="00DB78F2">
        <w:rPr>
          <w:rStyle w:val="af6"/>
          <w:rFonts w:hint="eastAsia"/>
        </w:rPr>
        <w:t>可用</w:t>
      </w:r>
      <w:r w:rsidR="00DB78F2" w:rsidRPr="006F723F">
        <w:rPr>
          <w:rStyle w:val="af6"/>
        </w:rPr>
        <w:t>季节信号</w:t>
      </w:r>
      <w:r w:rsidR="00DB78F2" w:rsidRPr="006F723F">
        <w:rPr>
          <w:rStyle w:val="af6"/>
          <w:rFonts w:hint="eastAsia"/>
        </w:rPr>
        <w:t>对</w:t>
      </w:r>
      <w:r w:rsidR="00DB78F2">
        <w:rPr>
          <w:rStyle w:val="af6"/>
          <w:rFonts w:hint="eastAsia"/>
        </w:rPr>
        <w:t>LWLR</w:t>
      </w:r>
      <w:r w:rsidR="00DB78F2" w:rsidRPr="006F723F">
        <w:rPr>
          <w:rStyle w:val="af6"/>
          <w:rFonts w:hint="eastAsia"/>
        </w:rPr>
        <w:t>的影响</w:t>
      </w:r>
      <w:r w:rsidR="00DB78F2">
        <w:rPr>
          <w:rStyle w:val="af6"/>
          <w:rFonts w:hint="eastAsia"/>
        </w:rPr>
        <w:t>来解释</w:t>
      </w:r>
      <w:r w:rsidR="00DB78F2">
        <w:rPr>
          <w:rStyle w:val="af6"/>
          <w:rFonts w:hint="eastAsia"/>
        </w:rPr>
        <w:t>.</w:t>
      </w:r>
    </w:p>
    <w:p w14:paraId="27E0CBB7" w14:textId="1BA69EB6" w:rsidR="003953C2" w:rsidRDefault="00261BBB" w:rsidP="008953B8">
      <w:pPr>
        <w:pStyle w:val="a2"/>
      </w:pPr>
      <w:r>
        <w:rPr>
          <w:rFonts w:hint="eastAsia"/>
        </w:rPr>
        <w:t>进一步考察导致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差异的原因</w:t>
      </w:r>
      <w:r>
        <w:rPr>
          <w:rFonts w:hint="eastAsia"/>
        </w:rPr>
        <w:t>.</w:t>
      </w:r>
      <w:r>
        <w:t xml:space="preserve"> </w:t>
      </w:r>
      <w:r w:rsidR="00993938">
        <w:t>在</w:t>
      </w:r>
      <w:r w:rsidR="00993938">
        <w:t>ERSST</w:t>
      </w:r>
      <w:r w:rsidR="00993938">
        <w:t>算例中，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s</w:t>
      </w:r>
      <w:r w:rsidR="00993938">
        <w:t>easonal component</w:t>
      </w:r>
      <w:r w:rsidR="00993938">
        <w:rPr>
          <w:rFonts w:hint="eastAsia"/>
        </w:rPr>
        <w:t>差异</w:t>
      </w:r>
      <w:r w:rsidR="001E1D94">
        <w:rPr>
          <w:rFonts w:hint="eastAsia"/>
        </w:rPr>
        <w:t>一般</w:t>
      </w:r>
      <w:r w:rsidR="00993938">
        <w:rPr>
          <w:rFonts w:hint="eastAsia"/>
        </w:rPr>
        <w:t>不超过</w:t>
      </w:r>
      <w:r w:rsidR="00993938">
        <w:rPr>
          <w:rFonts w:hint="eastAsia"/>
        </w:rPr>
        <w:t>1</w:t>
      </w:r>
      <w:r w:rsidR="00993938">
        <w:t>0</w:t>
      </w:r>
      <w:r w:rsidR="00993938" w:rsidRPr="00993938">
        <w:rPr>
          <w:vertAlign w:val="superscript"/>
        </w:rPr>
        <w:t>-6</w:t>
      </w:r>
      <w:r w:rsidR="00993938">
        <w:t>℃</w:t>
      </w:r>
      <w:r w:rsidR="00993938">
        <w:rPr>
          <w:rFonts w:hint="eastAsia"/>
        </w:rPr>
        <w:t>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554237 \h</w:instrText>
      </w:r>
      <w:r w:rsidR="00563892">
        <w:instrText xml:space="preserve"> </w:instrText>
      </w:r>
      <w:r w:rsidR="0056389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9</w:t>
      </w:r>
      <w:r w:rsidR="00563892">
        <w:fldChar w:fldCharType="end"/>
      </w:r>
      <w:r w:rsidR="00993938">
        <w:rPr>
          <w:rFonts w:hint="eastAsia"/>
        </w:rPr>
        <w:t>）</w:t>
      </w:r>
      <w:r w:rsidR="0003686B">
        <w:rPr>
          <w:rFonts w:hint="eastAsia"/>
        </w:rPr>
        <w:t>；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可保持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样本均值（</w:t>
      </w:r>
      <w:r w:rsidR="00563892">
        <w:fldChar w:fldCharType="begin"/>
      </w:r>
      <w:r w:rsidR="00563892">
        <w:instrText xml:space="preserve"> REF _Ref109554241 \h </w:instrText>
      </w:r>
      <w:r w:rsidR="0056389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1</w:t>
      </w:r>
      <w:r w:rsidR="00563892">
        <w:fldChar w:fldCharType="end"/>
      </w:r>
      <w:r w:rsidR="00993938">
        <w:rPr>
          <w:rFonts w:hint="eastAsia"/>
        </w:rPr>
        <w:t>），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不可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0</w:t>
      </w:r>
      <w:r w:rsidR="00563892">
        <w:fldChar w:fldCharType="end"/>
      </w:r>
      <w:r w:rsidR="00993938">
        <w:rPr>
          <w:rFonts w:hint="eastAsia"/>
        </w:rPr>
        <w:t>），且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的</w:t>
      </w:r>
      <w:r w:rsidR="00993938">
        <w:rPr>
          <w:rFonts w:hint="eastAsia"/>
        </w:rPr>
        <w:t>re</w:t>
      </w:r>
      <w:r w:rsidR="00993938">
        <w:t>sidual</w:t>
      </w:r>
      <w:r w:rsidR="00993938">
        <w:rPr>
          <w:rFonts w:hint="eastAsia"/>
        </w:rPr>
        <w:t>样本均值</w:t>
      </w:r>
      <w:r w:rsidR="00BA4738">
        <w:rPr>
          <w:rFonts w:hint="eastAsia"/>
        </w:rPr>
        <w:t>空间</w:t>
      </w:r>
      <w:r w:rsidR="00993938">
        <w:rPr>
          <w:rFonts w:hint="eastAsia"/>
        </w:rPr>
        <w:t>分布（</w:t>
      </w:r>
      <w:r w:rsidR="00563892">
        <w:fldChar w:fldCharType="begin"/>
      </w:r>
      <w:r w:rsidR="00563892">
        <w:instrText xml:space="preserve"> REF _Ref109554240 \h </w:instrText>
      </w:r>
      <w:r w:rsidR="0056389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0</w:t>
      </w:r>
      <w:r w:rsidR="00563892">
        <w:fldChar w:fldCharType="end"/>
      </w:r>
      <w:r w:rsidR="00993938">
        <w:rPr>
          <w:rFonts w:hint="eastAsia"/>
        </w:rPr>
        <w:t>）与</w:t>
      </w:r>
      <w:r w:rsidR="00993938">
        <w:t>M-2</w:t>
      </w:r>
      <w:r w:rsidR="00993938">
        <w:rPr>
          <w:rFonts w:hint="eastAsia"/>
        </w:rPr>
        <w:t>和</w:t>
      </w:r>
      <w:r w:rsidR="00993938">
        <w:rPr>
          <w:rFonts w:hint="eastAsia"/>
        </w:rPr>
        <w:t>M</w:t>
      </w:r>
      <w:r w:rsidR="00993938">
        <w:t>-2</w:t>
      </w:r>
      <w:r w:rsidR="00993938">
        <w:rPr>
          <w:rFonts w:hint="eastAsia"/>
        </w:rPr>
        <w:t>A</w:t>
      </w:r>
      <w:r w:rsidR="00993938">
        <w:rPr>
          <w:rFonts w:hint="eastAsia"/>
        </w:rPr>
        <w:t>的输出</w:t>
      </w:r>
      <w:r w:rsidR="00993938">
        <w:rPr>
          <w:rFonts w:hint="eastAsia"/>
        </w:rPr>
        <w:t>r</w:t>
      </w:r>
      <w:r w:rsidR="00993938">
        <w:t>esidual</w:t>
      </w:r>
      <w:r w:rsidR="00993938">
        <w:rPr>
          <w:rFonts w:hint="eastAsia"/>
        </w:rPr>
        <w:t>差异的</w:t>
      </w:r>
      <w:r w:rsidR="00422F59">
        <w:rPr>
          <w:rFonts w:hint="eastAsia"/>
        </w:rPr>
        <w:t>最值</w:t>
      </w:r>
      <w:r w:rsidR="00BA4738">
        <w:rPr>
          <w:rFonts w:hint="eastAsia"/>
        </w:rPr>
        <w:t>空间</w:t>
      </w:r>
      <w:r w:rsidR="00993938">
        <w:rPr>
          <w:rFonts w:hint="eastAsia"/>
        </w:rPr>
        <w:t>分布（</w:t>
      </w:r>
      <w:r w:rsidR="00563892">
        <w:fldChar w:fldCharType="begin"/>
      </w:r>
      <w:r w:rsidR="00563892">
        <w:instrText xml:space="preserve"> </w:instrText>
      </w:r>
      <w:r w:rsidR="00563892">
        <w:rPr>
          <w:rFonts w:hint="eastAsia"/>
        </w:rPr>
        <w:instrText>REF _Ref109496167 \h</w:instrText>
      </w:r>
      <w:r w:rsidR="00563892">
        <w:instrText xml:space="preserve"> </w:instrText>
      </w:r>
      <w:r w:rsidR="00563892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38</w:t>
      </w:r>
      <w:r w:rsidR="00563892">
        <w:fldChar w:fldCharType="end"/>
      </w:r>
      <w:r w:rsidR="00993938">
        <w:rPr>
          <w:rFonts w:hint="eastAsia"/>
        </w:rPr>
        <w:t>）一致</w:t>
      </w:r>
      <w:r w:rsidR="00993938">
        <w:rPr>
          <w:rFonts w:hint="eastAsia"/>
        </w:rPr>
        <w:t>.</w:t>
      </w:r>
      <w:r w:rsidR="00993938">
        <w:t xml:space="preserve"> </w:t>
      </w:r>
      <w:r w:rsidR="008C2A0A">
        <w:rPr>
          <w:rFonts w:hint="eastAsia"/>
        </w:rPr>
        <w:t>再考察</w:t>
      </w:r>
      <w:r w:rsidR="008C2A0A">
        <w:rPr>
          <w:rFonts w:hint="eastAsia"/>
        </w:rPr>
        <w:t>M</w:t>
      </w:r>
      <w:r w:rsidR="008C2A0A">
        <w:t>-2</w:t>
      </w:r>
      <w:r w:rsidR="008C2A0A">
        <w:rPr>
          <w:rFonts w:hint="eastAsia"/>
        </w:rPr>
        <w:t>和</w:t>
      </w:r>
      <w:r w:rsidR="008C2A0A">
        <w:rPr>
          <w:rFonts w:hint="eastAsia"/>
        </w:rPr>
        <w:t>M</w:t>
      </w:r>
      <w:r w:rsidR="008C2A0A">
        <w:t>-2</w:t>
      </w:r>
      <w:r w:rsidR="008C2A0A">
        <w:rPr>
          <w:rFonts w:hint="eastAsia"/>
        </w:rPr>
        <w:t>A</w:t>
      </w:r>
      <w:r w:rsidR="002C330F">
        <w:rPr>
          <w:rFonts w:hint="eastAsia"/>
        </w:rPr>
        <w:t>的输出</w:t>
      </w:r>
      <w:r w:rsidR="002C330F">
        <w:rPr>
          <w:rFonts w:hint="eastAsia"/>
        </w:rPr>
        <w:t>r</w:t>
      </w:r>
      <w:r w:rsidR="002C330F">
        <w:t>esidual</w:t>
      </w:r>
      <w:r w:rsidR="002C330F">
        <w:rPr>
          <w:rFonts w:hint="eastAsia"/>
        </w:rPr>
        <w:t>的</w:t>
      </w:r>
      <w:r w:rsidR="008C2A0A">
        <w:rPr>
          <w:rFonts w:hint="eastAsia"/>
        </w:rPr>
        <w:t>差异最大</w:t>
      </w:r>
      <w:r w:rsidR="002C330F">
        <w:rPr>
          <w:rFonts w:hint="eastAsia"/>
        </w:rPr>
        <w:t>位置</w:t>
      </w:r>
      <w:r w:rsidR="003575DC">
        <w:rPr>
          <w:rFonts w:hint="eastAsia"/>
        </w:rPr>
        <w:t>（</w:t>
      </w:r>
      <w:r w:rsidR="003575DC">
        <w:t>70</w:t>
      </w:r>
      <w:r w:rsidR="003575DC" w:rsidRPr="00B86B9C">
        <w:t>°</w:t>
      </w:r>
      <w:r w:rsidR="003575DC">
        <w:rPr>
          <w:rFonts w:hint="eastAsia"/>
        </w:rPr>
        <w:t>N,</w:t>
      </w:r>
      <w:r w:rsidR="003575DC">
        <w:t xml:space="preserve"> </w:t>
      </w:r>
      <w:r w:rsidR="003575DC" w:rsidRPr="00B86B9C">
        <w:t>1</w:t>
      </w:r>
      <w:r w:rsidR="003575DC">
        <w:t>06</w:t>
      </w:r>
      <w:r w:rsidR="003575DC" w:rsidRPr="00B86B9C">
        <w:t>°</w:t>
      </w:r>
      <w:r w:rsidR="003575DC">
        <w:rPr>
          <w:rFonts w:hint="eastAsia"/>
        </w:rPr>
        <w:t>W</w:t>
      </w:r>
      <w:r w:rsidR="003575DC">
        <w:rPr>
          <w:rFonts w:hint="eastAsia"/>
        </w:rPr>
        <w:t>，</w:t>
      </w:r>
      <w:r w:rsidR="003575DC">
        <w:fldChar w:fldCharType="begin"/>
      </w:r>
      <w:r w:rsidR="003575DC">
        <w:instrText xml:space="preserve"> </w:instrText>
      </w:r>
      <w:r w:rsidR="003575DC">
        <w:rPr>
          <w:rFonts w:hint="eastAsia"/>
        </w:rPr>
        <w:instrText>REF _Ref109820480 \h</w:instrText>
      </w:r>
      <w:r w:rsidR="003575DC">
        <w:instrText xml:space="preserve"> </w:instrText>
      </w:r>
      <w:r w:rsidR="003575DC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5</w:t>
      </w:r>
      <w:r w:rsidR="003575DC">
        <w:fldChar w:fldCharType="end"/>
      </w:r>
      <w:r w:rsidR="003575DC">
        <w:rPr>
          <w:rFonts w:hint="eastAsia"/>
        </w:rPr>
        <w:t>）</w:t>
      </w:r>
      <w:r w:rsidR="00C87B45">
        <w:rPr>
          <w:rFonts w:hint="eastAsia"/>
        </w:rPr>
        <w:t>上的经典分解结果</w:t>
      </w:r>
      <w:r w:rsidR="006A5424">
        <w:rPr>
          <w:rFonts w:hint="eastAsia"/>
        </w:rPr>
        <w:t>，</w:t>
      </w:r>
      <w:r w:rsidR="001540B8">
        <w:rPr>
          <w:rFonts w:hint="eastAsia"/>
        </w:rPr>
        <w:t>发现输出的</w:t>
      </w:r>
      <w:r w:rsidR="001540B8">
        <w:rPr>
          <w:rFonts w:hint="eastAsia"/>
        </w:rPr>
        <w:t>t</w:t>
      </w:r>
      <w:r w:rsidR="001540B8">
        <w:t>rend</w:t>
      </w:r>
      <w:r w:rsidR="001540B8">
        <w:rPr>
          <w:rFonts w:hint="eastAsia"/>
        </w:rPr>
        <w:t>和</w:t>
      </w:r>
      <w:r w:rsidR="000931AA">
        <w:rPr>
          <w:rFonts w:hint="eastAsia"/>
        </w:rPr>
        <w:t>seasonal</w:t>
      </w:r>
      <w:r w:rsidR="000931AA">
        <w:t xml:space="preserve"> </w:t>
      </w:r>
      <w:r w:rsidR="000931AA">
        <w:rPr>
          <w:rFonts w:hint="eastAsia"/>
        </w:rPr>
        <w:t>component</w:t>
      </w:r>
      <w:r w:rsidR="001540B8">
        <w:rPr>
          <w:rFonts w:hint="eastAsia"/>
        </w:rPr>
        <w:t>的差别很小（</w:t>
      </w:r>
      <w:r w:rsidR="001540B8">
        <w:rPr>
          <w:rFonts w:hint="eastAsia"/>
        </w:rPr>
        <w:t>~1</w:t>
      </w:r>
      <w:r w:rsidR="001540B8">
        <w:t>0</w:t>
      </w:r>
      <w:r w:rsidR="001540B8" w:rsidRPr="001540B8">
        <w:rPr>
          <w:vertAlign w:val="superscript"/>
        </w:rPr>
        <w:t>-8</w:t>
      </w:r>
      <w:r w:rsidR="001540B8">
        <w:t>℃</w:t>
      </w:r>
      <w:r w:rsidR="001540B8">
        <w:rPr>
          <w:rFonts w:hint="eastAsia"/>
        </w:rPr>
        <w:t>），而输出</w:t>
      </w:r>
      <w:r w:rsidR="001540B8">
        <w:rPr>
          <w:rFonts w:hint="eastAsia"/>
        </w:rPr>
        <w:t>r</w:t>
      </w:r>
      <w:r w:rsidR="001540B8">
        <w:t>esidual</w:t>
      </w:r>
      <w:r w:rsidR="001540B8">
        <w:rPr>
          <w:rFonts w:hint="eastAsia"/>
        </w:rPr>
        <w:t>分量的差别近乎为一常数（</w:t>
      </w:r>
      <w:r w:rsidR="001540B8">
        <w:rPr>
          <w:rFonts w:hint="eastAsia"/>
        </w:rPr>
        <w:t>0</w:t>
      </w:r>
      <w:r w:rsidR="001540B8">
        <w:t>.040℃</w:t>
      </w:r>
      <w:r w:rsidR="001540B8">
        <w:rPr>
          <w:rFonts w:hint="eastAsia"/>
        </w:rPr>
        <w:t>）</w:t>
      </w:r>
      <w:r w:rsidR="006A5424">
        <w:t>.</w:t>
      </w:r>
      <w:r w:rsidR="001540B8">
        <w:t xml:space="preserve"> </w:t>
      </w:r>
      <w:r w:rsidR="00111BD2">
        <w:rPr>
          <w:rFonts w:hint="eastAsia"/>
        </w:rPr>
        <w:t>这些结果说明，</w:t>
      </w:r>
      <w:r w:rsidR="00111BD2" w:rsidRPr="00111BD2">
        <w:rPr>
          <w:rStyle w:val="af6"/>
          <w:rFonts w:hint="eastAsia"/>
        </w:rPr>
        <w:t>提取的</w:t>
      </w:r>
      <w:r w:rsidR="00111BD2" w:rsidRPr="00111BD2">
        <w:rPr>
          <w:rStyle w:val="af6"/>
          <w:rFonts w:hint="eastAsia"/>
        </w:rPr>
        <w:t>r</w:t>
      </w:r>
      <w:r w:rsidR="00111BD2" w:rsidRPr="00111BD2">
        <w:rPr>
          <w:rStyle w:val="af6"/>
        </w:rPr>
        <w:t>esidual</w:t>
      </w:r>
      <w:r w:rsidR="00111BD2" w:rsidRPr="00111BD2">
        <w:rPr>
          <w:rStyle w:val="af6"/>
          <w:rFonts w:hint="eastAsia"/>
        </w:rPr>
        <w:t>的样本均值</w:t>
      </w:r>
      <w:r w:rsidR="002B48FE">
        <w:rPr>
          <w:rStyle w:val="af6"/>
          <w:rFonts w:hint="eastAsia"/>
        </w:rPr>
        <w:t>非零，</w:t>
      </w:r>
      <w:r w:rsidR="00111BD2" w:rsidRPr="00111BD2">
        <w:rPr>
          <w:rStyle w:val="af6"/>
          <w:rFonts w:hint="eastAsia"/>
        </w:rPr>
        <w:t>是造成</w:t>
      </w:r>
      <w:r w:rsidR="00111BD2" w:rsidRPr="00111BD2">
        <w:rPr>
          <w:rStyle w:val="af6"/>
          <w:rFonts w:hint="eastAsia"/>
        </w:rPr>
        <w:t>M</w:t>
      </w:r>
      <w:r w:rsidR="00111BD2" w:rsidRPr="00111BD2">
        <w:rPr>
          <w:rStyle w:val="af6"/>
        </w:rPr>
        <w:t>-2</w:t>
      </w:r>
      <w:r w:rsidR="00111BD2" w:rsidRPr="00111BD2">
        <w:rPr>
          <w:rStyle w:val="af6"/>
        </w:rPr>
        <w:t>和</w:t>
      </w:r>
      <w:r w:rsidR="00111BD2" w:rsidRPr="00111BD2">
        <w:rPr>
          <w:rStyle w:val="af6"/>
        </w:rPr>
        <w:t>M-2A</w:t>
      </w:r>
      <w:r w:rsidR="00111BD2" w:rsidRPr="00111BD2">
        <w:rPr>
          <w:rStyle w:val="af6"/>
        </w:rPr>
        <w:t>输出差异的主要原因</w:t>
      </w:r>
      <w:r w:rsidR="00663657">
        <w:rPr>
          <w:rFonts w:hint="eastAsia"/>
        </w:rPr>
        <w:t>；</w:t>
      </w:r>
      <w:r w:rsidR="000F542D" w:rsidRPr="000F542D">
        <w:rPr>
          <w:rFonts w:hint="eastAsia"/>
        </w:rPr>
        <w:t>因</w:t>
      </w:r>
      <w:r w:rsidR="000F542D" w:rsidRPr="000F542D">
        <w:rPr>
          <w:rFonts w:hint="eastAsia"/>
        </w:rPr>
        <w:t>r</w:t>
      </w:r>
      <w:r w:rsidR="000F542D" w:rsidRPr="000F542D">
        <w:t>esidual</w:t>
      </w:r>
      <w:r w:rsidR="000F542D" w:rsidRPr="000F542D">
        <w:t>的样本均值很小</w:t>
      </w:r>
      <w:r w:rsidR="000F542D" w:rsidRPr="000F542D">
        <w:rPr>
          <w:rFonts w:hint="eastAsia"/>
        </w:rPr>
        <w:t>，故</w:t>
      </w:r>
      <w:r w:rsidR="000F542D" w:rsidRPr="000F542D">
        <w:rPr>
          <w:rFonts w:hint="eastAsia"/>
        </w:rPr>
        <w:t>M</w:t>
      </w:r>
      <w:r w:rsidR="000F542D" w:rsidRPr="000F542D">
        <w:t>-2</w:t>
      </w:r>
      <w:r w:rsidR="000F542D" w:rsidRPr="000F542D">
        <w:t>与</w:t>
      </w:r>
      <w:r w:rsidR="000F542D" w:rsidRPr="000F542D">
        <w:t>M-2A</w:t>
      </w:r>
      <w:r w:rsidR="000F542D" w:rsidRPr="000F542D">
        <w:t>的输出差异很小</w:t>
      </w:r>
      <w:r w:rsidR="00111BD2">
        <w:rPr>
          <w:rFonts w:hint="eastAsia"/>
        </w:rPr>
        <w:t>；若不计这种原因导致的差异，则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和</w:t>
      </w:r>
      <w:r w:rsidR="00111BD2">
        <w:rPr>
          <w:rFonts w:hint="eastAsia"/>
        </w:rPr>
        <w:t>M</w:t>
      </w:r>
      <w:r w:rsidR="00111BD2">
        <w:t>-2</w:t>
      </w:r>
      <w:r w:rsidR="00111BD2">
        <w:rPr>
          <w:rFonts w:hint="eastAsia"/>
        </w:rPr>
        <w:t>A</w:t>
      </w:r>
      <w:r w:rsidR="00111BD2">
        <w:rPr>
          <w:rFonts w:hint="eastAsia"/>
        </w:rPr>
        <w:t>方法的输出是一致的</w:t>
      </w:r>
      <w:r w:rsidR="00111BD2">
        <w:rPr>
          <w:rFonts w:hint="eastAsia"/>
        </w:rPr>
        <w:t>.</w:t>
      </w:r>
      <w:r w:rsidR="00111BD2">
        <w:t xml:space="preserve"> </w:t>
      </w:r>
      <w:r w:rsidR="004D795B">
        <w:rPr>
          <w:rFonts w:hint="eastAsia"/>
        </w:rPr>
        <w:t>这个</w:t>
      </w:r>
      <w:r w:rsidR="00111BD2">
        <w:rPr>
          <w:rFonts w:hint="eastAsia"/>
        </w:rPr>
        <w:t>结果支持了上一段的观点</w:t>
      </w:r>
      <w:r w:rsidR="00111BD2">
        <w:rPr>
          <w:rFonts w:hint="eastAsia"/>
        </w:rPr>
        <w:t>.</w:t>
      </w:r>
    </w:p>
    <w:p w14:paraId="4E87B4FD" w14:textId="2FF91E14" w:rsidR="005D0219" w:rsidRDefault="005D0219" w:rsidP="008953B8">
      <w:pPr>
        <w:pStyle w:val="a2"/>
      </w:pPr>
      <w:r>
        <w:rPr>
          <w:rFonts w:hint="eastAsia"/>
        </w:rPr>
        <w:lastRenderedPageBreak/>
        <w:t>对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 xml:space="preserve">, 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,</w:t>
      </w:r>
      <w:r>
        <w:t xml:space="preserve"> M-2, M-2A</w:t>
      </w:r>
      <w:r>
        <w:rPr>
          <w:rFonts w:hint="eastAsia"/>
        </w:rPr>
        <w:t>输出差异再讨论</w:t>
      </w:r>
      <w:r>
        <w:t xml:space="preserve">. </w:t>
      </w:r>
      <w:r>
        <w:rPr>
          <w:rFonts w:hint="eastAsia"/>
        </w:rPr>
        <w:t>在对理想试验的分析中，我们指出：导致这四种方法间差异的主要原因有</w:t>
      </w:r>
      <w:r w:rsidRPr="00FA0516">
        <w:rPr>
          <w:kern w:val="0"/>
        </w:rPr>
        <w:t xml:space="preserve">a) </w:t>
      </w:r>
      <w:r w:rsidRPr="002F0720">
        <w:rPr>
          <w:rStyle w:val="af6"/>
        </w:rPr>
        <w:t>剧烈的</w:t>
      </w:r>
      <w:r w:rsidR="00716D59">
        <w:rPr>
          <w:rStyle w:val="af6"/>
          <w:rFonts w:hint="eastAsia"/>
        </w:rPr>
        <w:t>长期</w:t>
      </w:r>
      <w:r w:rsidRPr="002F0720">
        <w:rPr>
          <w:rStyle w:val="af6"/>
        </w:rPr>
        <w:t>趋势</w:t>
      </w:r>
      <w:r w:rsidRPr="00FA0516">
        <w:rPr>
          <w:kern w:val="0"/>
        </w:rPr>
        <w:t>；</w:t>
      </w:r>
      <w:r w:rsidRPr="00FA0516">
        <w:rPr>
          <w:kern w:val="0"/>
        </w:rPr>
        <w:t xml:space="preserve">b) </w:t>
      </w:r>
      <w:r w:rsidRPr="002F0720">
        <w:rPr>
          <w:rStyle w:val="af6"/>
        </w:rPr>
        <w:t>强非线性的</w:t>
      </w:r>
      <w:r w:rsidR="00716D59">
        <w:rPr>
          <w:rStyle w:val="af6"/>
          <w:rFonts w:hint="eastAsia"/>
        </w:rPr>
        <w:t>长期</w:t>
      </w:r>
      <w:r w:rsidRPr="002F0720">
        <w:rPr>
          <w:rStyle w:val="af6"/>
        </w:rPr>
        <w:t>趋势</w:t>
      </w:r>
      <w:r w:rsidRPr="00FA0516">
        <w:rPr>
          <w:kern w:val="0"/>
        </w:rPr>
        <w:t>；</w:t>
      </w:r>
      <w:r w:rsidRPr="00FA0516">
        <w:rPr>
          <w:kern w:val="0"/>
        </w:rPr>
        <w:t xml:space="preserve">c) </w:t>
      </w:r>
      <w:r w:rsidRPr="002F0720">
        <w:rPr>
          <w:rStyle w:val="af6"/>
        </w:rPr>
        <w:t>大的余项</w:t>
      </w:r>
      <w:r w:rsidR="00716D59">
        <w:rPr>
          <w:rStyle w:val="af6"/>
          <w:rFonts w:hint="eastAsia"/>
        </w:rPr>
        <w:t>（内部气候变率）</w:t>
      </w:r>
      <w:r w:rsidRPr="002F0720">
        <w:rPr>
          <w:rStyle w:val="af6"/>
        </w:rPr>
        <w:t>方差</w:t>
      </w:r>
      <w:r w:rsidRPr="00FA0516">
        <w:rPr>
          <w:kern w:val="0"/>
        </w:rPr>
        <w:t>；</w:t>
      </w:r>
      <w:r w:rsidRPr="00FA0516">
        <w:rPr>
          <w:kern w:val="0"/>
        </w:rPr>
        <w:t xml:space="preserve">d) </w:t>
      </w:r>
      <w:r w:rsidRPr="002F0720">
        <w:rPr>
          <w:rStyle w:val="af6"/>
        </w:rPr>
        <w:t>大幅度的季节信号</w:t>
      </w:r>
      <w:r w:rsidR="00716D59" w:rsidRPr="00716D59">
        <w:rPr>
          <w:rFonts w:hint="eastAsia"/>
        </w:rPr>
        <w:t>.</w:t>
      </w:r>
      <w:r w:rsidR="00716D59" w:rsidRPr="00716D59">
        <w:t xml:space="preserve"> </w:t>
      </w:r>
      <w:r w:rsidR="008704DC">
        <w:rPr>
          <w:rFonts w:hint="eastAsia"/>
        </w:rPr>
        <w:t>在</w:t>
      </w:r>
      <w:r w:rsidR="008704DC">
        <w:rPr>
          <w:rFonts w:hint="eastAsia"/>
        </w:rPr>
        <w:t>ERSST</w:t>
      </w:r>
      <w:r w:rsidR="008704DC">
        <w:rPr>
          <w:rFonts w:hint="eastAsia"/>
        </w:rPr>
        <w:t>算例中，</w:t>
      </w:r>
      <w:r w:rsidR="00540314" w:rsidRPr="0094287E">
        <w:rPr>
          <w:rStyle w:val="af6"/>
          <w:rFonts w:hint="eastAsia"/>
        </w:rPr>
        <w:t>猜想</w:t>
      </w:r>
      <w:r w:rsidR="00540314">
        <w:rPr>
          <w:rFonts w:hint="eastAsia"/>
        </w:rPr>
        <w:t>：</w:t>
      </w:r>
      <w:r w:rsidR="008704DC">
        <w:rPr>
          <w:rFonts w:hint="eastAsia"/>
        </w:rPr>
        <w:t>在中纬度地区，因素</w:t>
      </w:r>
      <w:r w:rsidR="008704DC">
        <w:rPr>
          <w:rFonts w:hint="eastAsia"/>
        </w:rPr>
        <w:t>d</w:t>
      </w:r>
      <w:r w:rsidR="008704DC">
        <w:rPr>
          <w:rFonts w:hint="eastAsia"/>
        </w:rPr>
        <w:t>起主导作用</w:t>
      </w:r>
      <w:r w:rsidR="00630B8C">
        <w:rPr>
          <w:rFonts w:hint="eastAsia"/>
        </w:rPr>
        <w:t>，各方法（主要是</w:t>
      </w:r>
      <w:r w:rsidR="00630B8C">
        <w:rPr>
          <w:rFonts w:hint="eastAsia"/>
        </w:rPr>
        <w:t>M</w:t>
      </w:r>
      <w:r w:rsidR="00630B8C">
        <w:t>-1</w:t>
      </w:r>
      <w:r w:rsidR="00630B8C">
        <w:rPr>
          <w:rFonts w:hint="eastAsia"/>
        </w:rPr>
        <w:t>A</w:t>
      </w:r>
      <w:r w:rsidR="00630B8C">
        <w:rPr>
          <w:rFonts w:hint="eastAsia"/>
        </w:rPr>
        <w:t>与其余三种）</w:t>
      </w:r>
      <w:r w:rsidR="00F23210">
        <w:rPr>
          <w:rFonts w:hint="eastAsia"/>
        </w:rPr>
        <w:t>的</w:t>
      </w:r>
      <w:r w:rsidR="00630B8C">
        <w:rPr>
          <w:rFonts w:hint="eastAsia"/>
        </w:rPr>
        <w:t>输出余项差异可接近</w:t>
      </w:r>
      <w:r w:rsidR="00630B8C">
        <w:rPr>
          <w:rFonts w:hint="eastAsia"/>
        </w:rPr>
        <w:t>0</w:t>
      </w:r>
      <w:r w:rsidR="00630B8C">
        <w:t>.3</w:t>
      </w:r>
      <w:r w:rsidR="00630B8C" w:rsidRPr="00B36AED">
        <w:t>°C</w:t>
      </w:r>
      <w:r w:rsidR="00B36AED">
        <w:rPr>
          <w:rFonts w:hint="eastAsia"/>
        </w:rPr>
        <w:t>；在赤道东太平洋，因素</w:t>
      </w:r>
      <w:r w:rsidR="00B36AED">
        <w:rPr>
          <w:rFonts w:hint="eastAsia"/>
        </w:rPr>
        <w:t>c</w:t>
      </w:r>
      <w:r w:rsidR="00B36AED">
        <w:rPr>
          <w:rFonts w:hint="eastAsia"/>
        </w:rPr>
        <w:t>起一定作用</w:t>
      </w:r>
      <w:r w:rsidR="003F2927">
        <w:rPr>
          <w:rFonts w:hint="eastAsia"/>
        </w:rPr>
        <w:t>，各方法</w:t>
      </w:r>
      <w:r w:rsidR="000C13D0">
        <w:rPr>
          <w:rFonts w:hint="eastAsia"/>
        </w:rPr>
        <w:t>的输出余项差异可超过</w:t>
      </w:r>
      <w:r w:rsidR="000C13D0">
        <w:rPr>
          <w:rFonts w:hint="eastAsia"/>
        </w:rPr>
        <w:t>0</w:t>
      </w:r>
      <w:r w:rsidR="000C13D0">
        <w:t>.1</w:t>
      </w:r>
      <w:r w:rsidR="000C13D0" w:rsidRPr="00B36AED">
        <w:t>°C</w:t>
      </w:r>
      <w:r w:rsidR="00B36AED">
        <w:rPr>
          <w:rFonts w:hint="eastAsia"/>
        </w:rPr>
        <w:t>；在其余大部分地区，各因素作用有限，各方法</w:t>
      </w:r>
      <w:r w:rsidR="00C6536E">
        <w:rPr>
          <w:rFonts w:hint="eastAsia"/>
        </w:rPr>
        <w:t>输出余项</w:t>
      </w:r>
      <w:r w:rsidR="00B36AED">
        <w:rPr>
          <w:rFonts w:hint="eastAsia"/>
        </w:rPr>
        <w:t>差异一般不超过</w:t>
      </w:r>
      <w:r w:rsidR="00B36AED">
        <w:rPr>
          <w:rFonts w:hint="eastAsia"/>
        </w:rPr>
        <w:t>0</w:t>
      </w:r>
      <w:r w:rsidR="00B36AED">
        <w:t>.1</w:t>
      </w:r>
      <w:r w:rsidR="00B36AED" w:rsidRPr="00B36AED">
        <w:t>°C</w:t>
      </w:r>
      <w:r w:rsidR="00B36AED">
        <w:t>.</w:t>
      </w:r>
      <w:r w:rsidR="001264F6">
        <w:t xml:space="preserve"> </w:t>
      </w:r>
      <w:r w:rsidR="001264F6" w:rsidRPr="000B03D4">
        <w:rPr>
          <w:rFonts w:hint="eastAsia"/>
          <w:highlight w:val="yellow"/>
        </w:rPr>
        <w:t>为了</w:t>
      </w:r>
      <w:r w:rsidR="0094186C">
        <w:rPr>
          <w:rFonts w:hint="eastAsia"/>
          <w:highlight w:val="yellow"/>
        </w:rPr>
        <w:t>验证</w:t>
      </w:r>
      <w:r w:rsidR="001264F6" w:rsidRPr="000B03D4">
        <w:rPr>
          <w:rFonts w:hint="eastAsia"/>
          <w:highlight w:val="yellow"/>
        </w:rPr>
        <w:t>这段结论，可观察</w:t>
      </w:r>
      <w:r w:rsidR="001264F6" w:rsidRPr="000B03D4">
        <w:rPr>
          <w:rFonts w:hint="eastAsia"/>
          <w:highlight w:val="yellow"/>
        </w:rPr>
        <w:t>ERSST</w:t>
      </w:r>
      <w:r w:rsidR="001264F6" w:rsidRPr="000B03D4">
        <w:rPr>
          <w:rFonts w:hint="eastAsia"/>
          <w:highlight w:val="yellow"/>
        </w:rPr>
        <w:t>百年增温图、季节信号峰峰值图</w:t>
      </w:r>
      <w:r w:rsidR="0062788F" w:rsidRPr="000B03D4">
        <w:rPr>
          <w:rFonts w:hint="eastAsia"/>
          <w:highlight w:val="yellow"/>
        </w:rPr>
        <w:t>、余项样本方差图，选择一些可疑点画单站图</w:t>
      </w:r>
      <w:r w:rsidR="0062788F" w:rsidRPr="000B03D4">
        <w:rPr>
          <w:rFonts w:hint="eastAsia"/>
          <w:highlight w:val="yellow"/>
        </w:rPr>
        <w:t>.</w:t>
      </w:r>
      <w:r w:rsidR="0062788F" w:rsidRPr="000B03D4">
        <w:rPr>
          <w:highlight w:val="yellow"/>
        </w:rPr>
        <w:t xml:space="preserve"> </w:t>
      </w:r>
      <w:r w:rsidR="0062788F" w:rsidRPr="000B03D4">
        <w:rPr>
          <w:rFonts w:hint="eastAsia"/>
          <w:highlight w:val="yellow"/>
        </w:rPr>
        <w:t>但如何</w:t>
      </w:r>
      <w:r w:rsidR="00B82334">
        <w:rPr>
          <w:rFonts w:hint="eastAsia"/>
          <w:highlight w:val="yellow"/>
        </w:rPr>
        <w:t>定量</w:t>
      </w:r>
      <w:r w:rsidR="0062788F" w:rsidRPr="000B03D4">
        <w:rPr>
          <w:rFonts w:hint="eastAsia"/>
          <w:highlight w:val="yellow"/>
        </w:rPr>
        <w:t>长期趋势的非线性？</w:t>
      </w:r>
      <w:r w:rsidR="0062788F">
        <w:rPr>
          <w:rFonts w:hint="eastAsia"/>
        </w:rPr>
        <w:t>（</w:t>
      </w:r>
      <w:r w:rsidR="00583920">
        <w:rPr>
          <w:rFonts w:hint="eastAsia"/>
        </w:rPr>
        <w:t>待补充</w:t>
      </w:r>
      <w:r w:rsidR="0062788F">
        <w:rPr>
          <w:rFonts w:hint="eastAsia"/>
        </w:rPr>
        <w:t>）</w:t>
      </w:r>
    </w:p>
    <w:p w14:paraId="4935025F" w14:textId="0394074A" w:rsidR="00EA0683" w:rsidRDefault="00AB2322" w:rsidP="008953B8">
      <w:pPr>
        <w:pStyle w:val="a2"/>
      </w:pPr>
      <w:r>
        <w:rPr>
          <w:rFonts w:hint="eastAsia"/>
        </w:rPr>
        <w:t>M</w:t>
      </w:r>
      <w:r>
        <w:t>-2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>, M-1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E5FC1">
        <w:rPr>
          <w:rFonts w:hint="eastAsia"/>
        </w:rPr>
        <w:t>前面的结果启发我们，既然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和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A</w:t>
      </w:r>
      <w:r w:rsidR="005E5FC1">
        <w:rPr>
          <w:rFonts w:hint="eastAsia"/>
        </w:rPr>
        <w:t>都接近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B</w:t>
      </w:r>
      <w:r w:rsidR="005E5FC1">
        <w:rPr>
          <w:rFonts w:hint="eastAsia"/>
        </w:rPr>
        <w:t>而远离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A</w:t>
      </w:r>
      <w:r w:rsidR="005E5FC1">
        <w:rPr>
          <w:rFonts w:hint="eastAsia"/>
        </w:rPr>
        <w:t>，那么同属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系列的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S</w:t>
      </w:r>
      <w:r w:rsidR="005E5FC1">
        <w:rPr>
          <w:rFonts w:hint="eastAsia"/>
        </w:rPr>
        <w:t>方法</w:t>
      </w:r>
      <w:r w:rsidR="00A70A8D">
        <w:rPr>
          <w:rFonts w:hint="eastAsia"/>
        </w:rPr>
        <w:t>，</w:t>
      </w:r>
      <w:r w:rsidR="005E5FC1">
        <w:rPr>
          <w:rFonts w:hint="eastAsia"/>
        </w:rPr>
        <w:t>是否存在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系列近似？</w:t>
      </w:r>
      <w:r w:rsidR="005E5FC1">
        <w:t>在</w:t>
      </w:r>
      <w:r w:rsidR="005E5FC1">
        <w:t>ERSST</w:t>
      </w:r>
      <w:r w:rsidR="005E5FC1">
        <w:t>算例中，</w:t>
      </w:r>
      <w:r w:rsidR="008953B8">
        <w:t>M-2S</w:t>
      </w:r>
      <w:r w:rsidR="008953B8">
        <w:t>和</w:t>
      </w:r>
      <w:r w:rsidR="008953B8">
        <w:t>M-1</w:t>
      </w:r>
      <w:r w:rsidR="005E5FC1">
        <w:t>A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</w:instrText>
      </w:r>
      <w:r w:rsidR="005E5FC1">
        <w:rPr>
          <w:rFonts w:hint="eastAsia"/>
        </w:rPr>
        <w:instrText>REF _Ref109497529 \h</w:instrText>
      </w:r>
      <w:r w:rsidR="005E5FC1">
        <w:instrText xml:space="preserve"> </w:instrText>
      </w:r>
      <w:r w:rsidR="005E5FC1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2</w:t>
      </w:r>
      <w:r w:rsidR="005E5FC1">
        <w:fldChar w:fldCharType="end"/>
      </w:r>
      <w:r w:rsidR="005E5FC1">
        <w:rPr>
          <w:rFonts w:hint="eastAsia"/>
        </w:rPr>
        <w:t>）</w:t>
      </w:r>
      <w:r w:rsidR="001F4C76">
        <w:t xml:space="preserve">, </w:t>
      </w:r>
      <w:r w:rsidR="005E5FC1">
        <w:t>M-1B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REF _Ref109497530 \h </w:instrText>
      </w:r>
      <w:r w:rsidR="005E5FC1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3</w:t>
      </w:r>
      <w:r w:rsidR="005E5FC1">
        <w:fldChar w:fldCharType="end"/>
      </w:r>
      <w:r w:rsidR="005E5FC1">
        <w:rPr>
          <w:rFonts w:hint="eastAsia"/>
        </w:rPr>
        <w:t>）的</w:t>
      </w:r>
      <w:r w:rsidR="001F4C76">
        <w:rPr>
          <w:rFonts w:hint="eastAsia"/>
        </w:rPr>
        <w:t>输出</w:t>
      </w:r>
      <w:r w:rsidR="001F4C76">
        <w:rPr>
          <w:rFonts w:hint="eastAsia"/>
        </w:rPr>
        <w:t>r</w:t>
      </w:r>
      <w:r w:rsidR="001F4C76">
        <w:t>esidual</w:t>
      </w:r>
      <w:r w:rsidR="001F4C76">
        <w:rPr>
          <w:rFonts w:hint="eastAsia"/>
        </w:rPr>
        <w:t>的</w:t>
      </w:r>
      <w:r w:rsidR="008953B8">
        <w:t>差异都较大</w:t>
      </w:r>
      <w:r w:rsidR="00ED532E">
        <w:rPr>
          <w:rFonts w:hint="eastAsia"/>
        </w:rPr>
        <w:t>，最大</w:t>
      </w:r>
      <w:r w:rsidR="008578E5">
        <w:rPr>
          <w:rFonts w:hint="eastAsia"/>
        </w:rPr>
        <w:t>约</w:t>
      </w:r>
      <w:r w:rsidR="00ED532E">
        <w:rPr>
          <w:rFonts w:hint="eastAsia"/>
        </w:rPr>
        <w:t>1</w:t>
      </w:r>
      <w:r w:rsidR="00ED532E">
        <w:t>℃</w:t>
      </w:r>
      <w:r w:rsidR="008953B8">
        <w:t>.</w:t>
      </w:r>
      <w:r w:rsidR="004034A5">
        <w:t xml:space="preserve"> </w:t>
      </w:r>
      <w:r w:rsidR="004034A5">
        <w:rPr>
          <w:rFonts w:hint="eastAsia"/>
        </w:rPr>
        <w:t>考察</w:t>
      </w:r>
      <w:r w:rsidR="00AA0038" w:rsidRPr="00AA0038">
        <w:t>M-2S</w:t>
      </w:r>
      <w:r w:rsidR="00AA0038" w:rsidRPr="00AA0038">
        <w:t>与</w:t>
      </w:r>
      <w:r w:rsidR="00AA0038" w:rsidRPr="00AA0038">
        <w:t>M-1A</w:t>
      </w:r>
      <w:r w:rsidR="00AA0038">
        <w:rPr>
          <w:rFonts w:hint="eastAsia"/>
        </w:rPr>
        <w:t>的输出</w:t>
      </w:r>
      <w:r w:rsidR="00AA0038">
        <w:rPr>
          <w:rFonts w:hint="eastAsia"/>
        </w:rPr>
        <w:t>r</w:t>
      </w:r>
      <w:r w:rsidR="00AA0038">
        <w:t>esidual</w:t>
      </w:r>
      <w:r w:rsidR="00AA0038">
        <w:rPr>
          <w:rFonts w:hint="eastAsia"/>
        </w:rPr>
        <w:t>的最大差异所在位置（</w:t>
      </w:r>
      <w:r w:rsidR="00AA0038" w:rsidRPr="00AA0038">
        <w:t>46°N, 52°E</w:t>
      </w:r>
      <w:r w:rsidR="00AA0038">
        <w:t xml:space="preserve">, </w:t>
      </w:r>
      <w:r w:rsidR="00AA0038">
        <w:fldChar w:fldCharType="begin"/>
      </w:r>
      <w:r w:rsidR="00AA0038">
        <w:instrText xml:space="preserve"> REF _Ref109849761 \h </w:instrText>
      </w:r>
      <w:r w:rsidR="00AA0038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7</w:t>
      </w:r>
      <w:r w:rsidR="00AA0038">
        <w:fldChar w:fldCharType="end"/>
      </w:r>
      <w:r w:rsidR="00AA0038">
        <w:rPr>
          <w:rFonts w:hint="eastAsia"/>
        </w:rPr>
        <w:t>）</w:t>
      </w:r>
      <w:r w:rsidR="00AC35A6">
        <w:rPr>
          <w:rFonts w:hint="eastAsia"/>
        </w:rPr>
        <w:t>上的经典分解结果，可见</w:t>
      </w:r>
      <w:r w:rsidR="00A81DBE">
        <w:t>M-2S</w:t>
      </w:r>
      <w:r w:rsidR="00A81DBE">
        <w:t>和</w:t>
      </w:r>
      <w:r w:rsidR="00A81DBE">
        <w:t>M-1A</w:t>
      </w:r>
      <w:r w:rsidR="00A81DBE">
        <w:rPr>
          <w:rFonts w:hint="eastAsia"/>
        </w:rPr>
        <w:t>的输出季节信号的差异可超过</w:t>
      </w:r>
      <w:r w:rsidR="00A81DBE">
        <w:rPr>
          <w:rFonts w:hint="eastAsia"/>
        </w:rPr>
        <w:t>0</w:t>
      </w:r>
      <w:r w:rsidR="00A81DBE">
        <w:t>.9℃</w:t>
      </w:r>
      <w:r w:rsidR="00A81DBE">
        <w:rPr>
          <w:rFonts w:hint="eastAsia"/>
        </w:rPr>
        <w:t>，这对输出余项的差异有重要贡献</w:t>
      </w:r>
      <w:r w:rsidR="00A81DBE">
        <w:rPr>
          <w:rFonts w:hint="eastAsia"/>
        </w:rPr>
        <w:t>.</w:t>
      </w:r>
      <w:r w:rsidR="00A81DBE">
        <w:t xml:space="preserve"> </w:t>
      </w:r>
      <w:r w:rsidR="00A81DBE">
        <w:rPr>
          <w:rFonts w:hint="eastAsia"/>
        </w:rPr>
        <w:t>两个方法的输出</w:t>
      </w:r>
      <w:r w:rsidR="00A81DBE">
        <w:rPr>
          <w:rFonts w:hint="eastAsia"/>
        </w:rPr>
        <w:t>t</w:t>
      </w:r>
      <w:r w:rsidR="00A81DBE">
        <w:t>rend</w:t>
      </w:r>
      <w:r w:rsidR="00A81DBE">
        <w:rPr>
          <w:rFonts w:hint="eastAsia"/>
        </w:rPr>
        <w:t>的差异在时间序列</w:t>
      </w:r>
      <w:r w:rsidR="00C70C7E">
        <w:rPr>
          <w:rFonts w:hint="eastAsia"/>
        </w:rPr>
        <w:t>的</w:t>
      </w:r>
      <w:r w:rsidR="00A81DBE">
        <w:rPr>
          <w:rFonts w:hint="eastAsia"/>
        </w:rPr>
        <w:t>首、尾</w:t>
      </w:r>
      <w:r w:rsidR="00A81DBE">
        <w:rPr>
          <w:rFonts w:hint="eastAsia"/>
        </w:rPr>
        <w:t>1</w:t>
      </w:r>
      <w:r w:rsidR="00A81DBE">
        <w:t>5</w:t>
      </w:r>
      <w:r w:rsidR="00A81DBE">
        <w:rPr>
          <w:rFonts w:hint="eastAsia"/>
        </w:rPr>
        <w:t>年</w:t>
      </w:r>
      <w:r w:rsidR="00C70C7E">
        <w:rPr>
          <w:rFonts w:hint="eastAsia"/>
        </w:rPr>
        <w:t>以外</w:t>
      </w:r>
      <w:r w:rsidR="00A81DBE">
        <w:rPr>
          <w:rFonts w:hint="eastAsia"/>
        </w:rPr>
        <w:t>时刻较小，在两个端点处取得最值（约</w:t>
      </w:r>
      <w:r w:rsidR="00A81DBE">
        <w:rPr>
          <w:rFonts w:hint="eastAsia"/>
        </w:rPr>
        <w:t>0</w:t>
      </w:r>
      <w:r w:rsidR="00A81DBE">
        <w:t>.22℃</w:t>
      </w:r>
      <w:r w:rsidR="00A81DBE">
        <w:rPr>
          <w:rFonts w:hint="eastAsia"/>
        </w:rPr>
        <w:t>），故在时间序列两端附近，</w:t>
      </w:r>
      <w:r w:rsidR="00A81DBE">
        <w:t>M-2S</w:t>
      </w:r>
      <w:r w:rsidR="00A81DBE">
        <w:t>和</w:t>
      </w:r>
      <w:r w:rsidR="00A81DBE">
        <w:t>M-1A</w:t>
      </w:r>
      <w:r w:rsidR="00A81DBE">
        <w:rPr>
          <w:rFonts w:hint="eastAsia"/>
        </w:rPr>
        <w:t>输出</w:t>
      </w:r>
      <w:r w:rsidR="00A81DBE">
        <w:rPr>
          <w:rFonts w:hint="eastAsia"/>
        </w:rPr>
        <w:t>t</w:t>
      </w:r>
      <w:r w:rsidR="00A81DBE">
        <w:t>rend</w:t>
      </w:r>
      <w:r w:rsidR="00A81DBE">
        <w:rPr>
          <w:rFonts w:hint="eastAsia"/>
        </w:rPr>
        <w:t>的差异对</w:t>
      </w:r>
      <w:r w:rsidR="00A81DBE">
        <w:rPr>
          <w:rFonts w:hint="eastAsia"/>
        </w:rPr>
        <w:t>r</w:t>
      </w:r>
      <w:r w:rsidR="00A81DBE">
        <w:t>esidual</w:t>
      </w:r>
      <w:r w:rsidR="00561FBB">
        <w:rPr>
          <w:rFonts w:hint="eastAsia"/>
        </w:rPr>
        <w:t>的</w:t>
      </w:r>
      <w:r w:rsidR="00A81DBE">
        <w:rPr>
          <w:rFonts w:hint="eastAsia"/>
        </w:rPr>
        <w:t>差异也有贡献</w:t>
      </w:r>
      <w:r w:rsidR="00A81DBE">
        <w:rPr>
          <w:rFonts w:hint="eastAsia"/>
        </w:rPr>
        <w:t>.</w:t>
      </w:r>
      <w:r w:rsidR="00A81DBE">
        <w:t xml:space="preserve"> </w:t>
      </w:r>
      <w:r w:rsidR="00C87B45">
        <w:rPr>
          <w:rFonts w:hint="eastAsia"/>
        </w:rPr>
        <w:t>考察</w:t>
      </w:r>
      <w:r w:rsidR="00AA0038">
        <w:rPr>
          <w:rFonts w:hint="eastAsia"/>
        </w:rPr>
        <w:t>M</w:t>
      </w:r>
      <w:r w:rsidR="00AA0038">
        <w:t>-2S</w:t>
      </w:r>
      <w:r w:rsidR="00AA0038">
        <w:rPr>
          <w:rFonts w:hint="eastAsia"/>
        </w:rPr>
        <w:t>与</w:t>
      </w:r>
      <w:r w:rsidR="00AA0038">
        <w:rPr>
          <w:rFonts w:hint="eastAsia"/>
        </w:rPr>
        <w:t>M</w:t>
      </w:r>
      <w:r w:rsidR="00AA0038">
        <w:t>-1B</w:t>
      </w:r>
      <w:r w:rsidR="00C87B45">
        <w:rPr>
          <w:rFonts w:hint="eastAsia"/>
        </w:rPr>
        <w:t>的输出</w:t>
      </w:r>
      <w:r w:rsidR="00C87B45">
        <w:rPr>
          <w:rFonts w:hint="eastAsia"/>
        </w:rPr>
        <w:t>r</w:t>
      </w:r>
      <w:r w:rsidR="00C87B45">
        <w:t>esidual</w:t>
      </w:r>
      <w:r w:rsidR="00C87B45">
        <w:rPr>
          <w:rFonts w:hint="eastAsia"/>
        </w:rPr>
        <w:t>的最大差异所在位置</w:t>
      </w:r>
      <w:r w:rsidR="00AA0038">
        <w:rPr>
          <w:rFonts w:hint="eastAsia"/>
        </w:rPr>
        <w:t>（</w:t>
      </w:r>
      <w:r w:rsidR="00377CF8">
        <w:rPr>
          <w:rFonts w:hint="eastAsia"/>
        </w:rPr>
        <w:t>5</w:t>
      </w:r>
      <w:r w:rsidR="00377CF8">
        <w:t>8</w:t>
      </w:r>
      <w:r w:rsidR="00377CF8" w:rsidRPr="00B86B9C">
        <w:t>°</w:t>
      </w:r>
      <w:r w:rsidR="00377CF8">
        <w:rPr>
          <w:rFonts w:hint="eastAsia"/>
        </w:rPr>
        <w:t>N,</w:t>
      </w:r>
      <w:r w:rsidR="00377CF8">
        <w:t xml:space="preserve"> 88</w:t>
      </w:r>
      <w:r w:rsidR="00377CF8" w:rsidRPr="00B86B9C">
        <w:t>°</w:t>
      </w:r>
      <w:r w:rsidR="00377CF8">
        <w:t>W</w:t>
      </w:r>
      <w:r w:rsidR="00377CF8">
        <w:rPr>
          <w:rFonts w:hint="eastAsia"/>
        </w:rPr>
        <w:t>,</w:t>
      </w:r>
      <w:r w:rsidR="00377CF8">
        <w:t xml:space="preserve"> </w:t>
      </w:r>
      <w:r w:rsidR="00AA0038">
        <w:fldChar w:fldCharType="begin"/>
      </w:r>
      <w:r w:rsidR="00AA0038">
        <w:instrText xml:space="preserve"> REF _Ref109849762 \h </w:instrText>
      </w:r>
      <w:r w:rsidR="00AA0038">
        <w:fldChar w:fldCharType="separate"/>
      </w:r>
      <w:r w:rsidR="0009704F">
        <w:rPr>
          <w:rFonts w:hint="eastAsia"/>
        </w:rPr>
        <w:t>图</w:t>
      </w:r>
      <w:r w:rsidR="0009704F">
        <w:rPr>
          <w:noProof/>
        </w:rPr>
        <w:t>48</w:t>
      </w:r>
      <w:r w:rsidR="00AA0038">
        <w:fldChar w:fldCharType="end"/>
      </w:r>
      <w:r w:rsidR="00AA0038">
        <w:rPr>
          <w:rFonts w:hint="eastAsia"/>
        </w:rPr>
        <w:t>）</w:t>
      </w:r>
      <w:r w:rsidR="00C87B45">
        <w:rPr>
          <w:rFonts w:hint="eastAsia"/>
        </w:rPr>
        <w:t>上的经典分解结果</w:t>
      </w:r>
      <w:r w:rsidR="00E57252">
        <w:rPr>
          <w:rFonts w:hint="eastAsia"/>
        </w:rPr>
        <w:t>，可见</w:t>
      </w:r>
      <w:r w:rsidR="00E57252">
        <w:rPr>
          <w:rFonts w:hint="eastAsia"/>
        </w:rPr>
        <w:t>M</w:t>
      </w:r>
      <w:r w:rsidR="00E57252">
        <w:t>-2S</w:t>
      </w:r>
      <w:r w:rsidR="00E57252">
        <w:rPr>
          <w:rFonts w:hint="eastAsia"/>
        </w:rPr>
        <w:t>与</w:t>
      </w:r>
      <w:r w:rsidR="00E57252">
        <w:rPr>
          <w:rFonts w:hint="eastAsia"/>
        </w:rPr>
        <w:t>M</w:t>
      </w:r>
      <w:r w:rsidR="00E57252">
        <w:t>-1B</w:t>
      </w:r>
      <w:r w:rsidR="00E57252">
        <w:rPr>
          <w:rFonts w:hint="eastAsia"/>
        </w:rPr>
        <w:t>的输出</w:t>
      </w:r>
      <w:r w:rsidR="00E57252">
        <w:rPr>
          <w:rFonts w:hint="eastAsia"/>
        </w:rPr>
        <w:t>t</w:t>
      </w:r>
      <w:r w:rsidR="00E57252">
        <w:t>rend</w:t>
      </w:r>
      <w:r w:rsidR="00E57252">
        <w:rPr>
          <w:rFonts w:hint="eastAsia"/>
        </w:rPr>
        <w:t>的差异很小（</w:t>
      </w:r>
      <w:r w:rsidR="00E57252">
        <w:rPr>
          <w:rFonts w:hint="eastAsia"/>
        </w:rPr>
        <w:t>~</w:t>
      </w:r>
      <w:r w:rsidR="00E57252">
        <w:t>10</w:t>
      </w:r>
      <w:r w:rsidR="00E57252" w:rsidRPr="00E57252">
        <w:rPr>
          <w:vertAlign w:val="superscript"/>
        </w:rPr>
        <w:t>-3</w:t>
      </w:r>
      <w:r w:rsidR="00E57252">
        <w:t>℃</w:t>
      </w:r>
      <w:r w:rsidR="00E57252">
        <w:rPr>
          <w:rFonts w:hint="eastAsia"/>
        </w:rPr>
        <w:t>），</w:t>
      </w:r>
      <w:r w:rsidR="007D3820">
        <w:rPr>
          <w:rFonts w:hint="eastAsia"/>
        </w:rPr>
        <w:t>而输出季节信号的差异的最值和输出</w:t>
      </w:r>
      <w:r w:rsidR="007D3820">
        <w:rPr>
          <w:rFonts w:hint="eastAsia"/>
        </w:rPr>
        <w:t>r</w:t>
      </w:r>
      <w:r w:rsidR="007D3820">
        <w:t>esidual</w:t>
      </w:r>
      <w:r w:rsidR="007D3820">
        <w:rPr>
          <w:rFonts w:hint="eastAsia"/>
        </w:rPr>
        <w:t>差异的最值同量级（</w:t>
      </w:r>
      <w:r w:rsidR="007D3820">
        <w:rPr>
          <w:rFonts w:hint="eastAsia"/>
        </w:rPr>
        <w:t>~</w:t>
      </w:r>
      <w:r w:rsidR="007D3820">
        <w:t>1℃</w:t>
      </w:r>
      <w:r w:rsidR="007D3820">
        <w:rPr>
          <w:rFonts w:hint="eastAsia"/>
        </w:rPr>
        <w:t>）</w:t>
      </w:r>
      <w:r w:rsidR="00FC01CF">
        <w:rPr>
          <w:rFonts w:hint="eastAsia"/>
        </w:rPr>
        <w:t>，说明</w:t>
      </w:r>
      <w:r w:rsidR="00FC01CF">
        <w:rPr>
          <w:rFonts w:hint="eastAsia"/>
        </w:rPr>
        <w:t>M</w:t>
      </w:r>
      <w:r w:rsidR="00FC01CF">
        <w:t>-2S</w:t>
      </w:r>
      <w:r w:rsidR="00FC01CF">
        <w:rPr>
          <w:rFonts w:hint="eastAsia"/>
        </w:rPr>
        <w:t>与</w:t>
      </w:r>
      <w:r w:rsidR="00FC01CF">
        <w:rPr>
          <w:rFonts w:hint="eastAsia"/>
        </w:rPr>
        <w:t>M</w:t>
      </w:r>
      <w:r w:rsidR="00FC01CF">
        <w:t>-1B</w:t>
      </w:r>
      <w:r w:rsidR="00FC01CF">
        <w:rPr>
          <w:rFonts w:hint="eastAsia"/>
        </w:rPr>
        <w:t>的输出</w:t>
      </w:r>
      <w:r w:rsidR="00FC01CF">
        <w:rPr>
          <w:rFonts w:hint="eastAsia"/>
        </w:rPr>
        <w:t>r</w:t>
      </w:r>
      <w:r w:rsidR="00FC01CF">
        <w:t>esidual</w:t>
      </w:r>
      <w:r w:rsidR="00FC01CF">
        <w:rPr>
          <w:rFonts w:hint="eastAsia"/>
        </w:rPr>
        <w:t>差异主要是由输出季节信号的差异造成的</w:t>
      </w:r>
      <w:r w:rsidR="00FC01CF">
        <w:rPr>
          <w:rFonts w:hint="eastAsia"/>
        </w:rPr>
        <w:t>.</w:t>
      </w:r>
      <w:r w:rsidR="00FC01CF">
        <w:t xml:space="preserve"> </w:t>
      </w:r>
      <w:r w:rsidR="00917598">
        <w:rPr>
          <w:rFonts w:hint="eastAsia"/>
        </w:rPr>
        <w:t>同时，</w:t>
      </w:r>
      <w:r w:rsidR="004F1A78">
        <w:rPr>
          <w:rFonts w:hint="eastAsia"/>
        </w:rPr>
        <w:t>M</w:t>
      </w:r>
      <w:r w:rsidR="004F1A78">
        <w:t>-1</w:t>
      </w:r>
      <w:r w:rsidR="004F1A78">
        <w:rPr>
          <w:rFonts w:hint="eastAsia"/>
        </w:rPr>
        <w:t>B</w:t>
      </w:r>
      <w:r w:rsidR="004F1A78">
        <w:rPr>
          <w:rFonts w:hint="eastAsia"/>
        </w:rPr>
        <w:t>与</w:t>
      </w:r>
      <w:r w:rsidR="004F1A78">
        <w:rPr>
          <w:rFonts w:hint="eastAsia"/>
        </w:rPr>
        <w:t>M</w:t>
      </w:r>
      <w:r w:rsidR="004F1A78">
        <w:t>-2</w:t>
      </w:r>
      <w:r w:rsidR="004F1A78">
        <w:rPr>
          <w:rFonts w:hint="eastAsia"/>
        </w:rPr>
        <w:t>S</w:t>
      </w:r>
      <w:r w:rsidR="004F1A78">
        <w:rPr>
          <w:rFonts w:hint="eastAsia"/>
        </w:rPr>
        <w:t>的输出</w:t>
      </w:r>
      <w:r w:rsidR="004F1A78">
        <w:rPr>
          <w:rFonts w:hint="eastAsia"/>
        </w:rPr>
        <w:t>r</w:t>
      </w:r>
      <w:r w:rsidR="004F1A78">
        <w:t>esidual</w:t>
      </w:r>
      <w:r w:rsidR="004F1A78">
        <w:rPr>
          <w:rFonts w:hint="eastAsia"/>
        </w:rPr>
        <w:t>的差异不是零均值的，提示输出</w:t>
      </w:r>
      <w:r w:rsidR="004F1A78">
        <w:rPr>
          <w:rFonts w:hint="eastAsia"/>
        </w:rPr>
        <w:t>r</w:t>
      </w:r>
      <w:r w:rsidR="004F1A78">
        <w:t>esidual</w:t>
      </w:r>
      <w:r w:rsidR="004F1A78">
        <w:rPr>
          <w:rFonts w:hint="eastAsia"/>
        </w:rPr>
        <w:t>的样本均值对两种方法的输出</w:t>
      </w:r>
      <w:r w:rsidR="004F1A78">
        <w:rPr>
          <w:rFonts w:hint="eastAsia"/>
        </w:rPr>
        <w:t>r</w:t>
      </w:r>
      <w:r w:rsidR="004F1A78">
        <w:t>esidua</w:t>
      </w:r>
      <w:r w:rsidR="004F1A78">
        <w:rPr>
          <w:rFonts w:hint="eastAsia"/>
        </w:rPr>
        <w:t>l</w:t>
      </w:r>
      <w:r w:rsidR="004F1A78">
        <w:rPr>
          <w:rFonts w:hint="eastAsia"/>
        </w:rPr>
        <w:t>差异亦有少量贡献</w:t>
      </w:r>
      <w:r w:rsidR="004F1A78">
        <w:rPr>
          <w:rFonts w:hint="eastAsia"/>
        </w:rPr>
        <w:t>.</w:t>
      </w:r>
      <w:r w:rsidR="00142E97">
        <w:t xml:space="preserve"> </w:t>
      </w:r>
      <w:r w:rsidR="00B00353">
        <w:rPr>
          <w:rFonts w:hint="eastAsia"/>
        </w:rPr>
        <w:t>综上，</w:t>
      </w:r>
      <w:r w:rsidR="00B00353" w:rsidRPr="007109C9">
        <w:rPr>
          <w:rStyle w:val="af6"/>
          <w:rFonts w:hint="eastAsia"/>
        </w:rPr>
        <w:t>造成</w:t>
      </w:r>
      <w:r w:rsidR="00B00353" w:rsidRPr="007109C9">
        <w:rPr>
          <w:rStyle w:val="af6"/>
          <w:rFonts w:hint="eastAsia"/>
        </w:rPr>
        <w:t>M</w:t>
      </w:r>
      <w:r w:rsidR="00B00353" w:rsidRPr="007109C9">
        <w:rPr>
          <w:rStyle w:val="af6"/>
        </w:rPr>
        <w:t>-2S</w:t>
      </w:r>
      <w:r w:rsidR="00B00353" w:rsidRPr="007109C9">
        <w:rPr>
          <w:rStyle w:val="af6"/>
          <w:rFonts w:hint="eastAsia"/>
        </w:rPr>
        <w:t>与</w:t>
      </w:r>
      <w:r w:rsidR="00B00353" w:rsidRPr="007109C9">
        <w:rPr>
          <w:rStyle w:val="af6"/>
          <w:rFonts w:hint="eastAsia"/>
        </w:rPr>
        <w:t>M</w:t>
      </w:r>
      <w:r w:rsidR="00B00353" w:rsidRPr="007109C9">
        <w:rPr>
          <w:rStyle w:val="af6"/>
        </w:rPr>
        <w:t>-1</w:t>
      </w:r>
      <w:r w:rsidR="00B00353" w:rsidRPr="007109C9">
        <w:rPr>
          <w:rStyle w:val="af6"/>
          <w:rFonts w:hint="eastAsia"/>
        </w:rPr>
        <w:t>A</w:t>
      </w:r>
      <w:r w:rsidR="00B00353" w:rsidRPr="007109C9">
        <w:rPr>
          <w:rStyle w:val="af6"/>
        </w:rPr>
        <w:t>, M-1B</w:t>
      </w:r>
      <w:r w:rsidR="00B00353" w:rsidRPr="007109C9">
        <w:rPr>
          <w:rStyle w:val="af6"/>
          <w:rFonts w:hint="eastAsia"/>
        </w:rPr>
        <w:t>的差异的</w:t>
      </w:r>
      <w:r w:rsidR="00E67799" w:rsidRPr="007109C9">
        <w:rPr>
          <w:rStyle w:val="af6"/>
          <w:rFonts w:hint="eastAsia"/>
        </w:rPr>
        <w:t>可能</w:t>
      </w:r>
      <w:r w:rsidR="00B00353" w:rsidRPr="007109C9">
        <w:rPr>
          <w:rStyle w:val="af6"/>
          <w:rFonts w:hint="eastAsia"/>
        </w:rPr>
        <w:t>原因包括：</w:t>
      </w:r>
      <w:r w:rsidR="00B00353" w:rsidRPr="007109C9">
        <w:rPr>
          <w:rStyle w:val="af6"/>
        </w:rPr>
        <w:t>a</w:t>
      </w:r>
      <w:r w:rsidR="00B00353" w:rsidRPr="007109C9">
        <w:rPr>
          <w:rStyle w:val="af6"/>
          <w:rFonts w:hint="eastAsia"/>
        </w:rPr>
        <w:t>)</w:t>
      </w:r>
      <w:r w:rsidR="00B00353" w:rsidRPr="007109C9">
        <w:rPr>
          <w:rStyle w:val="af6"/>
        </w:rPr>
        <w:t xml:space="preserve"> </w:t>
      </w:r>
      <w:r w:rsidR="00357A6C" w:rsidRPr="007109C9">
        <w:rPr>
          <w:rStyle w:val="af6"/>
          <w:rFonts w:hint="eastAsia"/>
        </w:rPr>
        <w:t>因季节周期定义的</w:t>
      </w:r>
      <w:r w:rsidR="00FE3366" w:rsidRPr="007109C9">
        <w:rPr>
          <w:rStyle w:val="af6"/>
          <w:rFonts w:hint="eastAsia"/>
        </w:rPr>
        <w:t>不同</w:t>
      </w:r>
      <w:r w:rsidR="00357A6C" w:rsidRPr="007109C9">
        <w:rPr>
          <w:rStyle w:val="af6"/>
          <w:rFonts w:hint="eastAsia"/>
        </w:rPr>
        <w:t>导致的输出季节信号差异</w:t>
      </w:r>
      <w:r w:rsidR="00357A6C" w:rsidRPr="007109C9">
        <w:rPr>
          <w:rStyle w:val="af6"/>
        </w:rPr>
        <w:t>；</w:t>
      </w:r>
      <w:r w:rsidR="00357A6C" w:rsidRPr="007109C9">
        <w:rPr>
          <w:rStyle w:val="af6"/>
          <w:rFonts w:hint="eastAsia"/>
        </w:rPr>
        <w:t>b</w:t>
      </w:r>
      <w:r w:rsidR="00357A6C" w:rsidRPr="007109C9">
        <w:rPr>
          <w:rStyle w:val="af6"/>
        </w:rPr>
        <w:t xml:space="preserve">) </w:t>
      </w:r>
      <w:r w:rsidR="005A5B13" w:rsidRPr="007109C9">
        <w:rPr>
          <w:rStyle w:val="af6"/>
          <w:rFonts w:hint="eastAsia"/>
        </w:rPr>
        <w:t>季节信号对线性回归的影响及其被</w:t>
      </w:r>
      <w:r w:rsidR="005A5B13" w:rsidRPr="007109C9">
        <w:rPr>
          <w:rStyle w:val="af6"/>
        </w:rPr>
        <w:t>LWLR</w:t>
      </w:r>
      <w:r w:rsidR="005A5B13" w:rsidRPr="007109C9">
        <w:rPr>
          <w:rStyle w:val="af6"/>
        </w:rPr>
        <w:t>的边缘效应放大（</w:t>
      </w:r>
      <w:r w:rsidR="005A5B13" w:rsidRPr="007109C9">
        <w:rPr>
          <w:rStyle w:val="af6"/>
        </w:rPr>
        <w:t>M-1</w:t>
      </w:r>
      <w:r w:rsidR="00867476" w:rsidRPr="007109C9">
        <w:rPr>
          <w:rStyle w:val="af6"/>
          <w:rFonts w:hint="eastAsia"/>
        </w:rPr>
        <w:t>B</w:t>
      </w:r>
      <w:r w:rsidR="00867476" w:rsidRPr="007109C9">
        <w:rPr>
          <w:rStyle w:val="af6"/>
          <w:rFonts w:hint="eastAsia"/>
        </w:rPr>
        <w:t>无此项</w:t>
      </w:r>
      <w:r w:rsidR="005A5B13" w:rsidRPr="007109C9">
        <w:rPr>
          <w:rStyle w:val="af6"/>
        </w:rPr>
        <w:t>）</w:t>
      </w:r>
      <w:r w:rsidR="005A5B13" w:rsidRPr="007109C9">
        <w:rPr>
          <w:rStyle w:val="af6"/>
          <w:rFonts w:hint="eastAsia"/>
        </w:rPr>
        <w:t>；</w:t>
      </w:r>
      <w:r w:rsidR="005A5B13" w:rsidRPr="007109C9">
        <w:rPr>
          <w:rStyle w:val="af6"/>
          <w:rFonts w:hint="eastAsia"/>
        </w:rPr>
        <w:t>c</w:t>
      </w:r>
      <w:r w:rsidR="005A5B13" w:rsidRPr="007109C9">
        <w:rPr>
          <w:rStyle w:val="af6"/>
        </w:rPr>
        <w:t xml:space="preserve">) </w:t>
      </w:r>
      <w:r w:rsidR="00141744" w:rsidRPr="007109C9">
        <w:rPr>
          <w:rStyle w:val="af6"/>
          <w:rFonts w:hint="eastAsia"/>
        </w:rPr>
        <w:t>提取的</w:t>
      </w:r>
      <w:r w:rsidR="00141744" w:rsidRPr="007109C9">
        <w:rPr>
          <w:rStyle w:val="af6"/>
        </w:rPr>
        <w:t>residual</w:t>
      </w:r>
      <w:r w:rsidR="00141744" w:rsidRPr="007109C9">
        <w:rPr>
          <w:rStyle w:val="af6"/>
        </w:rPr>
        <w:t>的样本均值非零（</w:t>
      </w:r>
      <w:r w:rsidR="00141744" w:rsidRPr="007109C9">
        <w:rPr>
          <w:rStyle w:val="af6"/>
        </w:rPr>
        <w:t>M-1A</w:t>
      </w:r>
      <w:r w:rsidR="00141744" w:rsidRPr="007109C9">
        <w:rPr>
          <w:rStyle w:val="af6"/>
        </w:rPr>
        <w:t>无此项）</w:t>
      </w:r>
      <w:r w:rsidR="00141744">
        <w:rPr>
          <w:rFonts w:hint="eastAsia"/>
        </w:rPr>
        <w:t>.</w:t>
      </w:r>
    </w:p>
    <w:p w14:paraId="27E89E9C" w14:textId="77777777" w:rsidR="00506FF6" w:rsidRDefault="00506FF6" w:rsidP="008953B8">
      <w:pPr>
        <w:pStyle w:val="a2"/>
      </w:pPr>
    </w:p>
    <w:p w14:paraId="2E656075" w14:textId="177696B3" w:rsidR="001F4C76" w:rsidRPr="0069337B" w:rsidRDefault="001F4C76" w:rsidP="001F4C76">
      <w:pPr>
        <w:pStyle w:val="a2"/>
        <w:ind w:firstLine="0"/>
        <w:sectPr w:rsidR="001F4C76" w:rsidRPr="0069337B" w:rsidSect="00F4662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8F325D" w14:textId="6FD81E69" w:rsidR="005E10B2" w:rsidRDefault="00E65691" w:rsidP="00E65691">
      <w:pPr>
        <w:pStyle w:val="1"/>
        <w:spacing w:before="156" w:after="156"/>
      </w:pPr>
      <w:bookmarkStart w:id="97" w:name="_Toc110255712"/>
      <w:r>
        <w:rPr>
          <w:rFonts w:hint="eastAsia"/>
        </w:rPr>
        <w:lastRenderedPageBreak/>
        <w:t>D</w:t>
      </w:r>
      <w:r>
        <w:t>iscussion</w:t>
      </w:r>
      <w:bookmarkEnd w:id="97"/>
    </w:p>
    <w:p w14:paraId="46778DDA" w14:textId="77777777" w:rsidR="007F4AFE" w:rsidRDefault="007F4AFE" w:rsidP="007F4AFE">
      <w:pPr>
        <w:pStyle w:val="21"/>
      </w:pPr>
      <w:bookmarkStart w:id="98" w:name="_Toc110255713"/>
      <w:r>
        <w:t>经典分解的</w:t>
      </w:r>
      <w:r>
        <w:rPr>
          <w:rFonts w:hint="eastAsia"/>
        </w:rPr>
        <w:t>基本假定及合理性</w:t>
      </w:r>
      <w:bookmarkEnd w:id="98"/>
    </w:p>
    <w:p w14:paraId="51139010" w14:textId="155DD650" w:rsidR="007F4AFE" w:rsidRPr="007F4AFE" w:rsidRDefault="007F4AFE" w:rsidP="007F4AFE">
      <w:pPr>
        <w:pStyle w:val="a2"/>
      </w:pPr>
      <w:r>
        <w:t>假定季节信号是单音的？（对比：日变化周期）？加性分解？</w:t>
      </w:r>
      <w:r w:rsidR="00534225" w:rsidRPr="00534225">
        <w:t>empirical mode decomposition</w:t>
      </w:r>
      <w:r w:rsidR="00534225">
        <w:t xml:space="preserve"> </w:t>
      </w:r>
      <w:r w:rsidR="00534225">
        <w:rPr>
          <w:rFonts w:hint="eastAsia"/>
        </w:rPr>
        <w:t>(</w:t>
      </w:r>
      <w:r w:rsidR="00534225">
        <w:t>EMD)</w:t>
      </w:r>
      <w:r>
        <w:t>？数据驱动的预报？</w:t>
      </w:r>
    </w:p>
    <w:p w14:paraId="5692E8F5" w14:textId="1FE1804C" w:rsidR="00DB59DC" w:rsidRDefault="00D04145" w:rsidP="002A0984">
      <w:pPr>
        <w:pStyle w:val="21"/>
      </w:pPr>
      <w:bookmarkStart w:id="99" w:name="_Toc110255714"/>
      <w:r>
        <w:rPr>
          <w:rFonts w:hint="eastAsia"/>
        </w:rPr>
        <w:t>对</w:t>
      </w:r>
      <w:r w:rsidR="00865E2D">
        <w:rPr>
          <w:rFonts w:hint="eastAsia"/>
        </w:rPr>
        <w:t>时间序列</w:t>
      </w:r>
      <w:r>
        <w:rPr>
          <w:rFonts w:hint="eastAsia"/>
        </w:rPr>
        <w:t>经典分解方案的物理</w:t>
      </w:r>
      <w:r>
        <w:rPr>
          <w:rFonts w:hint="eastAsia"/>
        </w:rPr>
        <w:t>-</w:t>
      </w:r>
      <w:r>
        <w:rPr>
          <w:rFonts w:hint="eastAsia"/>
        </w:rPr>
        <w:t>数学</w:t>
      </w:r>
      <w:r w:rsidR="00DB59DC">
        <w:t>理解</w:t>
      </w:r>
      <w:bookmarkEnd w:id="99"/>
    </w:p>
    <w:p w14:paraId="3A61027E" w14:textId="731D21EE" w:rsidR="00DB59DC" w:rsidRDefault="00DB59DC" w:rsidP="00DB59DC">
      <w:pPr>
        <w:pStyle w:val="a2"/>
      </w:pPr>
      <w:r>
        <w:t>trend</w:t>
      </w:r>
      <w:r>
        <w:t>视作气候系统本身的一种特殊</w:t>
      </w:r>
      <w:r w:rsidR="00857FF5">
        <w:rPr>
          <w:rFonts w:hint="eastAsia"/>
        </w:rPr>
        <w:t>内部</w:t>
      </w:r>
      <w:r>
        <w:t>变率，或是外加的</w:t>
      </w:r>
      <w:r w:rsidR="000C57BB">
        <w:rPr>
          <w:rFonts w:hint="eastAsia"/>
        </w:rPr>
        <w:t>独立</w:t>
      </w:r>
      <w:r w:rsidR="0042692E">
        <w:rPr>
          <w:rFonts w:hint="eastAsia"/>
        </w:rPr>
        <w:t>强迫</w:t>
      </w:r>
      <w:r>
        <w:t>，将导致</w:t>
      </w:r>
      <w:r>
        <w:t>M-1B, A</w:t>
      </w:r>
      <w:r>
        <w:t>两种方法，引起混淆。建议：将物理和序列分析过程分开理解，因为最终都是要做经典分解。</w:t>
      </w:r>
    </w:p>
    <w:p w14:paraId="41F4E230" w14:textId="640A46C2" w:rsidR="00DB59DC" w:rsidRDefault="00865E2D" w:rsidP="002A0984">
      <w:pPr>
        <w:pStyle w:val="21"/>
      </w:pPr>
      <w:bookmarkStart w:id="100" w:name="_Toc110255715"/>
      <w:r>
        <w:rPr>
          <w:rFonts w:hint="eastAsia"/>
        </w:rPr>
        <w:t>造成</w:t>
      </w:r>
      <w:r w:rsidR="00DB59DC">
        <w:t>各分解方式</w:t>
      </w:r>
      <w:r>
        <w:rPr>
          <w:rFonts w:hint="eastAsia"/>
        </w:rPr>
        <w:t>间</w:t>
      </w:r>
      <w:r w:rsidR="00DB59DC">
        <w:t>差异的因素</w:t>
      </w:r>
      <w:bookmarkEnd w:id="100"/>
    </w:p>
    <w:p w14:paraId="36A963B5" w14:textId="6FFD9E7A" w:rsidR="00DB59DC" w:rsidRDefault="00DB59DC" w:rsidP="00DB59DC">
      <w:pPr>
        <w:pStyle w:val="a2"/>
      </w:pPr>
      <w:r>
        <w:t>trend</w:t>
      </w:r>
      <w:r>
        <w:t>的非线性，季节信号的</w:t>
      </w:r>
      <w:r w:rsidR="000D5744">
        <w:rPr>
          <w:rFonts w:hint="eastAsia"/>
        </w:rPr>
        <w:t>幅度</w:t>
      </w:r>
      <w:r>
        <w:t>，年际、年代际变率的幅度。</w:t>
      </w:r>
      <w:r>
        <w:t>M-1A, B</w:t>
      </w:r>
      <w:r>
        <w:t>的差异</w:t>
      </w:r>
      <w:r>
        <w:t>-</w:t>
      </w:r>
      <w:r>
        <w:t>空间分布，和其他指标的联系。</w:t>
      </w:r>
    </w:p>
    <w:p w14:paraId="38A0E986" w14:textId="6D827BDF" w:rsidR="00DB59DC" w:rsidRDefault="00DB59DC" w:rsidP="002A0984">
      <w:pPr>
        <w:pStyle w:val="21"/>
      </w:pPr>
      <w:bookmarkStart w:id="101" w:name="_Toc110255716"/>
      <w:r>
        <w:t>预估</w:t>
      </w:r>
      <w:r>
        <w:t>-</w:t>
      </w:r>
      <w:r>
        <w:t>校正的收益</w:t>
      </w:r>
      <w:bookmarkEnd w:id="101"/>
    </w:p>
    <w:p w14:paraId="1B62D89E" w14:textId="5F1C8460" w:rsidR="00DB59DC" w:rsidRDefault="00DB59DC" w:rsidP="00DB59DC">
      <w:pPr>
        <w:pStyle w:val="a2"/>
      </w:pPr>
      <w:r>
        <w:t>比较</w:t>
      </w:r>
      <w:r>
        <w:t>M-2</w:t>
      </w:r>
      <w:r>
        <w:t>系列内部，和横向比较</w:t>
      </w:r>
      <w:r>
        <w:t>M-1</w:t>
      </w:r>
      <w:r>
        <w:t>系列。</w:t>
      </w:r>
    </w:p>
    <w:p w14:paraId="0BA0E16A" w14:textId="1E006D4F" w:rsidR="00DB59DC" w:rsidRDefault="00865E2D" w:rsidP="002A0984">
      <w:pPr>
        <w:pStyle w:val="21"/>
      </w:pPr>
      <w:bookmarkStart w:id="102" w:name="_Toc110255717"/>
      <w:r>
        <w:rPr>
          <w:rFonts w:hint="eastAsia"/>
        </w:rPr>
        <w:t>时间序列</w:t>
      </w:r>
      <w:r w:rsidR="00DB59DC">
        <w:rPr>
          <w:rFonts w:hint="eastAsia"/>
        </w:rPr>
        <w:t>分解</w:t>
      </w:r>
      <w:r w:rsidR="00DB59DC">
        <w:t>质量评价</w:t>
      </w:r>
      <w:bookmarkEnd w:id="102"/>
    </w:p>
    <w:p w14:paraId="3A1CF247" w14:textId="3798116D" w:rsidR="00DB59DC" w:rsidRDefault="00DB59DC" w:rsidP="00DB59DC">
      <w:pPr>
        <w:pStyle w:val="a2"/>
      </w:pPr>
      <w:r>
        <w:t>因气候系统的非线性决定了总响应不是各输入独立作用的输出之和、要素时间序列采取</w:t>
      </w:r>
      <w:r>
        <w:t>“</w:t>
      </w:r>
      <w:r>
        <w:t>随机过程</w:t>
      </w:r>
      <w:r>
        <w:t xml:space="preserve"> -&gt; </w:t>
      </w:r>
      <w:r>
        <w:t>一次实现</w:t>
      </w:r>
      <w:r>
        <w:t>”</w:t>
      </w:r>
      <w:r>
        <w:t>的理解方式、各分量没有数学上严格的客观定义，故难以找到一种完美的、唯一的、纯客观的评价指标。这是分解方式多样的理论根源。本文采取的各指标，仅供参考，</w:t>
      </w:r>
      <w:proofErr w:type="gramStart"/>
      <w:r>
        <w:t>不</w:t>
      </w:r>
      <w:proofErr w:type="gramEnd"/>
      <w:r>
        <w:t>必然表示各方法优劣。</w:t>
      </w:r>
    </w:p>
    <w:p w14:paraId="3B77D370" w14:textId="2C152E61" w:rsidR="00DB59DC" w:rsidRDefault="00DB59DC" w:rsidP="002A0984">
      <w:pPr>
        <w:pStyle w:val="21"/>
      </w:pPr>
      <w:bookmarkStart w:id="103" w:name="_Toc110255718"/>
      <w:r>
        <w:t>年际及以上变率的</w:t>
      </w:r>
      <w:r w:rsidR="00865E2D">
        <w:rPr>
          <w:rFonts w:hint="eastAsia"/>
        </w:rPr>
        <w:t>数学</w:t>
      </w:r>
      <w:r>
        <w:t>期望</w:t>
      </w:r>
      <w:r w:rsidR="00865E2D">
        <w:rPr>
          <w:rFonts w:hint="eastAsia"/>
        </w:rPr>
        <w:t>和样本均值</w:t>
      </w:r>
      <w:bookmarkEnd w:id="103"/>
    </w:p>
    <w:p w14:paraId="2741EAE7" w14:textId="5B7F3DEF" w:rsidR="00DB59DC" w:rsidRDefault="00DB59DC" w:rsidP="00DB59DC">
      <w:pPr>
        <w:pStyle w:val="a2"/>
      </w:pPr>
      <w:r>
        <w:t>由于观测时间有限，</w:t>
      </w:r>
      <w:r>
        <w:t>“</w:t>
      </w:r>
      <w:r>
        <w:t>长期变率可能是更长时间周期信号的一部分</w:t>
      </w:r>
      <w:r>
        <w:t>”</w:t>
      </w:r>
      <w:r>
        <w:t>。有些方法，若假定季节周期是零均值的，则可自动保证变率零均值。是否合理？</w:t>
      </w:r>
    </w:p>
    <w:p w14:paraId="59CB2EBD" w14:textId="5F8127C5" w:rsidR="00DB59DC" w:rsidRDefault="00DB59DC" w:rsidP="002A0984">
      <w:pPr>
        <w:pStyle w:val="21"/>
      </w:pPr>
      <w:bookmarkStart w:id="104" w:name="_Toc110255719"/>
      <w:r>
        <w:t>未来研究建议</w:t>
      </w:r>
      <w:bookmarkEnd w:id="104"/>
    </w:p>
    <w:p w14:paraId="076F22E1" w14:textId="3659FC8A" w:rsidR="00DB59DC" w:rsidRDefault="00DB59DC" w:rsidP="00DB59DC">
      <w:pPr>
        <w:pStyle w:val="a2"/>
      </w:pPr>
      <w:r>
        <w:t>本文研究表明，在气候变化的背景下，各分解方式</w:t>
      </w:r>
      <w:proofErr w:type="gramStart"/>
      <w:r>
        <w:t>确可能</w:t>
      </w:r>
      <w:proofErr w:type="gramEnd"/>
      <w:r>
        <w:t>造成差异，有时甚至显著。故建议：后续研究应注意讨论这种差异对结论的影响；在承认非线性的情况下，建立各分量的内</w:t>
      </w:r>
      <w:proofErr w:type="gramStart"/>
      <w:r>
        <w:t>秉</w:t>
      </w:r>
      <w:proofErr w:type="gramEnd"/>
      <w:r>
        <w:t>、客观、物理、数学定义，和配套的客观分解方式；和应用统计、计量经济学等部门合作。</w:t>
      </w:r>
    </w:p>
    <w:p w14:paraId="5769B474" w14:textId="77777777" w:rsidR="000842FA" w:rsidRDefault="000842FA" w:rsidP="000842FA">
      <w:pPr>
        <w:pStyle w:val="a2"/>
        <w:ind w:firstLine="0"/>
      </w:pPr>
    </w:p>
    <w:p w14:paraId="1B8A7521" w14:textId="2991BF6E" w:rsidR="000842FA" w:rsidRDefault="000842FA" w:rsidP="000842FA">
      <w:pPr>
        <w:pStyle w:val="a2"/>
        <w:ind w:firstLine="0"/>
        <w:sectPr w:rsidR="000842FA" w:rsidSect="00506FF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5502F68" w14:textId="41B029DF" w:rsidR="00066FCD" w:rsidRPr="00E65691" w:rsidRDefault="00E16562" w:rsidP="00E65691">
      <w:pPr>
        <w:pStyle w:val="1"/>
        <w:spacing w:before="156" w:after="156"/>
      </w:pPr>
      <w:bookmarkStart w:id="105" w:name="_Toc110255720"/>
      <w:r w:rsidRPr="00E65691">
        <w:lastRenderedPageBreak/>
        <w:t>Conclusions</w:t>
      </w:r>
      <w:bookmarkEnd w:id="105"/>
    </w:p>
    <w:p w14:paraId="4AFFD91D" w14:textId="76480370" w:rsidR="0041341E" w:rsidRDefault="005853D3" w:rsidP="00186C48">
      <w:pPr>
        <w:pStyle w:val="a2"/>
      </w:pPr>
      <w:r w:rsidRPr="005853D3">
        <w:rPr>
          <w:rFonts w:hint="eastAsia"/>
        </w:rPr>
        <w:t>本文以三</w:t>
      </w:r>
      <w:r w:rsidR="00E273E0">
        <w:rPr>
          <w:rFonts w:hint="eastAsia"/>
        </w:rPr>
        <w:t>类</w:t>
      </w:r>
      <w:r w:rsidRPr="005853D3">
        <w:rPr>
          <w:rFonts w:hint="eastAsia"/>
        </w:rPr>
        <w:t>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季节信号的</w:t>
      </w:r>
      <w:r w:rsidR="00DD4CEF">
        <w:rPr>
          <w:rFonts w:hint="eastAsia"/>
        </w:rPr>
        <w:t>幅度大</w:t>
      </w:r>
      <w:r w:rsidR="00314E3B">
        <w:rPr>
          <w:rFonts w:hint="eastAsia"/>
        </w:rPr>
        <w:t>，余项方差大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6C4EED50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7B01D301" w14:textId="77777777" w:rsidR="00506FF6" w:rsidRDefault="00506FF6" w:rsidP="00186C48">
      <w:pPr>
        <w:pStyle w:val="a2"/>
        <w:sectPr w:rsidR="00506FF6" w:rsidSect="00506FF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106" w:name="_Toc110255721"/>
      <w:r>
        <w:rPr>
          <w:rFonts w:hint="eastAsia"/>
        </w:rPr>
        <w:lastRenderedPageBreak/>
        <w:t>R</w:t>
      </w:r>
      <w:r>
        <w:t>eferences</w:t>
      </w:r>
      <w:bookmarkEnd w:id="106"/>
    </w:p>
    <w:p w14:paraId="29F92716" w14:textId="55E00040" w:rsidR="00AF099D" w:rsidRPr="00AF099D" w:rsidRDefault="00592D47" w:rsidP="00AF099D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7" w:name="_ENREF_1"/>
      <w:r w:rsidR="00AF099D" w:rsidRPr="00AF099D">
        <w:t xml:space="preserve">Chen, X., &amp; Li, T. (2021). An Improved Method for Defining Short-Term Climate Anomalies. </w:t>
      </w:r>
      <w:r w:rsidR="00AF099D" w:rsidRPr="00AF099D">
        <w:rPr>
          <w:i/>
        </w:rPr>
        <w:t>Journal of Meteorological Research</w:t>
      </w:r>
      <w:r w:rsidR="00AF099D" w:rsidRPr="00AF099D">
        <w:t>,</w:t>
      </w:r>
      <w:r w:rsidR="00AF099D" w:rsidRPr="00AF099D">
        <w:rPr>
          <w:i/>
        </w:rPr>
        <w:t xml:space="preserve"> 35</w:t>
      </w:r>
      <w:r w:rsidR="00AF099D" w:rsidRPr="00AF099D">
        <w:t xml:space="preserve">(6), 1012-1022. </w:t>
      </w:r>
      <w:hyperlink r:id="rId61" w:history="1">
        <w:r w:rsidR="00AF099D" w:rsidRPr="00AF099D">
          <w:rPr>
            <w:rStyle w:val="aa"/>
          </w:rPr>
          <w:t>https://doi.org/10.1007/s13351-021-1139-2</w:t>
        </w:r>
      </w:hyperlink>
      <w:r w:rsidR="00AF099D" w:rsidRPr="00AF099D">
        <w:t xml:space="preserve"> </w:t>
      </w:r>
      <w:bookmarkEnd w:id="107"/>
    </w:p>
    <w:p w14:paraId="0A26A11F" w14:textId="0D766FD2" w:rsidR="00AF099D" w:rsidRPr="00AF099D" w:rsidRDefault="00AF099D" w:rsidP="00AF099D">
      <w:pPr>
        <w:pStyle w:val="EndNoteBibliography"/>
        <w:ind w:left="400" w:hanging="400"/>
      </w:pPr>
      <w:bookmarkStart w:id="108" w:name="_ENREF_2"/>
      <w:r w:rsidRPr="00AF099D">
        <w:t xml:space="preserve">Findley, D. F., Monsell, B. C., Bell, W. R., Otto, M. C., &amp; Chen, B.-C. (1998). New Capabilities and Methods of the X-12-ARIMA Seasonal-Adjustment Program. </w:t>
      </w:r>
      <w:r w:rsidRPr="00AF099D">
        <w:rPr>
          <w:i/>
        </w:rPr>
        <w:t>Journal of Business &amp; Economic Statistics</w:t>
      </w:r>
      <w:r w:rsidRPr="00AF099D">
        <w:t>,</w:t>
      </w:r>
      <w:r w:rsidRPr="00AF099D">
        <w:rPr>
          <w:i/>
        </w:rPr>
        <w:t xml:space="preserve"> 16</w:t>
      </w:r>
      <w:r w:rsidRPr="00AF099D">
        <w:t xml:space="preserve">(2), 127-152. </w:t>
      </w:r>
      <w:hyperlink r:id="rId62" w:history="1">
        <w:r w:rsidRPr="00AF099D">
          <w:rPr>
            <w:rStyle w:val="aa"/>
          </w:rPr>
          <w:t>https://doi.org/10.1080/07350015.1998.10524743</w:t>
        </w:r>
      </w:hyperlink>
      <w:r w:rsidRPr="00AF099D">
        <w:t xml:space="preserve"> </w:t>
      </w:r>
      <w:bookmarkEnd w:id="108"/>
    </w:p>
    <w:p w14:paraId="6AA6EE4A" w14:textId="13AC733B" w:rsidR="00AF099D" w:rsidRPr="00AF099D" w:rsidRDefault="00AF099D" w:rsidP="00AF099D">
      <w:pPr>
        <w:pStyle w:val="EndNoteBibliography"/>
        <w:ind w:left="400" w:hanging="400"/>
      </w:pPr>
      <w:bookmarkStart w:id="109" w:name="_ENREF_3"/>
      <w:r w:rsidRPr="00AF099D">
        <w:t xml:space="preserve">Hua, W., Dai, A., &amp; Qin, M. (2018). Contributions of Internal Variability and External Forcing to the Recent Pacific Decadal Variations. </w:t>
      </w:r>
      <w:r w:rsidRPr="00AF099D">
        <w:rPr>
          <w:i/>
        </w:rPr>
        <w:t>Geophysical Research Letters</w:t>
      </w:r>
      <w:r w:rsidRPr="00AF099D">
        <w:t>,</w:t>
      </w:r>
      <w:r w:rsidRPr="00AF099D">
        <w:rPr>
          <w:i/>
        </w:rPr>
        <w:t xml:space="preserve"> 45</w:t>
      </w:r>
      <w:r w:rsidRPr="00AF099D">
        <w:t xml:space="preserve">(14), 7084-7092. </w:t>
      </w:r>
      <w:hyperlink r:id="rId63" w:history="1">
        <w:r w:rsidRPr="00AF099D">
          <w:rPr>
            <w:rStyle w:val="aa"/>
          </w:rPr>
          <w:t>https://doi.org/10.1029/2018GL079033</w:t>
        </w:r>
      </w:hyperlink>
      <w:r w:rsidRPr="00AF099D">
        <w:t xml:space="preserve"> </w:t>
      </w:r>
      <w:bookmarkEnd w:id="109"/>
    </w:p>
    <w:p w14:paraId="47202742" w14:textId="59CD4ACA" w:rsidR="00AF099D" w:rsidRPr="00AF099D" w:rsidRDefault="00AF099D" w:rsidP="00AF099D">
      <w:pPr>
        <w:pStyle w:val="EndNoteBibliography"/>
        <w:ind w:left="400" w:hanging="400"/>
      </w:pPr>
      <w:bookmarkStart w:id="110" w:name="_ENREF_4"/>
      <w:r w:rsidRPr="00AF099D">
        <w:t xml:space="preserve">Hua, W., Dai, A., &amp; Qin, M. (2022). Reconciling Roles of External Forcing and Internal Variability in Indian Ocean Decadal Variability Since 1920. </w:t>
      </w:r>
      <w:r w:rsidRPr="00AF099D">
        <w:rPr>
          <w:i/>
        </w:rPr>
        <w:t>Geophysical Research Letters</w:t>
      </w:r>
      <w:r w:rsidRPr="00AF099D">
        <w:t>,</w:t>
      </w:r>
      <w:r w:rsidRPr="00AF099D">
        <w:rPr>
          <w:i/>
        </w:rPr>
        <w:t xml:space="preserve"> 49</w:t>
      </w:r>
      <w:r w:rsidRPr="00AF099D">
        <w:t xml:space="preserve">(9), e2021GL097198. </w:t>
      </w:r>
      <w:hyperlink r:id="rId64" w:history="1">
        <w:r w:rsidRPr="00AF099D">
          <w:rPr>
            <w:rStyle w:val="aa"/>
          </w:rPr>
          <w:t>https://doi.org/10.1029/2021GL097198</w:t>
        </w:r>
      </w:hyperlink>
      <w:r w:rsidRPr="00AF099D">
        <w:t xml:space="preserve"> </w:t>
      </w:r>
      <w:bookmarkEnd w:id="110"/>
    </w:p>
    <w:p w14:paraId="53D87777" w14:textId="33BB159A" w:rsidR="00AF099D" w:rsidRPr="00AF099D" w:rsidRDefault="00AF099D" w:rsidP="00AF099D">
      <w:pPr>
        <w:pStyle w:val="EndNoteBibliography"/>
        <w:ind w:left="400" w:hanging="400"/>
      </w:pPr>
      <w:bookmarkStart w:id="111" w:name="_ENREF_5"/>
      <w:r w:rsidRPr="00AF099D">
        <w:t xml:space="preserve">Narapusetty, B., DelSole, T., &amp; Tippett, M. K. (2009). Optimal Estimation of the Climatological Mean. </w:t>
      </w:r>
      <w:r w:rsidRPr="00AF099D">
        <w:rPr>
          <w:i/>
        </w:rPr>
        <w:t>Journal of Climate</w:t>
      </w:r>
      <w:r w:rsidRPr="00AF099D">
        <w:t>,</w:t>
      </w:r>
      <w:r w:rsidRPr="00AF099D">
        <w:rPr>
          <w:i/>
        </w:rPr>
        <w:t xml:space="preserve"> 22</w:t>
      </w:r>
      <w:r w:rsidRPr="00AF099D">
        <w:t xml:space="preserve">(18), 4845-4859. </w:t>
      </w:r>
      <w:hyperlink r:id="rId65" w:history="1">
        <w:r w:rsidRPr="00AF099D">
          <w:rPr>
            <w:rStyle w:val="aa"/>
          </w:rPr>
          <w:t>https://doi.org/10.1175/2009jcli2944.1</w:t>
        </w:r>
      </w:hyperlink>
      <w:r w:rsidRPr="00AF099D">
        <w:t xml:space="preserve"> </w:t>
      </w:r>
      <w:bookmarkEnd w:id="111"/>
    </w:p>
    <w:p w14:paraId="71C8BD28" w14:textId="2B389634" w:rsidR="00AF099D" w:rsidRPr="00AF099D" w:rsidRDefault="00AF099D" w:rsidP="00AF099D">
      <w:pPr>
        <w:pStyle w:val="EndNoteBibliography"/>
        <w:ind w:left="400" w:hanging="400"/>
      </w:pPr>
      <w:bookmarkStart w:id="112" w:name="_ENREF_6"/>
      <w:r w:rsidRPr="00AF099D">
        <w:t xml:space="preserve">Pezzulli, S., Stephenson, D. B., &amp; Hannachi, A. (2005). The Variability of Seasonality. </w:t>
      </w:r>
      <w:r w:rsidRPr="00AF099D">
        <w:rPr>
          <w:i/>
        </w:rPr>
        <w:t>Journal of Climate</w:t>
      </w:r>
      <w:r w:rsidRPr="00AF099D">
        <w:t>,</w:t>
      </w:r>
      <w:r w:rsidRPr="00AF099D">
        <w:rPr>
          <w:i/>
        </w:rPr>
        <w:t xml:space="preserve"> 18</w:t>
      </w:r>
      <w:r w:rsidRPr="00AF099D">
        <w:t xml:space="preserve">(1), 71-88. </w:t>
      </w:r>
      <w:hyperlink r:id="rId66" w:history="1">
        <w:r w:rsidRPr="00AF099D">
          <w:rPr>
            <w:rStyle w:val="aa"/>
          </w:rPr>
          <w:t>https://doi.org/10.1175/jcli-3256.1</w:t>
        </w:r>
      </w:hyperlink>
      <w:r w:rsidRPr="00AF099D">
        <w:t xml:space="preserve"> </w:t>
      </w:r>
      <w:bookmarkEnd w:id="112"/>
    </w:p>
    <w:p w14:paraId="00D96919" w14:textId="34E719E4" w:rsidR="00AF099D" w:rsidRPr="00AF099D" w:rsidRDefault="00AF099D" w:rsidP="00AF099D">
      <w:pPr>
        <w:pStyle w:val="EndNoteBibliography"/>
        <w:ind w:left="400" w:hanging="400"/>
      </w:pPr>
      <w:bookmarkStart w:id="113" w:name="_ENREF_7"/>
      <w:r w:rsidRPr="00AF099D">
        <w:t xml:space="preserve">Qin, M., Dai, A., &amp; Hua, W. (2020). Quantifying Contributions of Internal Variability and External Forcing to Atlantic Multidecadal Variability Since 1870. </w:t>
      </w:r>
      <w:r w:rsidRPr="00AF099D">
        <w:rPr>
          <w:i/>
        </w:rPr>
        <w:t>Geophysical Research Letters</w:t>
      </w:r>
      <w:r w:rsidRPr="00AF099D">
        <w:t>,</w:t>
      </w:r>
      <w:r w:rsidRPr="00AF099D">
        <w:rPr>
          <w:i/>
        </w:rPr>
        <w:t xml:space="preserve"> 47</w:t>
      </w:r>
      <w:r w:rsidRPr="00AF099D">
        <w:t xml:space="preserve">(22), e2020GL089504. </w:t>
      </w:r>
      <w:hyperlink r:id="rId67" w:history="1">
        <w:r w:rsidRPr="00AF099D">
          <w:rPr>
            <w:rStyle w:val="aa"/>
          </w:rPr>
          <w:t>https://doi.org/10.1029/2020GL089504</w:t>
        </w:r>
      </w:hyperlink>
      <w:r w:rsidRPr="00AF099D">
        <w:t xml:space="preserve"> </w:t>
      </w:r>
      <w:bookmarkEnd w:id="113"/>
    </w:p>
    <w:p w14:paraId="41F01A5F" w14:textId="20D900DE" w:rsidR="00AF099D" w:rsidRPr="00AF099D" w:rsidRDefault="00AF099D" w:rsidP="00AF099D">
      <w:pPr>
        <w:pStyle w:val="EndNoteBibliography"/>
        <w:ind w:left="400" w:hanging="400"/>
      </w:pPr>
      <w:bookmarkStart w:id="114" w:name="_ENREF_8"/>
      <w:r w:rsidRPr="00AF099D">
        <w:t xml:space="preserve">Wu, Z., Huang, N. E., Long, S. R., &amp; Peng, C.-K. (2007). On the trend, detrending, and variability of nonlinear and nonstationary time series. </w:t>
      </w:r>
      <w:r w:rsidRPr="00AF099D">
        <w:rPr>
          <w:i/>
        </w:rPr>
        <w:t>Proceedings of the National Academy of Sciences</w:t>
      </w:r>
      <w:r w:rsidRPr="00AF099D">
        <w:t>,</w:t>
      </w:r>
      <w:r w:rsidRPr="00AF099D">
        <w:rPr>
          <w:i/>
        </w:rPr>
        <w:t xml:space="preserve"> 104</w:t>
      </w:r>
      <w:r w:rsidRPr="00AF099D">
        <w:t xml:space="preserve">(38), 14889-14894. </w:t>
      </w:r>
      <w:hyperlink r:id="rId68" w:history="1">
        <w:r w:rsidRPr="00AF099D">
          <w:rPr>
            <w:rStyle w:val="aa"/>
          </w:rPr>
          <w:t>https://doi.org/10.1073/pnas.0701020104</w:t>
        </w:r>
      </w:hyperlink>
      <w:r w:rsidRPr="00AF099D">
        <w:t xml:space="preserve"> </w:t>
      </w:r>
      <w:bookmarkEnd w:id="114"/>
    </w:p>
    <w:p w14:paraId="5DD8FFD7" w14:textId="64DE5F04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506FF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44119E" w14:textId="77777777" w:rsidR="00D77708" w:rsidRDefault="00D77708" w:rsidP="00E26F2C">
      <w:r>
        <w:separator/>
      </w:r>
    </w:p>
  </w:endnote>
  <w:endnote w:type="continuationSeparator" w:id="0">
    <w:p w14:paraId="4B85ACC5" w14:textId="77777777" w:rsidR="00D77708" w:rsidRDefault="00D77708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1" w:subsetted="1" w:fontKey="{303E7F97-2CEF-4DC1-8CAE-CD0B2B12EC1A}"/>
    <w:embedBold r:id="rId2" w:subsetted="1" w:fontKey="{03AE2A23-D5FE-4B9B-BC59-60C4AFC70BAA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  <w:embedRegular r:id="rId3" w:subsetted="1" w:fontKey="{8D309181-085F-4656-BC1A-AC8468EB7745}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4" w:fontKey="{F80DCE4D-61A1-4B46-B6B3-492755E38FD4}"/>
    <w:embedItalic r:id="rId5" w:fontKey="{65D10229-AEF6-40FB-8501-AEBE5801EE60}"/>
    <w:embedBoldItalic r:id="rId6" w:fontKey="{EF518194-5EFF-4278-953E-D3472463B0C7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3676489" w:rsidR="005A4FC4" w:rsidRPr="00C2554F" w:rsidRDefault="005A4FC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53A66">
      <w:rPr>
        <w:rFonts w:ascii="Times New Roman" w:eastAsia="宋体" w:hAnsi="Times New Roman" w:cs="Times New Roman"/>
        <w:noProof/>
      </w:rPr>
      <w:t>2022-08-01 14:1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13FDE287" w:rsidR="005A4FC4" w:rsidRPr="00C2554F" w:rsidRDefault="005A4FC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AB6A22">
      <w:rPr>
        <w:rFonts w:ascii="Times New Roman" w:eastAsia="宋体" w:hAnsi="Times New Roman" w:cs="Times New Roman"/>
        <w:b/>
        <w:noProof/>
      </w:rPr>
      <w:instrText>48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AB6A22">
      <w:rPr>
        <w:rFonts w:ascii="Times New Roman" w:eastAsia="宋体" w:hAnsi="Times New Roman" w:cs="Times New Roman"/>
        <w:b/>
        <w:noProof/>
      </w:rPr>
      <w:t>4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53A66">
      <w:rPr>
        <w:rFonts w:ascii="Times New Roman" w:eastAsia="宋体" w:hAnsi="Times New Roman" w:cs="Times New Roman"/>
        <w:noProof/>
      </w:rPr>
      <w:t>2022-08-01 14:1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F46373" w14:textId="77777777" w:rsidR="00D77708" w:rsidRDefault="00D77708" w:rsidP="00E26F2C">
      <w:r>
        <w:separator/>
      </w:r>
    </w:p>
  </w:footnote>
  <w:footnote w:type="continuationSeparator" w:id="0">
    <w:p w14:paraId="6CC46B1B" w14:textId="77777777" w:rsidR="00D77708" w:rsidRDefault="00D77708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5A4FC4" w:rsidRPr="00943C60" w:rsidRDefault="005A4FC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6" name="图片 2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5A4FC4" w:rsidRDefault="005A4FC4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5A4FC4" w:rsidRPr="00E26F2C" w:rsidRDefault="005A4FC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5A4FC4" w:rsidRPr="00943C60" w:rsidRDefault="005A4FC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7" name="图片 2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5A4FC4" w:rsidRDefault="005A4FC4" w:rsidP="00E26F2C">
    <w:pPr>
      <w:pStyle w:val="a6"/>
      <w:rPr>
        <w:rFonts w:ascii="Times New Roman" w:eastAsia="宋体" w:hAnsi="Times New Roman" w:cs="Times New Roman"/>
      </w:rPr>
    </w:pPr>
  </w:p>
  <w:p w14:paraId="5784E72A" w14:textId="595AC094" w:rsidR="005A4FC4" w:rsidRPr="00E26F2C" w:rsidRDefault="005A4FC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6A370BCB"/>
    <w:multiLevelType w:val="multilevel"/>
    <w:tmpl w:val="1FB484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embedTrueTypeFonts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D93D45"/>
    <w:rsid w:val="0000071C"/>
    <w:rsid w:val="00000728"/>
    <w:rsid w:val="00002A20"/>
    <w:rsid w:val="00002B90"/>
    <w:rsid w:val="00003375"/>
    <w:rsid w:val="00003C9D"/>
    <w:rsid w:val="00003DA5"/>
    <w:rsid w:val="000044AC"/>
    <w:rsid w:val="000055A6"/>
    <w:rsid w:val="000059E0"/>
    <w:rsid w:val="00005A9A"/>
    <w:rsid w:val="00006895"/>
    <w:rsid w:val="00006A98"/>
    <w:rsid w:val="00007514"/>
    <w:rsid w:val="000122DD"/>
    <w:rsid w:val="00012BEA"/>
    <w:rsid w:val="00012E75"/>
    <w:rsid w:val="000133F3"/>
    <w:rsid w:val="0001428C"/>
    <w:rsid w:val="00014831"/>
    <w:rsid w:val="000153AC"/>
    <w:rsid w:val="00020554"/>
    <w:rsid w:val="00020D3E"/>
    <w:rsid w:val="00021436"/>
    <w:rsid w:val="00022070"/>
    <w:rsid w:val="00022D3D"/>
    <w:rsid w:val="000238BA"/>
    <w:rsid w:val="00024249"/>
    <w:rsid w:val="0002489E"/>
    <w:rsid w:val="000253C8"/>
    <w:rsid w:val="00025833"/>
    <w:rsid w:val="000269A0"/>
    <w:rsid w:val="00027177"/>
    <w:rsid w:val="000279A8"/>
    <w:rsid w:val="00032530"/>
    <w:rsid w:val="00034195"/>
    <w:rsid w:val="000349E4"/>
    <w:rsid w:val="00034A5A"/>
    <w:rsid w:val="0003615E"/>
    <w:rsid w:val="0003686B"/>
    <w:rsid w:val="00036983"/>
    <w:rsid w:val="00036FE4"/>
    <w:rsid w:val="00037ACE"/>
    <w:rsid w:val="00041CE7"/>
    <w:rsid w:val="00042103"/>
    <w:rsid w:val="00042BED"/>
    <w:rsid w:val="0004405E"/>
    <w:rsid w:val="000449FB"/>
    <w:rsid w:val="00045EF0"/>
    <w:rsid w:val="00046418"/>
    <w:rsid w:val="00046839"/>
    <w:rsid w:val="00046BA2"/>
    <w:rsid w:val="00047BE2"/>
    <w:rsid w:val="00050484"/>
    <w:rsid w:val="00050766"/>
    <w:rsid w:val="00053C0F"/>
    <w:rsid w:val="000547B5"/>
    <w:rsid w:val="000555E3"/>
    <w:rsid w:val="00055695"/>
    <w:rsid w:val="00055CC1"/>
    <w:rsid w:val="00055E79"/>
    <w:rsid w:val="00056D54"/>
    <w:rsid w:val="00057098"/>
    <w:rsid w:val="00057986"/>
    <w:rsid w:val="00060248"/>
    <w:rsid w:val="00060796"/>
    <w:rsid w:val="0006085E"/>
    <w:rsid w:val="0006115C"/>
    <w:rsid w:val="000612ED"/>
    <w:rsid w:val="00061624"/>
    <w:rsid w:val="00062095"/>
    <w:rsid w:val="00064137"/>
    <w:rsid w:val="00065940"/>
    <w:rsid w:val="00066FCD"/>
    <w:rsid w:val="00070B1B"/>
    <w:rsid w:val="00071F64"/>
    <w:rsid w:val="000763C0"/>
    <w:rsid w:val="000801CF"/>
    <w:rsid w:val="000842FA"/>
    <w:rsid w:val="00085729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31AA"/>
    <w:rsid w:val="00095A93"/>
    <w:rsid w:val="0009704F"/>
    <w:rsid w:val="00097C5F"/>
    <w:rsid w:val="000A0CED"/>
    <w:rsid w:val="000A0D9F"/>
    <w:rsid w:val="000A21EB"/>
    <w:rsid w:val="000A2C34"/>
    <w:rsid w:val="000A39B8"/>
    <w:rsid w:val="000A4BB4"/>
    <w:rsid w:val="000A4C1A"/>
    <w:rsid w:val="000A5BB0"/>
    <w:rsid w:val="000A7270"/>
    <w:rsid w:val="000A7945"/>
    <w:rsid w:val="000B03D4"/>
    <w:rsid w:val="000B058F"/>
    <w:rsid w:val="000B0CC5"/>
    <w:rsid w:val="000B1AD0"/>
    <w:rsid w:val="000B1F03"/>
    <w:rsid w:val="000B357B"/>
    <w:rsid w:val="000B3AA3"/>
    <w:rsid w:val="000B42CC"/>
    <w:rsid w:val="000B4964"/>
    <w:rsid w:val="000B49CF"/>
    <w:rsid w:val="000B4CE0"/>
    <w:rsid w:val="000B58C5"/>
    <w:rsid w:val="000B71F3"/>
    <w:rsid w:val="000B7BAB"/>
    <w:rsid w:val="000C03CE"/>
    <w:rsid w:val="000C11A9"/>
    <w:rsid w:val="000C13D0"/>
    <w:rsid w:val="000C3A40"/>
    <w:rsid w:val="000C4F5F"/>
    <w:rsid w:val="000C506B"/>
    <w:rsid w:val="000C515B"/>
    <w:rsid w:val="000C540F"/>
    <w:rsid w:val="000C5641"/>
    <w:rsid w:val="000C57BB"/>
    <w:rsid w:val="000C5F70"/>
    <w:rsid w:val="000C68A1"/>
    <w:rsid w:val="000C6D8D"/>
    <w:rsid w:val="000C7A18"/>
    <w:rsid w:val="000D0337"/>
    <w:rsid w:val="000D184E"/>
    <w:rsid w:val="000D264E"/>
    <w:rsid w:val="000D3586"/>
    <w:rsid w:val="000D42D2"/>
    <w:rsid w:val="000D5744"/>
    <w:rsid w:val="000D625C"/>
    <w:rsid w:val="000D6A7D"/>
    <w:rsid w:val="000D7F53"/>
    <w:rsid w:val="000E0AF6"/>
    <w:rsid w:val="000E10E7"/>
    <w:rsid w:val="000E1107"/>
    <w:rsid w:val="000E1701"/>
    <w:rsid w:val="000E1913"/>
    <w:rsid w:val="000E27E3"/>
    <w:rsid w:val="000E2D58"/>
    <w:rsid w:val="000E34D5"/>
    <w:rsid w:val="000E3ECD"/>
    <w:rsid w:val="000E499A"/>
    <w:rsid w:val="000E4B74"/>
    <w:rsid w:val="000E5400"/>
    <w:rsid w:val="000E604A"/>
    <w:rsid w:val="000E61E9"/>
    <w:rsid w:val="000E6985"/>
    <w:rsid w:val="000E768A"/>
    <w:rsid w:val="000F0537"/>
    <w:rsid w:val="000F404A"/>
    <w:rsid w:val="000F4087"/>
    <w:rsid w:val="000F46A5"/>
    <w:rsid w:val="000F542D"/>
    <w:rsid w:val="000F6B36"/>
    <w:rsid w:val="000F7DE0"/>
    <w:rsid w:val="00100521"/>
    <w:rsid w:val="001020F4"/>
    <w:rsid w:val="0010215F"/>
    <w:rsid w:val="00102236"/>
    <w:rsid w:val="0010529D"/>
    <w:rsid w:val="00105505"/>
    <w:rsid w:val="00106A76"/>
    <w:rsid w:val="001109FE"/>
    <w:rsid w:val="00111199"/>
    <w:rsid w:val="001117D8"/>
    <w:rsid w:val="00111BD2"/>
    <w:rsid w:val="00112A4C"/>
    <w:rsid w:val="00113349"/>
    <w:rsid w:val="001160A1"/>
    <w:rsid w:val="00117F17"/>
    <w:rsid w:val="001217EE"/>
    <w:rsid w:val="00121ABA"/>
    <w:rsid w:val="00121EEB"/>
    <w:rsid w:val="00122092"/>
    <w:rsid w:val="00122562"/>
    <w:rsid w:val="00122BC6"/>
    <w:rsid w:val="00122D07"/>
    <w:rsid w:val="00123357"/>
    <w:rsid w:val="001249AE"/>
    <w:rsid w:val="00124AEA"/>
    <w:rsid w:val="00124E99"/>
    <w:rsid w:val="001263AA"/>
    <w:rsid w:val="001264F6"/>
    <w:rsid w:val="0013084D"/>
    <w:rsid w:val="00130B86"/>
    <w:rsid w:val="001316E3"/>
    <w:rsid w:val="001319D6"/>
    <w:rsid w:val="00131AB5"/>
    <w:rsid w:val="00132402"/>
    <w:rsid w:val="001324C3"/>
    <w:rsid w:val="00133F88"/>
    <w:rsid w:val="001347DF"/>
    <w:rsid w:val="001357F2"/>
    <w:rsid w:val="001358A9"/>
    <w:rsid w:val="00135EAA"/>
    <w:rsid w:val="001363CC"/>
    <w:rsid w:val="00137C52"/>
    <w:rsid w:val="001409A1"/>
    <w:rsid w:val="00141744"/>
    <w:rsid w:val="00142A69"/>
    <w:rsid w:val="00142E97"/>
    <w:rsid w:val="00143110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40B8"/>
    <w:rsid w:val="00154DE0"/>
    <w:rsid w:val="001552D2"/>
    <w:rsid w:val="001552F1"/>
    <w:rsid w:val="0015550B"/>
    <w:rsid w:val="00155C3E"/>
    <w:rsid w:val="00157A33"/>
    <w:rsid w:val="00157F9D"/>
    <w:rsid w:val="00161075"/>
    <w:rsid w:val="00161B5F"/>
    <w:rsid w:val="00162891"/>
    <w:rsid w:val="00164387"/>
    <w:rsid w:val="001646C5"/>
    <w:rsid w:val="00164751"/>
    <w:rsid w:val="00164A5E"/>
    <w:rsid w:val="00164A97"/>
    <w:rsid w:val="00164D92"/>
    <w:rsid w:val="001659F5"/>
    <w:rsid w:val="00166A5B"/>
    <w:rsid w:val="00166DC6"/>
    <w:rsid w:val="00167417"/>
    <w:rsid w:val="00167463"/>
    <w:rsid w:val="00167AE3"/>
    <w:rsid w:val="0017033C"/>
    <w:rsid w:val="001713D1"/>
    <w:rsid w:val="00171A65"/>
    <w:rsid w:val="001743A2"/>
    <w:rsid w:val="001777FF"/>
    <w:rsid w:val="00177C29"/>
    <w:rsid w:val="001808C5"/>
    <w:rsid w:val="001818CF"/>
    <w:rsid w:val="00181E2F"/>
    <w:rsid w:val="001826F7"/>
    <w:rsid w:val="00182730"/>
    <w:rsid w:val="001828B6"/>
    <w:rsid w:val="00183826"/>
    <w:rsid w:val="00185651"/>
    <w:rsid w:val="00185EFD"/>
    <w:rsid w:val="00186A76"/>
    <w:rsid w:val="00186C48"/>
    <w:rsid w:val="00186CC5"/>
    <w:rsid w:val="0018767C"/>
    <w:rsid w:val="001876A4"/>
    <w:rsid w:val="00190363"/>
    <w:rsid w:val="00192EAD"/>
    <w:rsid w:val="00193106"/>
    <w:rsid w:val="0019577D"/>
    <w:rsid w:val="0019667C"/>
    <w:rsid w:val="00196BC4"/>
    <w:rsid w:val="00196DEC"/>
    <w:rsid w:val="0019726F"/>
    <w:rsid w:val="00197340"/>
    <w:rsid w:val="0019734F"/>
    <w:rsid w:val="001A0E95"/>
    <w:rsid w:val="001A15DA"/>
    <w:rsid w:val="001A391E"/>
    <w:rsid w:val="001A4DCE"/>
    <w:rsid w:val="001A5071"/>
    <w:rsid w:val="001A5231"/>
    <w:rsid w:val="001A7CA3"/>
    <w:rsid w:val="001B0094"/>
    <w:rsid w:val="001B0116"/>
    <w:rsid w:val="001B06EC"/>
    <w:rsid w:val="001B1F7A"/>
    <w:rsid w:val="001B47FF"/>
    <w:rsid w:val="001B49BE"/>
    <w:rsid w:val="001B6C6A"/>
    <w:rsid w:val="001B6F88"/>
    <w:rsid w:val="001B76A9"/>
    <w:rsid w:val="001B7830"/>
    <w:rsid w:val="001B7AC9"/>
    <w:rsid w:val="001C1202"/>
    <w:rsid w:val="001C2A48"/>
    <w:rsid w:val="001C2C33"/>
    <w:rsid w:val="001C2E3D"/>
    <w:rsid w:val="001C3EF4"/>
    <w:rsid w:val="001C5909"/>
    <w:rsid w:val="001C5B5A"/>
    <w:rsid w:val="001C5CA6"/>
    <w:rsid w:val="001C7031"/>
    <w:rsid w:val="001C7053"/>
    <w:rsid w:val="001D008B"/>
    <w:rsid w:val="001D1ABC"/>
    <w:rsid w:val="001D25BC"/>
    <w:rsid w:val="001D3B1A"/>
    <w:rsid w:val="001D3F09"/>
    <w:rsid w:val="001D4682"/>
    <w:rsid w:val="001D516D"/>
    <w:rsid w:val="001D7774"/>
    <w:rsid w:val="001D7FE0"/>
    <w:rsid w:val="001E073F"/>
    <w:rsid w:val="001E07C0"/>
    <w:rsid w:val="001E1170"/>
    <w:rsid w:val="001E1D94"/>
    <w:rsid w:val="001E28FD"/>
    <w:rsid w:val="001E2A73"/>
    <w:rsid w:val="001E32C2"/>
    <w:rsid w:val="001E32DE"/>
    <w:rsid w:val="001E35B5"/>
    <w:rsid w:val="001E3961"/>
    <w:rsid w:val="001E4278"/>
    <w:rsid w:val="001E470C"/>
    <w:rsid w:val="001E47FF"/>
    <w:rsid w:val="001E4EF3"/>
    <w:rsid w:val="001E58FC"/>
    <w:rsid w:val="001E59A7"/>
    <w:rsid w:val="001E5BBD"/>
    <w:rsid w:val="001E5F40"/>
    <w:rsid w:val="001E78E1"/>
    <w:rsid w:val="001E7B22"/>
    <w:rsid w:val="001F0301"/>
    <w:rsid w:val="001F1BF0"/>
    <w:rsid w:val="001F31A9"/>
    <w:rsid w:val="001F37E7"/>
    <w:rsid w:val="001F3BF3"/>
    <w:rsid w:val="001F3DE9"/>
    <w:rsid w:val="001F4C76"/>
    <w:rsid w:val="001F58E8"/>
    <w:rsid w:val="001F6CB2"/>
    <w:rsid w:val="001F7A57"/>
    <w:rsid w:val="002001B5"/>
    <w:rsid w:val="0020276D"/>
    <w:rsid w:val="00202C48"/>
    <w:rsid w:val="00202C59"/>
    <w:rsid w:val="00202F8A"/>
    <w:rsid w:val="00203103"/>
    <w:rsid w:val="00204081"/>
    <w:rsid w:val="00204EDB"/>
    <w:rsid w:val="00205088"/>
    <w:rsid w:val="00205A87"/>
    <w:rsid w:val="002061A9"/>
    <w:rsid w:val="00206B2E"/>
    <w:rsid w:val="0020753D"/>
    <w:rsid w:val="002077CF"/>
    <w:rsid w:val="002077EF"/>
    <w:rsid w:val="00210041"/>
    <w:rsid w:val="00211625"/>
    <w:rsid w:val="0021194A"/>
    <w:rsid w:val="00211CBE"/>
    <w:rsid w:val="00212AD9"/>
    <w:rsid w:val="00212B01"/>
    <w:rsid w:val="00212C19"/>
    <w:rsid w:val="00212EE6"/>
    <w:rsid w:val="00213961"/>
    <w:rsid w:val="002153F9"/>
    <w:rsid w:val="00216235"/>
    <w:rsid w:val="00216F8A"/>
    <w:rsid w:val="00217163"/>
    <w:rsid w:val="00220382"/>
    <w:rsid w:val="00224259"/>
    <w:rsid w:val="002248E8"/>
    <w:rsid w:val="0022541D"/>
    <w:rsid w:val="0022756C"/>
    <w:rsid w:val="0023023E"/>
    <w:rsid w:val="00230C5E"/>
    <w:rsid w:val="00231ACF"/>
    <w:rsid w:val="00231C02"/>
    <w:rsid w:val="002323F0"/>
    <w:rsid w:val="00232972"/>
    <w:rsid w:val="002342A5"/>
    <w:rsid w:val="00234E56"/>
    <w:rsid w:val="0023630B"/>
    <w:rsid w:val="002363A2"/>
    <w:rsid w:val="00236875"/>
    <w:rsid w:val="00241507"/>
    <w:rsid w:val="002415A1"/>
    <w:rsid w:val="0024297B"/>
    <w:rsid w:val="002434CA"/>
    <w:rsid w:val="002460DA"/>
    <w:rsid w:val="0024767C"/>
    <w:rsid w:val="00251379"/>
    <w:rsid w:val="0025298D"/>
    <w:rsid w:val="00253547"/>
    <w:rsid w:val="0025404E"/>
    <w:rsid w:val="0025532D"/>
    <w:rsid w:val="0025666A"/>
    <w:rsid w:val="00261BBB"/>
    <w:rsid w:val="00263054"/>
    <w:rsid w:val="00263561"/>
    <w:rsid w:val="002645D2"/>
    <w:rsid w:val="00264886"/>
    <w:rsid w:val="00265A3B"/>
    <w:rsid w:val="0026677E"/>
    <w:rsid w:val="00267BE8"/>
    <w:rsid w:val="00267F66"/>
    <w:rsid w:val="0027005F"/>
    <w:rsid w:val="00272F9C"/>
    <w:rsid w:val="00273E42"/>
    <w:rsid w:val="002746DC"/>
    <w:rsid w:val="00275B31"/>
    <w:rsid w:val="002765EA"/>
    <w:rsid w:val="00280AEA"/>
    <w:rsid w:val="00281BC9"/>
    <w:rsid w:val="002822A9"/>
    <w:rsid w:val="0028294B"/>
    <w:rsid w:val="00283647"/>
    <w:rsid w:val="0028773F"/>
    <w:rsid w:val="0029001E"/>
    <w:rsid w:val="00290BB3"/>
    <w:rsid w:val="00291961"/>
    <w:rsid w:val="00291BCA"/>
    <w:rsid w:val="0029249F"/>
    <w:rsid w:val="0029300A"/>
    <w:rsid w:val="00293D98"/>
    <w:rsid w:val="00294D57"/>
    <w:rsid w:val="002958CE"/>
    <w:rsid w:val="0029591F"/>
    <w:rsid w:val="00295F21"/>
    <w:rsid w:val="00297D55"/>
    <w:rsid w:val="002A0984"/>
    <w:rsid w:val="002A2054"/>
    <w:rsid w:val="002A27B2"/>
    <w:rsid w:val="002A3CB9"/>
    <w:rsid w:val="002A4496"/>
    <w:rsid w:val="002A4515"/>
    <w:rsid w:val="002A557F"/>
    <w:rsid w:val="002A67DC"/>
    <w:rsid w:val="002A7BD2"/>
    <w:rsid w:val="002B049A"/>
    <w:rsid w:val="002B076B"/>
    <w:rsid w:val="002B0BA6"/>
    <w:rsid w:val="002B1A3A"/>
    <w:rsid w:val="002B48FE"/>
    <w:rsid w:val="002B5DAA"/>
    <w:rsid w:val="002B7CC4"/>
    <w:rsid w:val="002C046C"/>
    <w:rsid w:val="002C1238"/>
    <w:rsid w:val="002C1951"/>
    <w:rsid w:val="002C19CE"/>
    <w:rsid w:val="002C1BD4"/>
    <w:rsid w:val="002C1F8B"/>
    <w:rsid w:val="002C312A"/>
    <w:rsid w:val="002C330F"/>
    <w:rsid w:val="002C3CA5"/>
    <w:rsid w:val="002C405D"/>
    <w:rsid w:val="002C4748"/>
    <w:rsid w:val="002C5244"/>
    <w:rsid w:val="002C527B"/>
    <w:rsid w:val="002C52DA"/>
    <w:rsid w:val="002C59E0"/>
    <w:rsid w:val="002C76D8"/>
    <w:rsid w:val="002C7921"/>
    <w:rsid w:val="002D0696"/>
    <w:rsid w:val="002D071B"/>
    <w:rsid w:val="002D08C0"/>
    <w:rsid w:val="002D1710"/>
    <w:rsid w:val="002D1C67"/>
    <w:rsid w:val="002D2234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0720"/>
    <w:rsid w:val="002F0D2B"/>
    <w:rsid w:val="002F10F2"/>
    <w:rsid w:val="002F13A3"/>
    <w:rsid w:val="002F3559"/>
    <w:rsid w:val="002F4794"/>
    <w:rsid w:val="002F493D"/>
    <w:rsid w:val="002F4DB3"/>
    <w:rsid w:val="002F5B36"/>
    <w:rsid w:val="002F5FD5"/>
    <w:rsid w:val="002F700C"/>
    <w:rsid w:val="002F7840"/>
    <w:rsid w:val="002F7908"/>
    <w:rsid w:val="003001F8"/>
    <w:rsid w:val="00300D32"/>
    <w:rsid w:val="00301940"/>
    <w:rsid w:val="00303B15"/>
    <w:rsid w:val="00303B41"/>
    <w:rsid w:val="00304392"/>
    <w:rsid w:val="00304FC6"/>
    <w:rsid w:val="00305608"/>
    <w:rsid w:val="00310EEC"/>
    <w:rsid w:val="00311980"/>
    <w:rsid w:val="003119DB"/>
    <w:rsid w:val="00311D89"/>
    <w:rsid w:val="0031248A"/>
    <w:rsid w:val="003124C1"/>
    <w:rsid w:val="00312866"/>
    <w:rsid w:val="00314782"/>
    <w:rsid w:val="00314E3B"/>
    <w:rsid w:val="003153F4"/>
    <w:rsid w:val="00316EFB"/>
    <w:rsid w:val="003175D5"/>
    <w:rsid w:val="00317F89"/>
    <w:rsid w:val="00321959"/>
    <w:rsid w:val="00322022"/>
    <w:rsid w:val="0032253C"/>
    <w:rsid w:val="00322641"/>
    <w:rsid w:val="00323949"/>
    <w:rsid w:val="0032440B"/>
    <w:rsid w:val="00324602"/>
    <w:rsid w:val="003272B3"/>
    <w:rsid w:val="00327F85"/>
    <w:rsid w:val="00330FFF"/>
    <w:rsid w:val="00331D3B"/>
    <w:rsid w:val="0033216C"/>
    <w:rsid w:val="0033264C"/>
    <w:rsid w:val="00332CD8"/>
    <w:rsid w:val="003347AA"/>
    <w:rsid w:val="003352B7"/>
    <w:rsid w:val="003354B7"/>
    <w:rsid w:val="00335954"/>
    <w:rsid w:val="00340082"/>
    <w:rsid w:val="003419AD"/>
    <w:rsid w:val="00342B67"/>
    <w:rsid w:val="003434B9"/>
    <w:rsid w:val="00343683"/>
    <w:rsid w:val="0034608E"/>
    <w:rsid w:val="00347617"/>
    <w:rsid w:val="00347723"/>
    <w:rsid w:val="00347D14"/>
    <w:rsid w:val="0035241E"/>
    <w:rsid w:val="003527CF"/>
    <w:rsid w:val="003527D9"/>
    <w:rsid w:val="00354A44"/>
    <w:rsid w:val="00357352"/>
    <w:rsid w:val="003575DC"/>
    <w:rsid w:val="00357A6C"/>
    <w:rsid w:val="00360DF5"/>
    <w:rsid w:val="00361234"/>
    <w:rsid w:val="00361711"/>
    <w:rsid w:val="00361D57"/>
    <w:rsid w:val="00361D60"/>
    <w:rsid w:val="0036276E"/>
    <w:rsid w:val="0036372C"/>
    <w:rsid w:val="00364B9C"/>
    <w:rsid w:val="0036510A"/>
    <w:rsid w:val="00365170"/>
    <w:rsid w:val="00365464"/>
    <w:rsid w:val="00365843"/>
    <w:rsid w:val="00366025"/>
    <w:rsid w:val="00367212"/>
    <w:rsid w:val="00370C4E"/>
    <w:rsid w:val="003713B1"/>
    <w:rsid w:val="0037173A"/>
    <w:rsid w:val="00372F44"/>
    <w:rsid w:val="003754D2"/>
    <w:rsid w:val="00375708"/>
    <w:rsid w:val="00375AC1"/>
    <w:rsid w:val="003760EC"/>
    <w:rsid w:val="00377906"/>
    <w:rsid w:val="00377BC1"/>
    <w:rsid w:val="00377CF8"/>
    <w:rsid w:val="0038145C"/>
    <w:rsid w:val="0038172F"/>
    <w:rsid w:val="00383527"/>
    <w:rsid w:val="0038485B"/>
    <w:rsid w:val="003852B7"/>
    <w:rsid w:val="00385573"/>
    <w:rsid w:val="00385DF3"/>
    <w:rsid w:val="00386A1F"/>
    <w:rsid w:val="003871B0"/>
    <w:rsid w:val="003871C1"/>
    <w:rsid w:val="003904FE"/>
    <w:rsid w:val="0039147F"/>
    <w:rsid w:val="00391E46"/>
    <w:rsid w:val="00391F4A"/>
    <w:rsid w:val="003941EB"/>
    <w:rsid w:val="00394BA5"/>
    <w:rsid w:val="00394C5F"/>
    <w:rsid w:val="00394F05"/>
    <w:rsid w:val="003953C2"/>
    <w:rsid w:val="00395897"/>
    <w:rsid w:val="00395997"/>
    <w:rsid w:val="00396032"/>
    <w:rsid w:val="00396E8D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18F3"/>
    <w:rsid w:val="003B21D6"/>
    <w:rsid w:val="003B2267"/>
    <w:rsid w:val="003B264A"/>
    <w:rsid w:val="003B34F1"/>
    <w:rsid w:val="003B3922"/>
    <w:rsid w:val="003B4874"/>
    <w:rsid w:val="003B48E1"/>
    <w:rsid w:val="003B62B0"/>
    <w:rsid w:val="003C152F"/>
    <w:rsid w:val="003C3251"/>
    <w:rsid w:val="003C3609"/>
    <w:rsid w:val="003C3E2F"/>
    <w:rsid w:val="003C52DE"/>
    <w:rsid w:val="003C5B01"/>
    <w:rsid w:val="003C5B92"/>
    <w:rsid w:val="003C678F"/>
    <w:rsid w:val="003C7CB1"/>
    <w:rsid w:val="003C7E42"/>
    <w:rsid w:val="003D0361"/>
    <w:rsid w:val="003D0CE0"/>
    <w:rsid w:val="003D1948"/>
    <w:rsid w:val="003D216A"/>
    <w:rsid w:val="003D36A5"/>
    <w:rsid w:val="003D3D4E"/>
    <w:rsid w:val="003D4D0E"/>
    <w:rsid w:val="003D4D88"/>
    <w:rsid w:val="003D6851"/>
    <w:rsid w:val="003D6AE9"/>
    <w:rsid w:val="003D7E23"/>
    <w:rsid w:val="003E030E"/>
    <w:rsid w:val="003E0613"/>
    <w:rsid w:val="003E25D8"/>
    <w:rsid w:val="003E4412"/>
    <w:rsid w:val="003E5B91"/>
    <w:rsid w:val="003E6583"/>
    <w:rsid w:val="003E65F2"/>
    <w:rsid w:val="003E70BA"/>
    <w:rsid w:val="003F0F84"/>
    <w:rsid w:val="003F177F"/>
    <w:rsid w:val="003F18B6"/>
    <w:rsid w:val="003F1C93"/>
    <w:rsid w:val="003F2927"/>
    <w:rsid w:val="003F2AB5"/>
    <w:rsid w:val="003F2DAD"/>
    <w:rsid w:val="003F2DDF"/>
    <w:rsid w:val="003F3529"/>
    <w:rsid w:val="003F4B9B"/>
    <w:rsid w:val="003F4BE5"/>
    <w:rsid w:val="003F519B"/>
    <w:rsid w:val="003F5A69"/>
    <w:rsid w:val="003F6348"/>
    <w:rsid w:val="003F6751"/>
    <w:rsid w:val="003F6EA4"/>
    <w:rsid w:val="003F712B"/>
    <w:rsid w:val="003F78DF"/>
    <w:rsid w:val="003F79F6"/>
    <w:rsid w:val="003F7AB8"/>
    <w:rsid w:val="004001CF"/>
    <w:rsid w:val="0040048B"/>
    <w:rsid w:val="0040066E"/>
    <w:rsid w:val="00400A4C"/>
    <w:rsid w:val="00401553"/>
    <w:rsid w:val="004018E0"/>
    <w:rsid w:val="00401BC0"/>
    <w:rsid w:val="00401BFD"/>
    <w:rsid w:val="00402230"/>
    <w:rsid w:val="00402882"/>
    <w:rsid w:val="00402B2F"/>
    <w:rsid w:val="004034A5"/>
    <w:rsid w:val="00404059"/>
    <w:rsid w:val="00404466"/>
    <w:rsid w:val="00404E25"/>
    <w:rsid w:val="0041341E"/>
    <w:rsid w:val="00413AA3"/>
    <w:rsid w:val="0041463B"/>
    <w:rsid w:val="004153ED"/>
    <w:rsid w:val="004173B3"/>
    <w:rsid w:val="004214E4"/>
    <w:rsid w:val="00422F59"/>
    <w:rsid w:val="00422FCB"/>
    <w:rsid w:val="0042572A"/>
    <w:rsid w:val="00425758"/>
    <w:rsid w:val="004259C4"/>
    <w:rsid w:val="00426145"/>
    <w:rsid w:val="0042692E"/>
    <w:rsid w:val="0042750F"/>
    <w:rsid w:val="004278B9"/>
    <w:rsid w:val="00427A14"/>
    <w:rsid w:val="00431FF5"/>
    <w:rsid w:val="00432C03"/>
    <w:rsid w:val="00435255"/>
    <w:rsid w:val="00435534"/>
    <w:rsid w:val="0043577F"/>
    <w:rsid w:val="00435CB7"/>
    <w:rsid w:val="00436F32"/>
    <w:rsid w:val="004379EF"/>
    <w:rsid w:val="0044022F"/>
    <w:rsid w:val="0044094D"/>
    <w:rsid w:val="00440E61"/>
    <w:rsid w:val="00443934"/>
    <w:rsid w:val="00443D00"/>
    <w:rsid w:val="004441A5"/>
    <w:rsid w:val="00444702"/>
    <w:rsid w:val="00444741"/>
    <w:rsid w:val="0044528D"/>
    <w:rsid w:val="00445441"/>
    <w:rsid w:val="00445AD5"/>
    <w:rsid w:val="00450675"/>
    <w:rsid w:val="004507D5"/>
    <w:rsid w:val="004510E5"/>
    <w:rsid w:val="0045191F"/>
    <w:rsid w:val="004528C1"/>
    <w:rsid w:val="004536DF"/>
    <w:rsid w:val="0045384A"/>
    <w:rsid w:val="00454874"/>
    <w:rsid w:val="004549B9"/>
    <w:rsid w:val="00454EDB"/>
    <w:rsid w:val="00454EED"/>
    <w:rsid w:val="0045536C"/>
    <w:rsid w:val="00455993"/>
    <w:rsid w:val="00456631"/>
    <w:rsid w:val="004569E4"/>
    <w:rsid w:val="00456A5C"/>
    <w:rsid w:val="00456C5B"/>
    <w:rsid w:val="00457AB5"/>
    <w:rsid w:val="00457AEC"/>
    <w:rsid w:val="00457FD8"/>
    <w:rsid w:val="00460C2D"/>
    <w:rsid w:val="00461104"/>
    <w:rsid w:val="004615F1"/>
    <w:rsid w:val="0046329D"/>
    <w:rsid w:val="00464E7C"/>
    <w:rsid w:val="00465859"/>
    <w:rsid w:val="004662E7"/>
    <w:rsid w:val="00466EC0"/>
    <w:rsid w:val="00467F07"/>
    <w:rsid w:val="004701F8"/>
    <w:rsid w:val="004704F5"/>
    <w:rsid w:val="004717DE"/>
    <w:rsid w:val="00471B61"/>
    <w:rsid w:val="004721AA"/>
    <w:rsid w:val="00472F15"/>
    <w:rsid w:val="00473819"/>
    <w:rsid w:val="004741A3"/>
    <w:rsid w:val="0047575B"/>
    <w:rsid w:val="0047602D"/>
    <w:rsid w:val="004776E2"/>
    <w:rsid w:val="004800ED"/>
    <w:rsid w:val="004805CE"/>
    <w:rsid w:val="00480BAD"/>
    <w:rsid w:val="0048114D"/>
    <w:rsid w:val="00481CC8"/>
    <w:rsid w:val="004821F9"/>
    <w:rsid w:val="00482538"/>
    <w:rsid w:val="00482DF8"/>
    <w:rsid w:val="00483B97"/>
    <w:rsid w:val="004848B3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944"/>
    <w:rsid w:val="00492CBD"/>
    <w:rsid w:val="00492E9E"/>
    <w:rsid w:val="00493B6B"/>
    <w:rsid w:val="004943B0"/>
    <w:rsid w:val="00495C27"/>
    <w:rsid w:val="004978E0"/>
    <w:rsid w:val="00497BA2"/>
    <w:rsid w:val="004A01E6"/>
    <w:rsid w:val="004A01F1"/>
    <w:rsid w:val="004A0C09"/>
    <w:rsid w:val="004A6396"/>
    <w:rsid w:val="004A67EB"/>
    <w:rsid w:val="004A7D7B"/>
    <w:rsid w:val="004A7EA6"/>
    <w:rsid w:val="004B065E"/>
    <w:rsid w:val="004B3E39"/>
    <w:rsid w:val="004B4214"/>
    <w:rsid w:val="004B541A"/>
    <w:rsid w:val="004B5443"/>
    <w:rsid w:val="004B5761"/>
    <w:rsid w:val="004B6ADF"/>
    <w:rsid w:val="004B7227"/>
    <w:rsid w:val="004B760F"/>
    <w:rsid w:val="004B7EBE"/>
    <w:rsid w:val="004C0D7E"/>
    <w:rsid w:val="004C2E54"/>
    <w:rsid w:val="004C4362"/>
    <w:rsid w:val="004C5221"/>
    <w:rsid w:val="004C66A0"/>
    <w:rsid w:val="004C6BA8"/>
    <w:rsid w:val="004C71C0"/>
    <w:rsid w:val="004C72C6"/>
    <w:rsid w:val="004C772F"/>
    <w:rsid w:val="004D09F2"/>
    <w:rsid w:val="004D1D23"/>
    <w:rsid w:val="004D26DF"/>
    <w:rsid w:val="004D3399"/>
    <w:rsid w:val="004D3995"/>
    <w:rsid w:val="004D53C5"/>
    <w:rsid w:val="004D584F"/>
    <w:rsid w:val="004D637C"/>
    <w:rsid w:val="004D708F"/>
    <w:rsid w:val="004D73F4"/>
    <w:rsid w:val="004D795B"/>
    <w:rsid w:val="004D7D5E"/>
    <w:rsid w:val="004E035D"/>
    <w:rsid w:val="004E05CC"/>
    <w:rsid w:val="004E07BD"/>
    <w:rsid w:val="004E0AA3"/>
    <w:rsid w:val="004E0D16"/>
    <w:rsid w:val="004E0F7D"/>
    <w:rsid w:val="004E2363"/>
    <w:rsid w:val="004E3141"/>
    <w:rsid w:val="004E33EB"/>
    <w:rsid w:val="004E3D1F"/>
    <w:rsid w:val="004E40CE"/>
    <w:rsid w:val="004E4146"/>
    <w:rsid w:val="004E4848"/>
    <w:rsid w:val="004E4861"/>
    <w:rsid w:val="004E6606"/>
    <w:rsid w:val="004E66E2"/>
    <w:rsid w:val="004E756D"/>
    <w:rsid w:val="004F13DB"/>
    <w:rsid w:val="004F15C3"/>
    <w:rsid w:val="004F18F0"/>
    <w:rsid w:val="004F1A78"/>
    <w:rsid w:val="004F2669"/>
    <w:rsid w:val="004F27FE"/>
    <w:rsid w:val="004F2F03"/>
    <w:rsid w:val="004F3221"/>
    <w:rsid w:val="004F372E"/>
    <w:rsid w:val="004F38EA"/>
    <w:rsid w:val="004F5578"/>
    <w:rsid w:val="004F665E"/>
    <w:rsid w:val="005007BD"/>
    <w:rsid w:val="00500FDA"/>
    <w:rsid w:val="00501343"/>
    <w:rsid w:val="00502D37"/>
    <w:rsid w:val="0050358D"/>
    <w:rsid w:val="005039B7"/>
    <w:rsid w:val="00504005"/>
    <w:rsid w:val="00504070"/>
    <w:rsid w:val="00506245"/>
    <w:rsid w:val="00506835"/>
    <w:rsid w:val="00506FF6"/>
    <w:rsid w:val="00510CAB"/>
    <w:rsid w:val="00512464"/>
    <w:rsid w:val="00512956"/>
    <w:rsid w:val="00512A47"/>
    <w:rsid w:val="00513099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1E19"/>
    <w:rsid w:val="00522530"/>
    <w:rsid w:val="00523404"/>
    <w:rsid w:val="00524455"/>
    <w:rsid w:val="0052482C"/>
    <w:rsid w:val="005255EC"/>
    <w:rsid w:val="0052581E"/>
    <w:rsid w:val="00527A61"/>
    <w:rsid w:val="00530B1B"/>
    <w:rsid w:val="005316B3"/>
    <w:rsid w:val="00532CAB"/>
    <w:rsid w:val="00533333"/>
    <w:rsid w:val="00534225"/>
    <w:rsid w:val="00534321"/>
    <w:rsid w:val="00534409"/>
    <w:rsid w:val="00535551"/>
    <w:rsid w:val="00535BCA"/>
    <w:rsid w:val="00536B54"/>
    <w:rsid w:val="005400B0"/>
    <w:rsid w:val="00540314"/>
    <w:rsid w:val="00541089"/>
    <w:rsid w:val="00541AAD"/>
    <w:rsid w:val="00541AF1"/>
    <w:rsid w:val="005431F7"/>
    <w:rsid w:val="00545783"/>
    <w:rsid w:val="00546F58"/>
    <w:rsid w:val="00552B2F"/>
    <w:rsid w:val="00552FF5"/>
    <w:rsid w:val="005536FB"/>
    <w:rsid w:val="0055381E"/>
    <w:rsid w:val="00553DA3"/>
    <w:rsid w:val="00554B31"/>
    <w:rsid w:val="00557E52"/>
    <w:rsid w:val="00557EFE"/>
    <w:rsid w:val="00557F08"/>
    <w:rsid w:val="00561495"/>
    <w:rsid w:val="005614DC"/>
    <w:rsid w:val="0056154E"/>
    <w:rsid w:val="00561FBB"/>
    <w:rsid w:val="00562A6E"/>
    <w:rsid w:val="00562AC9"/>
    <w:rsid w:val="00563091"/>
    <w:rsid w:val="0056352F"/>
    <w:rsid w:val="00563892"/>
    <w:rsid w:val="00563B87"/>
    <w:rsid w:val="00563E72"/>
    <w:rsid w:val="00564810"/>
    <w:rsid w:val="00564927"/>
    <w:rsid w:val="00564C70"/>
    <w:rsid w:val="00565F96"/>
    <w:rsid w:val="00565FB7"/>
    <w:rsid w:val="00567CA2"/>
    <w:rsid w:val="005706CA"/>
    <w:rsid w:val="0057080A"/>
    <w:rsid w:val="0057210F"/>
    <w:rsid w:val="00573485"/>
    <w:rsid w:val="00574711"/>
    <w:rsid w:val="0057473B"/>
    <w:rsid w:val="00575109"/>
    <w:rsid w:val="00575A72"/>
    <w:rsid w:val="00577C11"/>
    <w:rsid w:val="0058048A"/>
    <w:rsid w:val="00581BB0"/>
    <w:rsid w:val="005824FE"/>
    <w:rsid w:val="00582662"/>
    <w:rsid w:val="00582AD2"/>
    <w:rsid w:val="00582BBE"/>
    <w:rsid w:val="005832EE"/>
    <w:rsid w:val="00583587"/>
    <w:rsid w:val="00583920"/>
    <w:rsid w:val="00583E33"/>
    <w:rsid w:val="0058433B"/>
    <w:rsid w:val="00585075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3AAE"/>
    <w:rsid w:val="00596485"/>
    <w:rsid w:val="00596BC6"/>
    <w:rsid w:val="005A12FE"/>
    <w:rsid w:val="005A2047"/>
    <w:rsid w:val="005A265F"/>
    <w:rsid w:val="005A2AF5"/>
    <w:rsid w:val="005A36BA"/>
    <w:rsid w:val="005A3BA4"/>
    <w:rsid w:val="005A414B"/>
    <w:rsid w:val="005A4FC4"/>
    <w:rsid w:val="005A54D9"/>
    <w:rsid w:val="005A5B13"/>
    <w:rsid w:val="005A6C7B"/>
    <w:rsid w:val="005A6C97"/>
    <w:rsid w:val="005A75CB"/>
    <w:rsid w:val="005B09BE"/>
    <w:rsid w:val="005B09F6"/>
    <w:rsid w:val="005B0F18"/>
    <w:rsid w:val="005B0FCA"/>
    <w:rsid w:val="005B37BB"/>
    <w:rsid w:val="005B4E7D"/>
    <w:rsid w:val="005B6C8F"/>
    <w:rsid w:val="005B6DB5"/>
    <w:rsid w:val="005B791F"/>
    <w:rsid w:val="005C5197"/>
    <w:rsid w:val="005C57C5"/>
    <w:rsid w:val="005C7F13"/>
    <w:rsid w:val="005D0219"/>
    <w:rsid w:val="005D099F"/>
    <w:rsid w:val="005D0F9D"/>
    <w:rsid w:val="005D2189"/>
    <w:rsid w:val="005D22A7"/>
    <w:rsid w:val="005D237F"/>
    <w:rsid w:val="005D26F1"/>
    <w:rsid w:val="005D3267"/>
    <w:rsid w:val="005D502B"/>
    <w:rsid w:val="005D502D"/>
    <w:rsid w:val="005D5267"/>
    <w:rsid w:val="005D5FAD"/>
    <w:rsid w:val="005D657A"/>
    <w:rsid w:val="005D7F05"/>
    <w:rsid w:val="005E10B2"/>
    <w:rsid w:val="005E1A2C"/>
    <w:rsid w:val="005E1A62"/>
    <w:rsid w:val="005E5561"/>
    <w:rsid w:val="005E5A5B"/>
    <w:rsid w:val="005E5C68"/>
    <w:rsid w:val="005E5D18"/>
    <w:rsid w:val="005E5FC1"/>
    <w:rsid w:val="005E7C95"/>
    <w:rsid w:val="005E7EA8"/>
    <w:rsid w:val="005F090A"/>
    <w:rsid w:val="005F0D15"/>
    <w:rsid w:val="005F1455"/>
    <w:rsid w:val="005F1944"/>
    <w:rsid w:val="005F20A2"/>
    <w:rsid w:val="005F2756"/>
    <w:rsid w:val="005F2E94"/>
    <w:rsid w:val="005F329D"/>
    <w:rsid w:val="005F340C"/>
    <w:rsid w:val="005F3B0E"/>
    <w:rsid w:val="005F5655"/>
    <w:rsid w:val="005F5FF7"/>
    <w:rsid w:val="005F65E7"/>
    <w:rsid w:val="005F71AD"/>
    <w:rsid w:val="006003CB"/>
    <w:rsid w:val="00600CDA"/>
    <w:rsid w:val="00601A78"/>
    <w:rsid w:val="006057F4"/>
    <w:rsid w:val="00605BC9"/>
    <w:rsid w:val="00605EB3"/>
    <w:rsid w:val="00606F36"/>
    <w:rsid w:val="006117E4"/>
    <w:rsid w:val="006123A7"/>
    <w:rsid w:val="00613490"/>
    <w:rsid w:val="00614E67"/>
    <w:rsid w:val="00615CEA"/>
    <w:rsid w:val="006203F5"/>
    <w:rsid w:val="00620831"/>
    <w:rsid w:val="00621D96"/>
    <w:rsid w:val="00621F08"/>
    <w:rsid w:val="00622E9E"/>
    <w:rsid w:val="006238F3"/>
    <w:rsid w:val="00625D83"/>
    <w:rsid w:val="00626968"/>
    <w:rsid w:val="00626DCE"/>
    <w:rsid w:val="0062759F"/>
    <w:rsid w:val="00627648"/>
    <w:rsid w:val="0062788F"/>
    <w:rsid w:val="006302FB"/>
    <w:rsid w:val="00630B8C"/>
    <w:rsid w:val="00630C3D"/>
    <w:rsid w:val="00631248"/>
    <w:rsid w:val="00631C53"/>
    <w:rsid w:val="0063234A"/>
    <w:rsid w:val="00633091"/>
    <w:rsid w:val="00633446"/>
    <w:rsid w:val="00635112"/>
    <w:rsid w:val="00635297"/>
    <w:rsid w:val="006353BF"/>
    <w:rsid w:val="00635639"/>
    <w:rsid w:val="00635752"/>
    <w:rsid w:val="00635E37"/>
    <w:rsid w:val="00637868"/>
    <w:rsid w:val="006402EB"/>
    <w:rsid w:val="006406D1"/>
    <w:rsid w:val="00640807"/>
    <w:rsid w:val="006425B2"/>
    <w:rsid w:val="006426A7"/>
    <w:rsid w:val="00643441"/>
    <w:rsid w:val="00643C28"/>
    <w:rsid w:val="00645505"/>
    <w:rsid w:val="00645F59"/>
    <w:rsid w:val="00646B52"/>
    <w:rsid w:val="006471EB"/>
    <w:rsid w:val="0064766A"/>
    <w:rsid w:val="006479AA"/>
    <w:rsid w:val="00647EC5"/>
    <w:rsid w:val="0065080B"/>
    <w:rsid w:val="00651031"/>
    <w:rsid w:val="00651D05"/>
    <w:rsid w:val="00651E6F"/>
    <w:rsid w:val="006523A3"/>
    <w:rsid w:val="00652A07"/>
    <w:rsid w:val="00652C48"/>
    <w:rsid w:val="00653D02"/>
    <w:rsid w:val="00656146"/>
    <w:rsid w:val="00656C30"/>
    <w:rsid w:val="00660A6C"/>
    <w:rsid w:val="00661915"/>
    <w:rsid w:val="00662EFC"/>
    <w:rsid w:val="00663657"/>
    <w:rsid w:val="00663D32"/>
    <w:rsid w:val="00664730"/>
    <w:rsid w:val="00664ABC"/>
    <w:rsid w:val="00665EB9"/>
    <w:rsid w:val="00666E87"/>
    <w:rsid w:val="006672CE"/>
    <w:rsid w:val="006675CF"/>
    <w:rsid w:val="00671216"/>
    <w:rsid w:val="00671531"/>
    <w:rsid w:val="00671619"/>
    <w:rsid w:val="00672D90"/>
    <w:rsid w:val="006737C3"/>
    <w:rsid w:val="00673964"/>
    <w:rsid w:val="00673F08"/>
    <w:rsid w:val="0067483A"/>
    <w:rsid w:val="00674B15"/>
    <w:rsid w:val="00676309"/>
    <w:rsid w:val="006769E3"/>
    <w:rsid w:val="00677607"/>
    <w:rsid w:val="00677AF5"/>
    <w:rsid w:val="00680D3E"/>
    <w:rsid w:val="00680E2D"/>
    <w:rsid w:val="00681A00"/>
    <w:rsid w:val="00682801"/>
    <w:rsid w:val="006830A9"/>
    <w:rsid w:val="00683BA8"/>
    <w:rsid w:val="006840A4"/>
    <w:rsid w:val="0068456D"/>
    <w:rsid w:val="006854F4"/>
    <w:rsid w:val="0068726D"/>
    <w:rsid w:val="006904EC"/>
    <w:rsid w:val="00690817"/>
    <w:rsid w:val="006908DA"/>
    <w:rsid w:val="00691A2C"/>
    <w:rsid w:val="00692270"/>
    <w:rsid w:val="00692350"/>
    <w:rsid w:val="00692475"/>
    <w:rsid w:val="00692915"/>
    <w:rsid w:val="0069337B"/>
    <w:rsid w:val="00693A0B"/>
    <w:rsid w:val="00693A63"/>
    <w:rsid w:val="0069548E"/>
    <w:rsid w:val="00695C67"/>
    <w:rsid w:val="006978FD"/>
    <w:rsid w:val="006A0466"/>
    <w:rsid w:val="006A0667"/>
    <w:rsid w:val="006A0772"/>
    <w:rsid w:val="006A0CEB"/>
    <w:rsid w:val="006A0E09"/>
    <w:rsid w:val="006A1213"/>
    <w:rsid w:val="006A15CB"/>
    <w:rsid w:val="006A3768"/>
    <w:rsid w:val="006A3BCF"/>
    <w:rsid w:val="006A5424"/>
    <w:rsid w:val="006A6019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5F4"/>
    <w:rsid w:val="006C5B1B"/>
    <w:rsid w:val="006C607B"/>
    <w:rsid w:val="006C6CC4"/>
    <w:rsid w:val="006C707B"/>
    <w:rsid w:val="006C7126"/>
    <w:rsid w:val="006D0794"/>
    <w:rsid w:val="006D20A2"/>
    <w:rsid w:val="006D272A"/>
    <w:rsid w:val="006D2A87"/>
    <w:rsid w:val="006D2FA0"/>
    <w:rsid w:val="006D3AB1"/>
    <w:rsid w:val="006D3AD1"/>
    <w:rsid w:val="006D4D2B"/>
    <w:rsid w:val="006D58B4"/>
    <w:rsid w:val="006D6FD9"/>
    <w:rsid w:val="006D7374"/>
    <w:rsid w:val="006E0666"/>
    <w:rsid w:val="006E13D3"/>
    <w:rsid w:val="006E42F7"/>
    <w:rsid w:val="006E4CB6"/>
    <w:rsid w:val="006E67B4"/>
    <w:rsid w:val="006E75AC"/>
    <w:rsid w:val="006E761B"/>
    <w:rsid w:val="006E7921"/>
    <w:rsid w:val="006F0CC5"/>
    <w:rsid w:val="006F185B"/>
    <w:rsid w:val="006F3941"/>
    <w:rsid w:val="006F505C"/>
    <w:rsid w:val="006F5263"/>
    <w:rsid w:val="006F5899"/>
    <w:rsid w:val="006F590A"/>
    <w:rsid w:val="006F6323"/>
    <w:rsid w:val="006F723F"/>
    <w:rsid w:val="006F7A90"/>
    <w:rsid w:val="007000E8"/>
    <w:rsid w:val="007001D0"/>
    <w:rsid w:val="00700B9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09C9"/>
    <w:rsid w:val="00710EC8"/>
    <w:rsid w:val="0071143F"/>
    <w:rsid w:val="007124F8"/>
    <w:rsid w:val="00713C71"/>
    <w:rsid w:val="00713D58"/>
    <w:rsid w:val="00714DFB"/>
    <w:rsid w:val="00715B8E"/>
    <w:rsid w:val="00715BEA"/>
    <w:rsid w:val="00715EA3"/>
    <w:rsid w:val="00716D59"/>
    <w:rsid w:val="007170B6"/>
    <w:rsid w:val="007176EA"/>
    <w:rsid w:val="00717796"/>
    <w:rsid w:val="0072090A"/>
    <w:rsid w:val="007216E3"/>
    <w:rsid w:val="00721A83"/>
    <w:rsid w:val="007222E7"/>
    <w:rsid w:val="00722862"/>
    <w:rsid w:val="00722C0B"/>
    <w:rsid w:val="0072474F"/>
    <w:rsid w:val="007249A8"/>
    <w:rsid w:val="0072572C"/>
    <w:rsid w:val="007268E2"/>
    <w:rsid w:val="00726930"/>
    <w:rsid w:val="00727677"/>
    <w:rsid w:val="007303D1"/>
    <w:rsid w:val="00730788"/>
    <w:rsid w:val="0073098F"/>
    <w:rsid w:val="00730C24"/>
    <w:rsid w:val="007326AD"/>
    <w:rsid w:val="0073488C"/>
    <w:rsid w:val="00736098"/>
    <w:rsid w:val="00737296"/>
    <w:rsid w:val="00737D1D"/>
    <w:rsid w:val="00737E42"/>
    <w:rsid w:val="007413D4"/>
    <w:rsid w:val="007422C7"/>
    <w:rsid w:val="00743294"/>
    <w:rsid w:val="00743F0C"/>
    <w:rsid w:val="0074747E"/>
    <w:rsid w:val="00750351"/>
    <w:rsid w:val="007504A1"/>
    <w:rsid w:val="00750A59"/>
    <w:rsid w:val="00750EFF"/>
    <w:rsid w:val="00751CF9"/>
    <w:rsid w:val="00752219"/>
    <w:rsid w:val="00752EC4"/>
    <w:rsid w:val="007534C4"/>
    <w:rsid w:val="0075366A"/>
    <w:rsid w:val="007538F9"/>
    <w:rsid w:val="00754487"/>
    <w:rsid w:val="0075504D"/>
    <w:rsid w:val="00755D82"/>
    <w:rsid w:val="00755DE9"/>
    <w:rsid w:val="007564C3"/>
    <w:rsid w:val="00756F07"/>
    <w:rsid w:val="00757C59"/>
    <w:rsid w:val="00761421"/>
    <w:rsid w:val="0076144F"/>
    <w:rsid w:val="0076288E"/>
    <w:rsid w:val="00762AB1"/>
    <w:rsid w:val="00762BA0"/>
    <w:rsid w:val="00764552"/>
    <w:rsid w:val="00764857"/>
    <w:rsid w:val="0076491B"/>
    <w:rsid w:val="00765102"/>
    <w:rsid w:val="007653A2"/>
    <w:rsid w:val="00766C7A"/>
    <w:rsid w:val="00770A20"/>
    <w:rsid w:val="00770BF3"/>
    <w:rsid w:val="00770EB3"/>
    <w:rsid w:val="00774040"/>
    <w:rsid w:val="007750A6"/>
    <w:rsid w:val="00776B46"/>
    <w:rsid w:val="00776BE5"/>
    <w:rsid w:val="007776A8"/>
    <w:rsid w:val="0078003D"/>
    <w:rsid w:val="007805BA"/>
    <w:rsid w:val="00780EC4"/>
    <w:rsid w:val="00781648"/>
    <w:rsid w:val="00782843"/>
    <w:rsid w:val="00782D1F"/>
    <w:rsid w:val="007834A6"/>
    <w:rsid w:val="007834F6"/>
    <w:rsid w:val="007838E5"/>
    <w:rsid w:val="007841FA"/>
    <w:rsid w:val="0078478C"/>
    <w:rsid w:val="0078544D"/>
    <w:rsid w:val="00785965"/>
    <w:rsid w:val="00786AD4"/>
    <w:rsid w:val="00787ECD"/>
    <w:rsid w:val="0079175C"/>
    <w:rsid w:val="00792437"/>
    <w:rsid w:val="00792EDE"/>
    <w:rsid w:val="00792FE8"/>
    <w:rsid w:val="00794676"/>
    <w:rsid w:val="0079567B"/>
    <w:rsid w:val="007958CC"/>
    <w:rsid w:val="00795B2B"/>
    <w:rsid w:val="00795F55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ED6"/>
    <w:rsid w:val="007A6F15"/>
    <w:rsid w:val="007A7B22"/>
    <w:rsid w:val="007A7D21"/>
    <w:rsid w:val="007A7E15"/>
    <w:rsid w:val="007B0F1F"/>
    <w:rsid w:val="007B1FC1"/>
    <w:rsid w:val="007B5D3C"/>
    <w:rsid w:val="007B6070"/>
    <w:rsid w:val="007B65E7"/>
    <w:rsid w:val="007B6719"/>
    <w:rsid w:val="007B6D23"/>
    <w:rsid w:val="007B7552"/>
    <w:rsid w:val="007C02B4"/>
    <w:rsid w:val="007C03B9"/>
    <w:rsid w:val="007C2C7F"/>
    <w:rsid w:val="007C2E68"/>
    <w:rsid w:val="007C32CD"/>
    <w:rsid w:val="007C3A34"/>
    <w:rsid w:val="007C5047"/>
    <w:rsid w:val="007D008D"/>
    <w:rsid w:val="007D2B7F"/>
    <w:rsid w:val="007D36A7"/>
    <w:rsid w:val="007D3820"/>
    <w:rsid w:val="007D4258"/>
    <w:rsid w:val="007D500F"/>
    <w:rsid w:val="007D53AA"/>
    <w:rsid w:val="007D53D9"/>
    <w:rsid w:val="007D59F8"/>
    <w:rsid w:val="007E0B9F"/>
    <w:rsid w:val="007E3CFD"/>
    <w:rsid w:val="007E4096"/>
    <w:rsid w:val="007E4988"/>
    <w:rsid w:val="007E69D4"/>
    <w:rsid w:val="007E6BA5"/>
    <w:rsid w:val="007E7503"/>
    <w:rsid w:val="007F04C1"/>
    <w:rsid w:val="007F14C2"/>
    <w:rsid w:val="007F152D"/>
    <w:rsid w:val="007F1F11"/>
    <w:rsid w:val="007F3296"/>
    <w:rsid w:val="007F373C"/>
    <w:rsid w:val="007F3F13"/>
    <w:rsid w:val="007F4AFE"/>
    <w:rsid w:val="007F5736"/>
    <w:rsid w:val="007F663D"/>
    <w:rsid w:val="007F74EE"/>
    <w:rsid w:val="00800289"/>
    <w:rsid w:val="008028EB"/>
    <w:rsid w:val="00802F0B"/>
    <w:rsid w:val="008030CD"/>
    <w:rsid w:val="00803935"/>
    <w:rsid w:val="00803A13"/>
    <w:rsid w:val="008045EB"/>
    <w:rsid w:val="008048DE"/>
    <w:rsid w:val="00804C53"/>
    <w:rsid w:val="00805F00"/>
    <w:rsid w:val="00806986"/>
    <w:rsid w:val="00807F09"/>
    <w:rsid w:val="00811F99"/>
    <w:rsid w:val="0081203E"/>
    <w:rsid w:val="00812AD0"/>
    <w:rsid w:val="00813522"/>
    <w:rsid w:val="00815091"/>
    <w:rsid w:val="008164B4"/>
    <w:rsid w:val="0081748D"/>
    <w:rsid w:val="00820D8D"/>
    <w:rsid w:val="008215C8"/>
    <w:rsid w:val="008216D7"/>
    <w:rsid w:val="00821FFF"/>
    <w:rsid w:val="008221CF"/>
    <w:rsid w:val="00823005"/>
    <w:rsid w:val="00823B85"/>
    <w:rsid w:val="00824340"/>
    <w:rsid w:val="00824756"/>
    <w:rsid w:val="00825266"/>
    <w:rsid w:val="00825659"/>
    <w:rsid w:val="0082649B"/>
    <w:rsid w:val="00826580"/>
    <w:rsid w:val="00827381"/>
    <w:rsid w:val="008273B0"/>
    <w:rsid w:val="00830B3A"/>
    <w:rsid w:val="0083271C"/>
    <w:rsid w:val="008328FC"/>
    <w:rsid w:val="00833C0C"/>
    <w:rsid w:val="008341BB"/>
    <w:rsid w:val="00836B17"/>
    <w:rsid w:val="00836E48"/>
    <w:rsid w:val="00837C7A"/>
    <w:rsid w:val="00840662"/>
    <w:rsid w:val="00841BE6"/>
    <w:rsid w:val="00841E81"/>
    <w:rsid w:val="008435CA"/>
    <w:rsid w:val="00843A46"/>
    <w:rsid w:val="00843B6E"/>
    <w:rsid w:val="00844AE4"/>
    <w:rsid w:val="008458CB"/>
    <w:rsid w:val="0084597C"/>
    <w:rsid w:val="00845DAE"/>
    <w:rsid w:val="00846A26"/>
    <w:rsid w:val="00846E43"/>
    <w:rsid w:val="008474AF"/>
    <w:rsid w:val="00847BD6"/>
    <w:rsid w:val="00851CED"/>
    <w:rsid w:val="00851F72"/>
    <w:rsid w:val="008524F2"/>
    <w:rsid w:val="008533EA"/>
    <w:rsid w:val="00853572"/>
    <w:rsid w:val="0085479F"/>
    <w:rsid w:val="008578E5"/>
    <w:rsid w:val="00857EED"/>
    <w:rsid w:val="00857FF5"/>
    <w:rsid w:val="008615DE"/>
    <w:rsid w:val="00862792"/>
    <w:rsid w:val="00863AE8"/>
    <w:rsid w:val="00863CE4"/>
    <w:rsid w:val="00865C60"/>
    <w:rsid w:val="00865E2D"/>
    <w:rsid w:val="00866F96"/>
    <w:rsid w:val="00867476"/>
    <w:rsid w:val="00867616"/>
    <w:rsid w:val="00867E78"/>
    <w:rsid w:val="008704DC"/>
    <w:rsid w:val="00871C7F"/>
    <w:rsid w:val="0087204B"/>
    <w:rsid w:val="0087336C"/>
    <w:rsid w:val="008735C3"/>
    <w:rsid w:val="008736E6"/>
    <w:rsid w:val="00873B4E"/>
    <w:rsid w:val="008757C5"/>
    <w:rsid w:val="008766A9"/>
    <w:rsid w:val="008808F7"/>
    <w:rsid w:val="008811A2"/>
    <w:rsid w:val="00881910"/>
    <w:rsid w:val="00883105"/>
    <w:rsid w:val="0088420F"/>
    <w:rsid w:val="00887768"/>
    <w:rsid w:val="00887C03"/>
    <w:rsid w:val="00887C75"/>
    <w:rsid w:val="0089019D"/>
    <w:rsid w:val="00890DFE"/>
    <w:rsid w:val="00892A07"/>
    <w:rsid w:val="00892BC7"/>
    <w:rsid w:val="008932BA"/>
    <w:rsid w:val="008936C1"/>
    <w:rsid w:val="00893BC1"/>
    <w:rsid w:val="00893F17"/>
    <w:rsid w:val="008953B8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22DC"/>
    <w:rsid w:val="008C2A0A"/>
    <w:rsid w:val="008C60FA"/>
    <w:rsid w:val="008C6502"/>
    <w:rsid w:val="008C7647"/>
    <w:rsid w:val="008D20F1"/>
    <w:rsid w:val="008D2661"/>
    <w:rsid w:val="008D2752"/>
    <w:rsid w:val="008D2B97"/>
    <w:rsid w:val="008D3F99"/>
    <w:rsid w:val="008D426F"/>
    <w:rsid w:val="008D4413"/>
    <w:rsid w:val="008D473A"/>
    <w:rsid w:val="008D4F44"/>
    <w:rsid w:val="008D66D5"/>
    <w:rsid w:val="008E0A54"/>
    <w:rsid w:val="008E11F1"/>
    <w:rsid w:val="008E1504"/>
    <w:rsid w:val="008E21E4"/>
    <w:rsid w:val="008E2AA4"/>
    <w:rsid w:val="008E3B88"/>
    <w:rsid w:val="008E4810"/>
    <w:rsid w:val="008E4F21"/>
    <w:rsid w:val="008E53AD"/>
    <w:rsid w:val="008E5801"/>
    <w:rsid w:val="008E6484"/>
    <w:rsid w:val="008E663B"/>
    <w:rsid w:val="008E67CF"/>
    <w:rsid w:val="008E6D6F"/>
    <w:rsid w:val="008E7139"/>
    <w:rsid w:val="008E78BC"/>
    <w:rsid w:val="008F0F8B"/>
    <w:rsid w:val="008F18B1"/>
    <w:rsid w:val="008F2BBE"/>
    <w:rsid w:val="008F2E2F"/>
    <w:rsid w:val="008F3294"/>
    <w:rsid w:val="008F3317"/>
    <w:rsid w:val="008F3F44"/>
    <w:rsid w:val="008F3FCE"/>
    <w:rsid w:val="008F4CC2"/>
    <w:rsid w:val="008F5725"/>
    <w:rsid w:val="008F5F20"/>
    <w:rsid w:val="008F6833"/>
    <w:rsid w:val="008F6E58"/>
    <w:rsid w:val="008F7C8E"/>
    <w:rsid w:val="009003DA"/>
    <w:rsid w:val="00900586"/>
    <w:rsid w:val="00900EC4"/>
    <w:rsid w:val="009017A4"/>
    <w:rsid w:val="00901A3F"/>
    <w:rsid w:val="00902D75"/>
    <w:rsid w:val="00903878"/>
    <w:rsid w:val="00903DD7"/>
    <w:rsid w:val="00904F70"/>
    <w:rsid w:val="00905F37"/>
    <w:rsid w:val="00907858"/>
    <w:rsid w:val="00907CF7"/>
    <w:rsid w:val="00910C34"/>
    <w:rsid w:val="009122F4"/>
    <w:rsid w:val="009130B0"/>
    <w:rsid w:val="009136CA"/>
    <w:rsid w:val="00913AF1"/>
    <w:rsid w:val="00914076"/>
    <w:rsid w:val="00915402"/>
    <w:rsid w:val="009159C9"/>
    <w:rsid w:val="00915DC9"/>
    <w:rsid w:val="00917598"/>
    <w:rsid w:val="00920812"/>
    <w:rsid w:val="00921405"/>
    <w:rsid w:val="009219F5"/>
    <w:rsid w:val="009237DF"/>
    <w:rsid w:val="0092449D"/>
    <w:rsid w:val="009266E8"/>
    <w:rsid w:val="0092694F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186C"/>
    <w:rsid w:val="00941CFC"/>
    <w:rsid w:val="00941F69"/>
    <w:rsid w:val="0094287E"/>
    <w:rsid w:val="00943971"/>
    <w:rsid w:val="00943C60"/>
    <w:rsid w:val="00945BA5"/>
    <w:rsid w:val="009469E3"/>
    <w:rsid w:val="00946CCE"/>
    <w:rsid w:val="00947152"/>
    <w:rsid w:val="009512C2"/>
    <w:rsid w:val="009517C7"/>
    <w:rsid w:val="0095413E"/>
    <w:rsid w:val="009546DB"/>
    <w:rsid w:val="00954C50"/>
    <w:rsid w:val="0095532A"/>
    <w:rsid w:val="00957D13"/>
    <w:rsid w:val="00960F1E"/>
    <w:rsid w:val="00960FAF"/>
    <w:rsid w:val="00961266"/>
    <w:rsid w:val="00961E55"/>
    <w:rsid w:val="009625D5"/>
    <w:rsid w:val="00962982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22A"/>
    <w:rsid w:val="00974514"/>
    <w:rsid w:val="009747B0"/>
    <w:rsid w:val="00975C6D"/>
    <w:rsid w:val="00976F44"/>
    <w:rsid w:val="009777C5"/>
    <w:rsid w:val="00977B5F"/>
    <w:rsid w:val="00980B5D"/>
    <w:rsid w:val="00981C2C"/>
    <w:rsid w:val="00981C90"/>
    <w:rsid w:val="009823A8"/>
    <w:rsid w:val="00982466"/>
    <w:rsid w:val="009866AD"/>
    <w:rsid w:val="00990246"/>
    <w:rsid w:val="00990FAF"/>
    <w:rsid w:val="0099141E"/>
    <w:rsid w:val="0099265B"/>
    <w:rsid w:val="00992DD3"/>
    <w:rsid w:val="0099383E"/>
    <w:rsid w:val="00993938"/>
    <w:rsid w:val="00993E79"/>
    <w:rsid w:val="0099410D"/>
    <w:rsid w:val="00994414"/>
    <w:rsid w:val="00994FF9"/>
    <w:rsid w:val="00995D12"/>
    <w:rsid w:val="0099732B"/>
    <w:rsid w:val="00997787"/>
    <w:rsid w:val="00997A3D"/>
    <w:rsid w:val="009A4034"/>
    <w:rsid w:val="009A6033"/>
    <w:rsid w:val="009A6B7A"/>
    <w:rsid w:val="009A6F42"/>
    <w:rsid w:val="009A7094"/>
    <w:rsid w:val="009A73FE"/>
    <w:rsid w:val="009A7995"/>
    <w:rsid w:val="009B2054"/>
    <w:rsid w:val="009B2664"/>
    <w:rsid w:val="009B26EF"/>
    <w:rsid w:val="009B2F8B"/>
    <w:rsid w:val="009B360A"/>
    <w:rsid w:val="009B3632"/>
    <w:rsid w:val="009B4F1F"/>
    <w:rsid w:val="009B5B59"/>
    <w:rsid w:val="009B61C3"/>
    <w:rsid w:val="009B6E3C"/>
    <w:rsid w:val="009C1BE7"/>
    <w:rsid w:val="009C200E"/>
    <w:rsid w:val="009C2EA0"/>
    <w:rsid w:val="009C43F7"/>
    <w:rsid w:val="009C44A4"/>
    <w:rsid w:val="009C6EA4"/>
    <w:rsid w:val="009C7915"/>
    <w:rsid w:val="009D18CD"/>
    <w:rsid w:val="009D1972"/>
    <w:rsid w:val="009D1F90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2C35"/>
    <w:rsid w:val="009E49C2"/>
    <w:rsid w:val="009E4C9E"/>
    <w:rsid w:val="009E5973"/>
    <w:rsid w:val="009E5CF4"/>
    <w:rsid w:val="009E64ED"/>
    <w:rsid w:val="009E6BAC"/>
    <w:rsid w:val="009F0A65"/>
    <w:rsid w:val="009F1CC9"/>
    <w:rsid w:val="009F214A"/>
    <w:rsid w:val="009F3C3D"/>
    <w:rsid w:val="009F4C27"/>
    <w:rsid w:val="009F5428"/>
    <w:rsid w:val="009F58BE"/>
    <w:rsid w:val="009F7F43"/>
    <w:rsid w:val="00A00E82"/>
    <w:rsid w:val="00A00E9E"/>
    <w:rsid w:val="00A01502"/>
    <w:rsid w:val="00A01E2D"/>
    <w:rsid w:val="00A027C2"/>
    <w:rsid w:val="00A038EF"/>
    <w:rsid w:val="00A060CC"/>
    <w:rsid w:val="00A06EB2"/>
    <w:rsid w:val="00A07B94"/>
    <w:rsid w:val="00A07C18"/>
    <w:rsid w:val="00A10275"/>
    <w:rsid w:val="00A12AC5"/>
    <w:rsid w:val="00A13874"/>
    <w:rsid w:val="00A13F4A"/>
    <w:rsid w:val="00A146D2"/>
    <w:rsid w:val="00A15625"/>
    <w:rsid w:val="00A16E63"/>
    <w:rsid w:val="00A20C78"/>
    <w:rsid w:val="00A21DCF"/>
    <w:rsid w:val="00A23578"/>
    <w:rsid w:val="00A24717"/>
    <w:rsid w:val="00A2492A"/>
    <w:rsid w:val="00A25C38"/>
    <w:rsid w:val="00A3056F"/>
    <w:rsid w:val="00A31C12"/>
    <w:rsid w:val="00A3206C"/>
    <w:rsid w:val="00A3206F"/>
    <w:rsid w:val="00A33443"/>
    <w:rsid w:val="00A36221"/>
    <w:rsid w:val="00A36D5D"/>
    <w:rsid w:val="00A40B4D"/>
    <w:rsid w:val="00A419EA"/>
    <w:rsid w:val="00A41AFF"/>
    <w:rsid w:val="00A42FF5"/>
    <w:rsid w:val="00A439B0"/>
    <w:rsid w:val="00A4435F"/>
    <w:rsid w:val="00A44CC8"/>
    <w:rsid w:val="00A44D40"/>
    <w:rsid w:val="00A456A6"/>
    <w:rsid w:val="00A47444"/>
    <w:rsid w:val="00A47CA3"/>
    <w:rsid w:val="00A47E4F"/>
    <w:rsid w:val="00A5021A"/>
    <w:rsid w:val="00A5124E"/>
    <w:rsid w:val="00A51731"/>
    <w:rsid w:val="00A52086"/>
    <w:rsid w:val="00A53583"/>
    <w:rsid w:val="00A54976"/>
    <w:rsid w:val="00A55005"/>
    <w:rsid w:val="00A55318"/>
    <w:rsid w:val="00A60911"/>
    <w:rsid w:val="00A61AFA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A8D"/>
    <w:rsid w:val="00A70D0D"/>
    <w:rsid w:val="00A74236"/>
    <w:rsid w:val="00A75EFC"/>
    <w:rsid w:val="00A762BE"/>
    <w:rsid w:val="00A77848"/>
    <w:rsid w:val="00A8040B"/>
    <w:rsid w:val="00A80A92"/>
    <w:rsid w:val="00A81960"/>
    <w:rsid w:val="00A81DBE"/>
    <w:rsid w:val="00A822DB"/>
    <w:rsid w:val="00A82506"/>
    <w:rsid w:val="00A83C10"/>
    <w:rsid w:val="00A83CB6"/>
    <w:rsid w:val="00A84EFD"/>
    <w:rsid w:val="00A855C2"/>
    <w:rsid w:val="00A90318"/>
    <w:rsid w:val="00A90B15"/>
    <w:rsid w:val="00A90BC9"/>
    <w:rsid w:val="00A90CBD"/>
    <w:rsid w:val="00A91337"/>
    <w:rsid w:val="00A928BC"/>
    <w:rsid w:val="00A9371E"/>
    <w:rsid w:val="00A93869"/>
    <w:rsid w:val="00A9472E"/>
    <w:rsid w:val="00A96D22"/>
    <w:rsid w:val="00A97036"/>
    <w:rsid w:val="00A971EA"/>
    <w:rsid w:val="00AA0038"/>
    <w:rsid w:val="00AA0384"/>
    <w:rsid w:val="00AA085A"/>
    <w:rsid w:val="00AA0F92"/>
    <w:rsid w:val="00AA1B7B"/>
    <w:rsid w:val="00AA200B"/>
    <w:rsid w:val="00AA4EB6"/>
    <w:rsid w:val="00AA4F1A"/>
    <w:rsid w:val="00AA653D"/>
    <w:rsid w:val="00AA6585"/>
    <w:rsid w:val="00AA74E5"/>
    <w:rsid w:val="00AA7663"/>
    <w:rsid w:val="00AA7D85"/>
    <w:rsid w:val="00AB05D1"/>
    <w:rsid w:val="00AB1D3E"/>
    <w:rsid w:val="00AB1F07"/>
    <w:rsid w:val="00AB2322"/>
    <w:rsid w:val="00AB30F8"/>
    <w:rsid w:val="00AB378E"/>
    <w:rsid w:val="00AB505F"/>
    <w:rsid w:val="00AB565D"/>
    <w:rsid w:val="00AB6A22"/>
    <w:rsid w:val="00AB70F2"/>
    <w:rsid w:val="00AB79C3"/>
    <w:rsid w:val="00AB7DFC"/>
    <w:rsid w:val="00AC0AE9"/>
    <w:rsid w:val="00AC0BA1"/>
    <w:rsid w:val="00AC2354"/>
    <w:rsid w:val="00AC2441"/>
    <w:rsid w:val="00AC29A9"/>
    <w:rsid w:val="00AC2A65"/>
    <w:rsid w:val="00AC35A6"/>
    <w:rsid w:val="00AC46CA"/>
    <w:rsid w:val="00AC7128"/>
    <w:rsid w:val="00AC71B8"/>
    <w:rsid w:val="00AC7E73"/>
    <w:rsid w:val="00AD050A"/>
    <w:rsid w:val="00AD229A"/>
    <w:rsid w:val="00AD3140"/>
    <w:rsid w:val="00AD3252"/>
    <w:rsid w:val="00AD4B22"/>
    <w:rsid w:val="00AD6148"/>
    <w:rsid w:val="00AD62F9"/>
    <w:rsid w:val="00AD7D7D"/>
    <w:rsid w:val="00AD7E2E"/>
    <w:rsid w:val="00AE44B0"/>
    <w:rsid w:val="00AE5A11"/>
    <w:rsid w:val="00AE6EF5"/>
    <w:rsid w:val="00AE6F98"/>
    <w:rsid w:val="00AF099D"/>
    <w:rsid w:val="00AF12EF"/>
    <w:rsid w:val="00AF14D7"/>
    <w:rsid w:val="00AF2119"/>
    <w:rsid w:val="00AF21BA"/>
    <w:rsid w:val="00AF221E"/>
    <w:rsid w:val="00AF255A"/>
    <w:rsid w:val="00AF2D73"/>
    <w:rsid w:val="00AF2ED7"/>
    <w:rsid w:val="00AF4694"/>
    <w:rsid w:val="00AF4B6E"/>
    <w:rsid w:val="00AF4C85"/>
    <w:rsid w:val="00AF6094"/>
    <w:rsid w:val="00AF6BF1"/>
    <w:rsid w:val="00B00353"/>
    <w:rsid w:val="00B005D3"/>
    <w:rsid w:val="00B0134E"/>
    <w:rsid w:val="00B01646"/>
    <w:rsid w:val="00B02AA0"/>
    <w:rsid w:val="00B02BFC"/>
    <w:rsid w:val="00B04128"/>
    <w:rsid w:val="00B04D2C"/>
    <w:rsid w:val="00B054DE"/>
    <w:rsid w:val="00B06663"/>
    <w:rsid w:val="00B06A70"/>
    <w:rsid w:val="00B07871"/>
    <w:rsid w:val="00B1132D"/>
    <w:rsid w:val="00B11C20"/>
    <w:rsid w:val="00B11F41"/>
    <w:rsid w:val="00B127E8"/>
    <w:rsid w:val="00B12F38"/>
    <w:rsid w:val="00B13845"/>
    <w:rsid w:val="00B14520"/>
    <w:rsid w:val="00B14781"/>
    <w:rsid w:val="00B1502E"/>
    <w:rsid w:val="00B2083B"/>
    <w:rsid w:val="00B20D07"/>
    <w:rsid w:val="00B20E4B"/>
    <w:rsid w:val="00B2118D"/>
    <w:rsid w:val="00B22598"/>
    <w:rsid w:val="00B23E07"/>
    <w:rsid w:val="00B24D14"/>
    <w:rsid w:val="00B25C37"/>
    <w:rsid w:val="00B25F9E"/>
    <w:rsid w:val="00B260AB"/>
    <w:rsid w:val="00B27567"/>
    <w:rsid w:val="00B33D82"/>
    <w:rsid w:val="00B3565B"/>
    <w:rsid w:val="00B35BC3"/>
    <w:rsid w:val="00B35CEC"/>
    <w:rsid w:val="00B3671D"/>
    <w:rsid w:val="00B36AED"/>
    <w:rsid w:val="00B40580"/>
    <w:rsid w:val="00B40726"/>
    <w:rsid w:val="00B419AE"/>
    <w:rsid w:val="00B4250E"/>
    <w:rsid w:val="00B42660"/>
    <w:rsid w:val="00B42BA8"/>
    <w:rsid w:val="00B4329C"/>
    <w:rsid w:val="00B43893"/>
    <w:rsid w:val="00B4445C"/>
    <w:rsid w:val="00B447B4"/>
    <w:rsid w:val="00B45302"/>
    <w:rsid w:val="00B45936"/>
    <w:rsid w:val="00B47D5B"/>
    <w:rsid w:val="00B47E16"/>
    <w:rsid w:val="00B507D1"/>
    <w:rsid w:val="00B50C9C"/>
    <w:rsid w:val="00B52DDF"/>
    <w:rsid w:val="00B530A6"/>
    <w:rsid w:val="00B534D7"/>
    <w:rsid w:val="00B53A66"/>
    <w:rsid w:val="00B53C58"/>
    <w:rsid w:val="00B54075"/>
    <w:rsid w:val="00B558A4"/>
    <w:rsid w:val="00B55B90"/>
    <w:rsid w:val="00B5647B"/>
    <w:rsid w:val="00B56833"/>
    <w:rsid w:val="00B57107"/>
    <w:rsid w:val="00B606C7"/>
    <w:rsid w:val="00B60997"/>
    <w:rsid w:val="00B61947"/>
    <w:rsid w:val="00B619EA"/>
    <w:rsid w:val="00B640A5"/>
    <w:rsid w:val="00B661F5"/>
    <w:rsid w:val="00B662FC"/>
    <w:rsid w:val="00B6640F"/>
    <w:rsid w:val="00B665FB"/>
    <w:rsid w:val="00B669B2"/>
    <w:rsid w:val="00B66A13"/>
    <w:rsid w:val="00B67566"/>
    <w:rsid w:val="00B67CBD"/>
    <w:rsid w:val="00B67EFD"/>
    <w:rsid w:val="00B67F7C"/>
    <w:rsid w:val="00B70127"/>
    <w:rsid w:val="00B723C4"/>
    <w:rsid w:val="00B743BA"/>
    <w:rsid w:val="00B74654"/>
    <w:rsid w:val="00B74D95"/>
    <w:rsid w:val="00B74FE8"/>
    <w:rsid w:val="00B7510A"/>
    <w:rsid w:val="00B7544C"/>
    <w:rsid w:val="00B800A8"/>
    <w:rsid w:val="00B8030D"/>
    <w:rsid w:val="00B80AEC"/>
    <w:rsid w:val="00B80B56"/>
    <w:rsid w:val="00B80E15"/>
    <w:rsid w:val="00B80F42"/>
    <w:rsid w:val="00B81524"/>
    <w:rsid w:val="00B82334"/>
    <w:rsid w:val="00B8319F"/>
    <w:rsid w:val="00B8330B"/>
    <w:rsid w:val="00B837B3"/>
    <w:rsid w:val="00B8396A"/>
    <w:rsid w:val="00B83F6D"/>
    <w:rsid w:val="00B84B11"/>
    <w:rsid w:val="00B85838"/>
    <w:rsid w:val="00B85DFF"/>
    <w:rsid w:val="00B86014"/>
    <w:rsid w:val="00B86B9C"/>
    <w:rsid w:val="00B86EF2"/>
    <w:rsid w:val="00B913ED"/>
    <w:rsid w:val="00B91C8C"/>
    <w:rsid w:val="00B924EF"/>
    <w:rsid w:val="00B92EEB"/>
    <w:rsid w:val="00B94023"/>
    <w:rsid w:val="00B94E53"/>
    <w:rsid w:val="00B95D1B"/>
    <w:rsid w:val="00B95E38"/>
    <w:rsid w:val="00B96AD3"/>
    <w:rsid w:val="00BA008F"/>
    <w:rsid w:val="00BA13DE"/>
    <w:rsid w:val="00BA1962"/>
    <w:rsid w:val="00BA2962"/>
    <w:rsid w:val="00BA34EF"/>
    <w:rsid w:val="00BA3ED1"/>
    <w:rsid w:val="00BA4738"/>
    <w:rsid w:val="00BA4960"/>
    <w:rsid w:val="00BA4B59"/>
    <w:rsid w:val="00BA4C27"/>
    <w:rsid w:val="00BA56C2"/>
    <w:rsid w:val="00BA5F33"/>
    <w:rsid w:val="00BA6273"/>
    <w:rsid w:val="00BB01D5"/>
    <w:rsid w:val="00BB14E5"/>
    <w:rsid w:val="00BB18EA"/>
    <w:rsid w:val="00BB1E65"/>
    <w:rsid w:val="00BB2370"/>
    <w:rsid w:val="00BB397E"/>
    <w:rsid w:val="00BB4127"/>
    <w:rsid w:val="00BB481F"/>
    <w:rsid w:val="00BB4C98"/>
    <w:rsid w:val="00BB542E"/>
    <w:rsid w:val="00BB56E7"/>
    <w:rsid w:val="00BB5AF6"/>
    <w:rsid w:val="00BB60E1"/>
    <w:rsid w:val="00BC257E"/>
    <w:rsid w:val="00BC261E"/>
    <w:rsid w:val="00BC33E0"/>
    <w:rsid w:val="00BC45FA"/>
    <w:rsid w:val="00BC5C64"/>
    <w:rsid w:val="00BC6892"/>
    <w:rsid w:val="00BC6BA4"/>
    <w:rsid w:val="00BC7735"/>
    <w:rsid w:val="00BD03AF"/>
    <w:rsid w:val="00BD063D"/>
    <w:rsid w:val="00BD0DA3"/>
    <w:rsid w:val="00BD1274"/>
    <w:rsid w:val="00BD1379"/>
    <w:rsid w:val="00BD3B5D"/>
    <w:rsid w:val="00BD435F"/>
    <w:rsid w:val="00BD54D1"/>
    <w:rsid w:val="00BD5E98"/>
    <w:rsid w:val="00BD619A"/>
    <w:rsid w:val="00BD6B7C"/>
    <w:rsid w:val="00BE02D6"/>
    <w:rsid w:val="00BE0D94"/>
    <w:rsid w:val="00BE101B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C2D"/>
    <w:rsid w:val="00BF4D56"/>
    <w:rsid w:val="00BF5A7E"/>
    <w:rsid w:val="00BF6C36"/>
    <w:rsid w:val="00C00EF7"/>
    <w:rsid w:val="00C019B4"/>
    <w:rsid w:val="00C01CF6"/>
    <w:rsid w:val="00C022F0"/>
    <w:rsid w:val="00C03F25"/>
    <w:rsid w:val="00C04559"/>
    <w:rsid w:val="00C04884"/>
    <w:rsid w:val="00C048D9"/>
    <w:rsid w:val="00C04FD5"/>
    <w:rsid w:val="00C052B4"/>
    <w:rsid w:val="00C05A58"/>
    <w:rsid w:val="00C06CE5"/>
    <w:rsid w:val="00C07113"/>
    <w:rsid w:val="00C10A2B"/>
    <w:rsid w:val="00C1101F"/>
    <w:rsid w:val="00C118D7"/>
    <w:rsid w:val="00C12944"/>
    <w:rsid w:val="00C12E52"/>
    <w:rsid w:val="00C130C8"/>
    <w:rsid w:val="00C136FA"/>
    <w:rsid w:val="00C15C87"/>
    <w:rsid w:val="00C17D7D"/>
    <w:rsid w:val="00C20A26"/>
    <w:rsid w:val="00C20E13"/>
    <w:rsid w:val="00C221F3"/>
    <w:rsid w:val="00C22402"/>
    <w:rsid w:val="00C23318"/>
    <w:rsid w:val="00C23664"/>
    <w:rsid w:val="00C23E48"/>
    <w:rsid w:val="00C25468"/>
    <w:rsid w:val="00C2554F"/>
    <w:rsid w:val="00C25B53"/>
    <w:rsid w:val="00C25C8F"/>
    <w:rsid w:val="00C2615E"/>
    <w:rsid w:val="00C272CA"/>
    <w:rsid w:val="00C27307"/>
    <w:rsid w:val="00C27B0F"/>
    <w:rsid w:val="00C31626"/>
    <w:rsid w:val="00C32755"/>
    <w:rsid w:val="00C32EC8"/>
    <w:rsid w:val="00C34626"/>
    <w:rsid w:val="00C3494F"/>
    <w:rsid w:val="00C35572"/>
    <w:rsid w:val="00C36005"/>
    <w:rsid w:val="00C40EAF"/>
    <w:rsid w:val="00C410EA"/>
    <w:rsid w:val="00C43444"/>
    <w:rsid w:val="00C441C9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3AC"/>
    <w:rsid w:val="00C5747B"/>
    <w:rsid w:val="00C575C9"/>
    <w:rsid w:val="00C61356"/>
    <w:rsid w:val="00C61BFA"/>
    <w:rsid w:val="00C6230B"/>
    <w:rsid w:val="00C64FEB"/>
    <w:rsid w:val="00C6504F"/>
    <w:rsid w:val="00C6536E"/>
    <w:rsid w:val="00C66A2F"/>
    <w:rsid w:val="00C6753D"/>
    <w:rsid w:val="00C67E13"/>
    <w:rsid w:val="00C70C7E"/>
    <w:rsid w:val="00C714B8"/>
    <w:rsid w:val="00C72500"/>
    <w:rsid w:val="00C72C09"/>
    <w:rsid w:val="00C739AE"/>
    <w:rsid w:val="00C74C96"/>
    <w:rsid w:val="00C7504D"/>
    <w:rsid w:val="00C76043"/>
    <w:rsid w:val="00C7631F"/>
    <w:rsid w:val="00C8125C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87B45"/>
    <w:rsid w:val="00C912B4"/>
    <w:rsid w:val="00C91E09"/>
    <w:rsid w:val="00C927CF"/>
    <w:rsid w:val="00C9287B"/>
    <w:rsid w:val="00C92AB4"/>
    <w:rsid w:val="00C93F2E"/>
    <w:rsid w:val="00C947FF"/>
    <w:rsid w:val="00C94C21"/>
    <w:rsid w:val="00C976DB"/>
    <w:rsid w:val="00C97844"/>
    <w:rsid w:val="00C97B56"/>
    <w:rsid w:val="00CA0A60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80F"/>
    <w:rsid w:val="00CB7EB3"/>
    <w:rsid w:val="00CC0B20"/>
    <w:rsid w:val="00CC20C9"/>
    <w:rsid w:val="00CC230F"/>
    <w:rsid w:val="00CC2675"/>
    <w:rsid w:val="00CC2AEF"/>
    <w:rsid w:val="00CC3101"/>
    <w:rsid w:val="00CC3959"/>
    <w:rsid w:val="00CC4B80"/>
    <w:rsid w:val="00CC5C1F"/>
    <w:rsid w:val="00CC627B"/>
    <w:rsid w:val="00CC646C"/>
    <w:rsid w:val="00CC731C"/>
    <w:rsid w:val="00CC7D1C"/>
    <w:rsid w:val="00CC7EE7"/>
    <w:rsid w:val="00CD011A"/>
    <w:rsid w:val="00CD0DE8"/>
    <w:rsid w:val="00CD18E0"/>
    <w:rsid w:val="00CD2A7B"/>
    <w:rsid w:val="00CD3998"/>
    <w:rsid w:val="00CD3EE4"/>
    <w:rsid w:val="00CD4113"/>
    <w:rsid w:val="00CD44F7"/>
    <w:rsid w:val="00CD6820"/>
    <w:rsid w:val="00CD7351"/>
    <w:rsid w:val="00CE0897"/>
    <w:rsid w:val="00CE0FD8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541"/>
    <w:rsid w:val="00CE58E9"/>
    <w:rsid w:val="00CE714C"/>
    <w:rsid w:val="00CE721D"/>
    <w:rsid w:val="00CE73D5"/>
    <w:rsid w:val="00CE7C31"/>
    <w:rsid w:val="00CF1F01"/>
    <w:rsid w:val="00CF216E"/>
    <w:rsid w:val="00CF2D87"/>
    <w:rsid w:val="00CF3F30"/>
    <w:rsid w:val="00CF57A7"/>
    <w:rsid w:val="00CF57FD"/>
    <w:rsid w:val="00CF66A3"/>
    <w:rsid w:val="00CF7A4E"/>
    <w:rsid w:val="00CF7CA4"/>
    <w:rsid w:val="00D006A0"/>
    <w:rsid w:val="00D008CB"/>
    <w:rsid w:val="00D0156A"/>
    <w:rsid w:val="00D01B04"/>
    <w:rsid w:val="00D022A2"/>
    <w:rsid w:val="00D028AD"/>
    <w:rsid w:val="00D02E8E"/>
    <w:rsid w:val="00D02F89"/>
    <w:rsid w:val="00D03FB3"/>
    <w:rsid w:val="00D04145"/>
    <w:rsid w:val="00D04645"/>
    <w:rsid w:val="00D05237"/>
    <w:rsid w:val="00D07D3B"/>
    <w:rsid w:val="00D104F5"/>
    <w:rsid w:val="00D1196A"/>
    <w:rsid w:val="00D11E27"/>
    <w:rsid w:val="00D11ED8"/>
    <w:rsid w:val="00D12E4B"/>
    <w:rsid w:val="00D13F47"/>
    <w:rsid w:val="00D1436A"/>
    <w:rsid w:val="00D1549C"/>
    <w:rsid w:val="00D15545"/>
    <w:rsid w:val="00D15B90"/>
    <w:rsid w:val="00D16139"/>
    <w:rsid w:val="00D17C5D"/>
    <w:rsid w:val="00D2114F"/>
    <w:rsid w:val="00D2399E"/>
    <w:rsid w:val="00D23AAA"/>
    <w:rsid w:val="00D23E72"/>
    <w:rsid w:val="00D24905"/>
    <w:rsid w:val="00D2569B"/>
    <w:rsid w:val="00D25A90"/>
    <w:rsid w:val="00D26C14"/>
    <w:rsid w:val="00D278C2"/>
    <w:rsid w:val="00D27A76"/>
    <w:rsid w:val="00D313FA"/>
    <w:rsid w:val="00D31B56"/>
    <w:rsid w:val="00D31D50"/>
    <w:rsid w:val="00D33164"/>
    <w:rsid w:val="00D35F73"/>
    <w:rsid w:val="00D371C0"/>
    <w:rsid w:val="00D40332"/>
    <w:rsid w:val="00D40EFC"/>
    <w:rsid w:val="00D42182"/>
    <w:rsid w:val="00D42DC8"/>
    <w:rsid w:val="00D42E43"/>
    <w:rsid w:val="00D435D0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3DC8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67684"/>
    <w:rsid w:val="00D7062B"/>
    <w:rsid w:val="00D7178B"/>
    <w:rsid w:val="00D71CCC"/>
    <w:rsid w:val="00D71DF1"/>
    <w:rsid w:val="00D72649"/>
    <w:rsid w:val="00D729D8"/>
    <w:rsid w:val="00D7430D"/>
    <w:rsid w:val="00D7507F"/>
    <w:rsid w:val="00D75CFB"/>
    <w:rsid w:val="00D75DA5"/>
    <w:rsid w:val="00D762A8"/>
    <w:rsid w:val="00D76C14"/>
    <w:rsid w:val="00D77708"/>
    <w:rsid w:val="00D80DF1"/>
    <w:rsid w:val="00D81A2F"/>
    <w:rsid w:val="00D82912"/>
    <w:rsid w:val="00D83942"/>
    <w:rsid w:val="00D84143"/>
    <w:rsid w:val="00D8423F"/>
    <w:rsid w:val="00D860BE"/>
    <w:rsid w:val="00D860FA"/>
    <w:rsid w:val="00D86629"/>
    <w:rsid w:val="00D875C3"/>
    <w:rsid w:val="00D90CE0"/>
    <w:rsid w:val="00D91864"/>
    <w:rsid w:val="00D91BE1"/>
    <w:rsid w:val="00D92CAB"/>
    <w:rsid w:val="00D93D45"/>
    <w:rsid w:val="00D94A8D"/>
    <w:rsid w:val="00D94E5E"/>
    <w:rsid w:val="00D9568F"/>
    <w:rsid w:val="00D956D4"/>
    <w:rsid w:val="00D96A83"/>
    <w:rsid w:val="00D96ECD"/>
    <w:rsid w:val="00D979C5"/>
    <w:rsid w:val="00DA1BEA"/>
    <w:rsid w:val="00DA1FAB"/>
    <w:rsid w:val="00DA24BE"/>
    <w:rsid w:val="00DA263D"/>
    <w:rsid w:val="00DA43C9"/>
    <w:rsid w:val="00DA4BD5"/>
    <w:rsid w:val="00DA5E68"/>
    <w:rsid w:val="00DA6487"/>
    <w:rsid w:val="00DA6982"/>
    <w:rsid w:val="00DA760D"/>
    <w:rsid w:val="00DB0392"/>
    <w:rsid w:val="00DB09C6"/>
    <w:rsid w:val="00DB197A"/>
    <w:rsid w:val="00DB1D98"/>
    <w:rsid w:val="00DB2224"/>
    <w:rsid w:val="00DB2733"/>
    <w:rsid w:val="00DB35F9"/>
    <w:rsid w:val="00DB59DC"/>
    <w:rsid w:val="00DB61CB"/>
    <w:rsid w:val="00DB668E"/>
    <w:rsid w:val="00DB6BDA"/>
    <w:rsid w:val="00DB6C0A"/>
    <w:rsid w:val="00DB6F83"/>
    <w:rsid w:val="00DB7150"/>
    <w:rsid w:val="00DB78F2"/>
    <w:rsid w:val="00DC0207"/>
    <w:rsid w:val="00DC0B6A"/>
    <w:rsid w:val="00DC1E2F"/>
    <w:rsid w:val="00DC1E56"/>
    <w:rsid w:val="00DC29C2"/>
    <w:rsid w:val="00DC2D05"/>
    <w:rsid w:val="00DC5C96"/>
    <w:rsid w:val="00DC6793"/>
    <w:rsid w:val="00DD0901"/>
    <w:rsid w:val="00DD0949"/>
    <w:rsid w:val="00DD0D85"/>
    <w:rsid w:val="00DD149A"/>
    <w:rsid w:val="00DD194F"/>
    <w:rsid w:val="00DD1CCE"/>
    <w:rsid w:val="00DD241B"/>
    <w:rsid w:val="00DD24B9"/>
    <w:rsid w:val="00DD4CEF"/>
    <w:rsid w:val="00DD4EE0"/>
    <w:rsid w:val="00DD70C7"/>
    <w:rsid w:val="00DE140F"/>
    <w:rsid w:val="00DE1DDA"/>
    <w:rsid w:val="00DE24C6"/>
    <w:rsid w:val="00DE3189"/>
    <w:rsid w:val="00DE32DB"/>
    <w:rsid w:val="00DE340B"/>
    <w:rsid w:val="00DE70F2"/>
    <w:rsid w:val="00DF173C"/>
    <w:rsid w:val="00DF1804"/>
    <w:rsid w:val="00DF2C63"/>
    <w:rsid w:val="00DF3513"/>
    <w:rsid w:val="00DF46CA"/>
    <w:rsid w:val="00DF4E7E"/>
    <w:rsid w:val="00DF4EE1"/>
    <w:rsid w:val="00DF5AAB"/>
    <w:rsid w:val="00DF5AEC"/>
    <w:rsid w:val="00DF7905"/>
    <w:rsid w:val="00DF7A78"/>
    <w:rsid w:val="00DF7C56"/>
    <w:rsid w:val="00DF7E34"/>
    <w:rsid w:val="00E000EC"/>
    <w:rsid w:val="00E00620"/>
    <w:rsid w:val="00E006B2"/>
    <w:rsid w:val="00E00A77"/>
    <w:rsid w:val="00E02842"/>
    <w:rsid w:val="00E03627"/>
    <w:rsid w:val="00E04F5B"/>
    <w:rsid w:val="00E05665"/>
    <w:rsid w:val="00E05AE5"/>
    <w:rsid w:val="00E05FF1"/>
    <w:rsid w:val="00E078A8"/>
    <w:rsid w:val="00E10845"/>
    <w:rsid w:val="00E10B2B"/>
    <w:rsid w:val="00E113C3"/>
    <w:rsid w:val="00E120D8"/>
    <w:rsid w:val="00E1229D"/>
    <w:rsid w:val="00E124FB"/>
    <w:rsid w:val="00E1356A"/>
    <w:rsid w:val="00E13578"/>
    <w:rsid w:val="00E13D5D"/>
    <w:rsid w:val="00E162C4"/>
    <w:rsid w:val="00E164B1"/>
    <w:rsid w:val="00E16562"/>
    <w:rsid w:val="00E178CC"/>
    <w:rsid w:val="00E20398"/>
    <w:rsid w:val="00E206EF"/>
    <w:rsid w:val="00E21365"/>
    <w:rsid w:val="00E218AB"/>
    <w:rsid w:val="00E2201B"/>
    <w:rsid w:val="00E22829"/>
    <w:rsid w:val="00E239C2"/>
    <w:rsid w:val="00E24DCF"/>
    <w:rsid w:val="00E252AC"/>
    <w:rsid w:val="00E258AC"/>
    <w:rsid w:val="00E26649"/>
    <w:rsid w:val="00E26F2C"/>
    <w:rsid w:val="00E271F2"/>
    <w:rsid w:val="00E273E0"/>
    <w:rsid w:val="00E27D54"/>
    <w:rsid w:val="00E31955"/>
    <w:rsid w:val="00E32EC5"/>
    <w:rsid w:val="00E33C05"/>
    <w:rsid w:val="00E33FE8"/>
    <w:rsid w:val="00E347C1"/>
    <w:rsid w:val="00E3588D"/>
    <w:rsid w:val="00E35922"/>
    <w:rsid w:val="00E37DF0"/>
    <w:rsid w:val="00E40F0F"/>
    <w:rsid w:val="00E4179C"/>
    <w:rsid w:val="00E41AFB"/>
    <w:rsid w:val="00E435B5"/>
    <w:rsid w:val="00E44EAB"/>
    <w:rsid w:val="00E4704B"/>
    <w:rsid w:val="00E47211"/>
    <w:rsid w:val="00E47B55"/>
    <w:rsid w:val="00E5008F"/>
    <w:rsid w:val="00E508E9"/>
    <w:rsid w:val="00E53D06"/>
    <w:rsid w:val="00E53E00"/>
    <w:rsid w:val="00E54239"/>
    <w:rsid w:val="00E54377"/>
    <w:rsid w:val="00E55C4C"/>
    <w:rsid w:val="00E56170"/>
    <w:rsid w:val="00E56D17"/>
    <w:rsid w:val="00E57252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5691"/>
    <w:rsid w:val="00E65A94"/>
    <w:rsid w:val="00E660B2"/>
    <w:rsid w:val="00E667FD"/>
    <w:rsid w:val="00E67799"/>
    <w:rsid w:val="00E7091C"/>
    <w:rsid w:val="00E7146C"/>
    <w:rsid w:val="00E719C1"/>
    <w:rsid w:val="00E729C9"/>
    <w:rsid w:val="00E76104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09BB"/>
    <w:rsid w:val="00E91A37"/>
    <w:rsid w:val="00E91D1E"/>
    <w:rsid w:val="00E9276C"/>
    <w:rsid w:val="00E9295A"/>
    <w:rsid w:val="00E945A1"/>
    <w:rsid w:val="00E967EC"/>
    <w:rsid w:val="00E973EF"/>
    <w:rsid w:val="00E975B5"/>
    <w:rsid w:val="00E97889"/>
    <w:rsid w:val="00EA0683"/>
    <w:rsid w:val="00EA071A"/>
    <w:rsid w:val="00EA07BC"/>
    <w:rsid w:val="00EA12DD"/>
    <w:rsid w:val="00EA13DE"/>
    <w:rsid w:val="00EA3B06"/>
    <w:rsid w:val="00EA434B"/>
    <w:rsid w:val="00EA44AF"/>
    <w:rsid w:val="00EA45D1"/>
    <w:rsid w:val="00EA4EA9"/>
    <w:rsid w:val="00EA4FFE"/>
    <w:rsid w:val="00EA5DCC"/>
    <w:rsid w:val="00EA66FE"/>
    <w:rsid w:val="00EA69C7"/>
    <w:rsid w:val="00EA6CB8"/>
    <w:rsid w:val="00EA740B"/>
    <w:rsid w:val="00EA7FC9"/>
    <w:rsid w:val="00EB02FD"/>
    <w:rsid w:val="00EB0A6A"/>
    <w:rsid w:val="00EB0D57"/>
    <w:rsid w:val="00EB1415"/>
    <w:rsid w:val="00EB1794"/>
    <w:rsid w:val="00EB2160"/>
    <w:rsid w:val="00EB3E64"/>
    <w:rsid w:val="00EB52C9"/>
    <w:rsid w:val="00EB70B6"/>
    <w:rsid w:val="00EC08D0"/>
    <w:rsid w:val="00EC0B22"/>
    <w:rsid w:val="00EC23D1"/>
    <w:rsid w:val="00EC2D81"/>
    <w:rsid w:val="00EC383B"/>
    <w:rsid w:val="00EC3B13"/>
    <w:rsid w:val="00EC3E2E"/>
    <w:rsid w:val="00EC46DE"/>
    <w:rsid w:val="00EC4E93"/>
    <w:rsid w:val="00EC5E79"/>
    <w:rsid w:val="00EC5FAF"/>
    <w:rsid w:val="00EC6AE3"/>
    <w:rsid w:val="00EC6EB3"/>
    <w:rsid w:val="00EC7D03"/>
    <w:rsid w:val="00ED0BF1"/>
    <w:rsid w:val="00ED20D5"/>
    <w:rsid w:val="00ED28ED"/>
    <w:rsid w:val="00ED3CBA"/>
    <w:rsid w:val="00ED417D"/>
    <w:rsid w:val="00ED532E"/>
    <w:rsid w:val="00ED53A8"/>
    <w:rsid w:val="00ED57C6"/>
    <w:rsid w:val="00ED5CD6"/>
    <w:rsid w:val="00ED5F89"/>
    <w:rsid w:val="00ED6E57"/>
    <w:rsid w:val="00EE43CF"/>
    <w:rsid w:val="00EE4D02"/>
    <w:rsid w:val="00EE50AE"/>
    <w:rsid w:val="00EE693D"/>
    <w:rsid w:val="00EE7ED1"/>
    <w:rsid w:val="00EF1619"/>
    <w:rsid w:val="00EF1EC5"/>
    <w:rsid w:val="00EF25E3"/>
    <w:rsid w:val="00EF2EF2"/>
    <w:rsid w:val="00EF3472"/>
    <w:rsid w:val="00EF34A3"/>
    <w:rsid w:val="00EF3CBD"/>
    <w:rsid w:val="00EF4A63"/>
    <w:rsid w:val="00EF5F83"/>
    <w:rsid w:val="00EF6D25"/>
    <w:rsid w:val="00F00069"/>
    <w:rsid w:val="00F00523"/>
    <w:rsid w:val="00F02BB8"/>
    <w:rsid w:val="00F04C1A"/>
    <w:rsid w:val="00F05BA3"/>
    <w:rsid w:val="00F067CA"/>
    <w:rsid w:val="00F113DE"/>
    <w:rsid w:val="00F12F2A"/>
    <w:rsid w:val="00F13203"/>
    <w:rsid w:val="00F1349C"/>
    <w:rsid w:val="00F13B8C"/>
    <w:rsid w:val="00F1407A"/>
    <w:rsid w:val="00F14B6D"/>
    <w:rsid w:val="00F14F97"/>
    <w:rsid w:val="00F15997"/>
    <w:rsid w:val="00F15A61"/>
    <w:rsid w:val="00F17A46"/>
    <w:rsid w:val="00F2062B"/>
    <w:rsid w:val="00F23210"/>
    <w:rsid w:val="00F232FA"/>
    <w:rsid w:val="00F237E4"/>
    <w:rsid w:val="00F243DD"/>
    <w:rsid w:val="00F2492E"/>
    <w:rsid w:val="00F26513"/>
    <w:rsid w:val="00F27A0F"/>
    <w:rsid w:val="00F30304"/>
    <w:rsid w:val="00F3084D"/>
    <w:rsid w:val="00F36290"/>
    <w:rsid w:val="00F37A55"/>
    <w:rsid w:val="00F37DF0"/>
    <w:rsid w:val="00F4037A"/>
    <w:rsid w:val="00F409F4"/>
    <w:rsid w:val="00F40C13"/>
    <w:rsid w:val="00F41445"/>
    <w:rsid w:val="00F41740"/>
    <w:rsid w:val="00F4234A"/>
    <w:rsid w:val="00F423B5"/>
    <w:rsid w:val="00F42DCA"/>
    <w:rsid w:val="00F42F52"/>
    <w:rsid w:val="00F42F79"/>
    <w:rsid w:val="00F448A9"/>
    <w:rsid w:val="00F456F5"/>
    <w:rsid w:val="00F45E9E"/>
    <w:rsid w:val="00F4609E"/>
    <w:rsid w:val="00F4662A"/>
    <w:rsid w:val="00F4784E"/>
    <w:rsid w:val="00F50400"/>
    <w:rsid w:val="00F50F33"/>
    <w:rsid w:val="00F5105A"/>
    <w:rsid w:val="00F51774"/>
    <w:rsid w:val="00F5189A"/>
    <w:rsid w:val="00F51B99"/>
    <w:rsid w:val="00F529C7"/>
    <w:rsid w:val="00F540D1"/>
    <w:rsid w:val="00F541CA"/>
    <w:rsid w:val="00F544E4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250B"/>
    <w:rsid w:val="00F637AE"/>
    <w:rsid w:val="00F640D8"/>
    <w:rsid w:val="00F644C3"/>
    <w:rsid w:val="00F64A4D"/>
    <w:rsid w:val="00F64FD4"/>
    <w:rsid w:val="00F652B8"/>
    <w:rsid w:val="00F65972"/>
    <w:rsid w:val="00F6608D"/>
    <w:rsid w:val="00F66381"/>
    <w:rsid w:val="00F67524"/>
    <w:rsid w:val="00F700EA"/>
    <w:rsid w:val="00F7035D"/>
    <w:rsid w:val="00F70820"/>
    <w:rsid w:val="00F70F85"/>
    <w:rsid w:val="00F71251"/>
    <w:rsid w:val="00F71FC0"/>
    <w:rsid w:val="00F72105"/>
    <w:rsid w:val="00F7315D"/>
    <w:rsid w:val="00F73522"/>
    <w:rsid w:val="00F7367C"/>
    <w:rsid w:val="00F776C3"/>
    <w:rsid w:val="00F83F41"/>
    <w:rsid w:val="00F84B87"/>
    <w:rsid w:val="00F852AB"/>
    <w:rsid w:val="00F86EBF"/>
    <w:rsid w:val="00F87CD2"/>
    <w:rsid w:val="00F90138"/>
    <w:rsid w:val="00F90CB9"/>
    <w:rsid w:val="00F91458"/>
    <w:rsid w:val="00F92D5A"/>
    <w:rsid w:val="00F934F9"/>
    <w:rsid w:val="00F958CB"/>
    <w:rsid w:val="00F96CF5"/>
    <w:rsid w:val="00FA0516"/>
    <w:rsid w:val="00FA1367"/>
    <w:rsid w:val="00FA173B"/>
    <w:rsid w:val="00FA21A7"/>
    <w:rsid w:val="00FA313D"/>
    <w:rsid w:val="00FA389C"/>
    <w:rsid w:val="00FA5142"/>
    <w:rsid w:val="00FB1428"/>
    <w:rsid w:val="00FB1B08"/>
    <w:rsid w:val="00FB2954"/>
    <w:rsid w:val="00FB3602"/>
    <w:rsid w:val="00FB3AC0"/>
    <w:rsid w:val="00FB41B9"/>
    <w:rsid w:val="00FB4A38"/>
    <w:rsid w:val="00FB52AF"/>
    <w:rsid w:val="00FB5CC6"/>
    <w:rsid w:val="00FC01CF"/>
    <w:rsid w:val="00FC0562"/>
    <w:rsid w:val="00FC139F"/>
    <w:rsid w:val="00FC141F"/>
    <w:rsid w:val="00FC15B4"/>
    <w:rsid w:val="00FC15FE"/>
    <w:rsid w:val="00FC22CC"/>
    <w:rsid w:val="00FC2B68"/>
    <w:rsid w:val="00FC3F32"/>
    <w:rsid w:val="00FC43E4"/>
    <w:rsid w:val="00FC504F"/>
    <w:rsid w:val="00FC531F"/>
    <w:rsid w:val="00FC6C32"/>
    <w:rsid w:val="00FC7929"/>
    <w:rsid w:val="00FC7B83"/>
    <w:rsid w:val="00FD39D8"/>
    <w:rsid w:val="00FD3FDF"/>
    <w:rsid w:val="00FD41C1"/>
    <w:rsid w:val="00FD5067"/>
    <w:rsid w:val="00FD6407"/>
    <w:rsid w:val="00FD6A4E"/>
    <w:rsid w:val="00FD7252"/>
    <w:rsid w:val="00FE3171"/>
    <w:rsid w:val="00FE3366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A81960"/>
    <w:rPr>
      <w:rFonts w:eastAsia="黑体"/>
      <w:b/>
    </w:rPr>
  </w:style>
  <w:style w:type="character" w:customStyle="1" w:styleId="af6">
    <w:name w:val="本文正文(强调) 字符"/>
    <w:basedOn w:val="af0"/>
    <w:link w:val="af5"/>
    <w:rsid w:val="00A81960"/>
    <w:rPr>
      <w:rFonts w:ascii="Times New Roman" w:eastAsia="黑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  <w:style w:type="paragraph" w:customStyle="1" w:styleId="afffff9">
    <w:name w:val="图"/>
    <w:basedOn w:val="a2"/>
    <w:next w:val="afd"/>
    <w:link w:val="afffffa"/>
    <w:qFormat/>
    <w:rsid w:val="0044528D"/>
    <w:pPr>
      <w:keepNext/>
      <w:ind w:firstLine="0"/>
      <w:jc w:val="center"/>
    </w:pPr>
    <w:rPr>
      <w:noProof/>
    </w:rPr>
  </w:style>
  <w:style w:type="character" w:customStyle="1" w:styleId="afffffa">
    <w:name w:val="图 字符"/>
    <w:basedOn w:val="af0"/>
    <w:link w:val="afffff9"/>
    <w:rsid w:val="0044528D"/>
    <w:rPr>
      <w:rFonts w:ascii="Times New Roman" w:eastAsia="宋体" w:hAnsi="Times New Roman" w:cs="Times New Roman"/>
      <w:noProof/>
    </w:rPr>
  </w:style>
  <w:style w:type="paragraph" w:customStyle="1" w:styleId="afffffb">
    <w:name w:val="表注"/>
    <w:basedOn w:val="afd"/>
    <w:link w:val="afffffc"/>
    <w:qFormat/>
    <w:rsid w:val="009517C7"/>
    <w:pPr>
      <w:keepNext/>
      <w:spacing w:beforeLines="50" w:before="50" w:afterLines="0" w:after="0"/>
    </w:pPr>
  </w:style>
  <w:style w:type="character" w:customStyle="1" w:styleId="afffffc">
    <w:name w:val="表注 字符"/>
    <w:basedOn w:val="afe"/>
    <w:link w:val="afffffb"/>
    <w:rsid w:val="009517C7"/>
    <w:rPr>
      <w:rFonts w:ascii="Times New Roman" w:eastAsia="黑体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82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31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4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png"/><Relationship Id="rId21" Type="http://schemas.openxmlformats.org/officeDocument/2006/relationships/image" Target="media/image10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63" Type="http://schemas.openxmlformats.org/officeDocument/2006/relationships/hyperlink" Target="https://doi.org/10.1029/2018GL079033" TargetMode="External"/><Relationship Id="rId68" Type="http://schemas.openxmlformats.org/officeDocument/2006/relationships/hyperlink" Target="https://doi.org/10.1073/pnas.0701020104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footer" Target="footer2.xm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hyperlink" Target="https://doi.org/10.1175/jcli-3256.1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https://doi.org/10.1007/s13351-021-1139-2" TargetMode="External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hyperlink" Target="https://doi.org/10.1029/2021GL097198" TargetMode="External"/><Relationship Id="rId69" Type="http://schemas.openxmlformats.org/officeDocument/2006/relationships/fontTable" Target="fontTable.xml"/><Relationship Id="rId8" Type="http://schemas.openxmlformats.org/officeDocument/2006/relationships/header" Target="header1.xml"/><Relationship Id="rId51" Type="http://schemas.openxmlformats.org/officeDocument/2006/relationships/image" Target="media/image40.png"/><Relationship Id="rId3" Type="http://schemas.openxmlformats.org/officeDocument/2006/relationships/styles" Target="styles.xml"/><Relationship Id="rId12" Type="http://schemas.openxmlformats.org/officeDocument/2006/relationships/hyperlink" Target="https://psl.noaa.gov" TargetMode="External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59" Type="http://schemas.openxmlformats.org/officeDocument/2006/relationships/image" Target="media/image48.png"/><Relationship Id="rId67" Type="http://schemas.openxmlformats.org/officeDocument/2006/relationships/hyperlink" Target="https://doi.org/10.1029/2020GL089504" TargetMode="External"/><Relationship Id="rId20" Type="http://schemas.openxmlformats.org/officeDocument/2006/relationships/image" Target="media/image9.png"/><Relationship Id="rId41" Type="http://schemas.openxmlformats.org/officeDocument/2006/relationships/image" Target="media/image30.png"/><Relationship Id="rId54" Type="http://schemas.openxmlformats.org/officeDocument/2006/relationships/image" Target="media/image43.png"/><Relationship Id="rId62" Type="http://schemas.openxmlformats.org/officeDocument/2006/relationships/hyperlink" Target="https://doi.org/10.1080/07350015.1998.10524743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image" Target="media/image38.png"/><Relationship Id="rId57" Type="http://schemas.openxmlformats.org/officeDocument/2006/relationships/image" Target="media/image46.png"/><Relationship Id="rId10" Type="http://schemas.openxmlformats.org/officeDocument/2006/relationships/header" Target="header2.xml"/><Relationship Id="rId31" Type="http://schemas.openxmlformats.org/officeDocument/2006/relationships/image" Target="media/image20.png"/><Relationship Id="rId44" Type="http://schemas.openxmlformats.org/officeDocument/2006/relationships/image" Target="media/image33.pn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hyperlink" Target="https://doi.org/10.1175/2009jcli2944.1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9" Type="http://schemas.openxmlformats.org/officeDocument/2006/relationships/image" Target="media/image28.png"/><Relationship Id="rId34" Type="http://schemas.openxmlformats.org/officeDocument/2006/relationships/image" Target="media/image23.png"/><Relationship Id="rId50" Type="http://schemas.openxmlformats.org/officeDocument/2006/relationships/image" Target="media/image39.png"/><Relationship Id="rId55" Type="http://schemas.openxmlformats.org/officeDocument/2006/relationships/image" Target="media/image44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C6770C13-A2D7-4B0F-A3A6-9039185D75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11</TotalTime>
  <Pages>48</Pages>
  <Words>16602</Words>
  <Characters>41508</Characters>
  <Application>Microsoft Office Word</Application>
  <DocSecurity>0</DocSecurity>
  <Lines>2964</Lines>
  <Paragraphs>2003</Paragraphs>
  <ScaleCrop>false</ScaleCrop>
  <Company/>
  <LinksUpToDate>false</LinksUpToDate>
  <CharactersWithSpaces>56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938</cp:revision>
  <cp:lastPrinted>2022-05-14T03:39:00Z</cp:lastPrinted>
  <dcterms:created xsi:type="dcterms:W3CDTF">2022-07-09T13:16:00Z</dcterms:created>
  <dcterms:modified xsi:type="dcterms:W3CDTF">2022-08-01T0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